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17A7" w:rsidRDefault="00C13ED9" w:rsidP="004553B1">
      <w:pPr>
        <w:spacing w:after="0" w:line="360" w:lineRule="auto"/>
        <w:jc w:val="center"/>
        <w:rPr>
          <w:rFonts w:ascii="Times New Roman" w:hAnsi="Times New Roman" w:cs="Times New Roman"/>
          <w:i/>
          <w:sz w:val="24"/>
          <w:szCs w:val="24"/>
          <w:lang w:val="en-US"/>
        </w:rPr>
      </w:pPr>
      <w:r w:rsidRPr="00B05F6F">
        <w:rPr>
          <w:rFonts w:ascii="Times New Roman" w:hAnsi="Times New Roman" w:cs="Times New Roman"/>
          <w:i/>
          <w:sz w:val="24"/>
          <w:szCs w:val="24"/>
          <w:lang w:val="en-US"/>
        </w:rPr>
        <w:t xml:space="preserve">Electronic Supplementary Materials </w:t>
      </w:r>
    </w:p>
    <w:p w:rsidR="006917A7" w:rsidRDefault="006917A7" w:rsidP="004553B1">
      <w:pPr>
        <w:spacing w:after="0" w:line="360" w:lineRule="auto"/>
        <w:jc w:val="center"/>
        <w:rPr>
          <w:rFonts w:ascii="Times New Roman" w:hAnsi="Times New Roman" w:cs="Times New Roman"/>
          <w:i/>
          <w:sz w:val="24"/>
          <w:szCs w:val="24"/>
          <w:lang w:val="en-US"/>
        </w:rPr>
      </w:pPr>
    </w:p>
    <w:p w:rsidR="00C13ED9" w:rsidRPr="00B05F6F" w:rsidRDefault="00C13ED9" w:rsidP="004553B1">
      <w:pPr>
        <w:spacing w:after="0" w:line="360" w:lineRule="auto"/>
        <w:jc w:val="center"/>
        <w:rPr>
          <w:rFonts w:ascii="Times New Roman" w:hAnsi="Times New Roman" w:cs="Times New Roman"/>
          <w:i/>
          <w:sz w:val="24"/>
          <w:szCs w:val="24"/>
          <w:lang w:val="en-US"/>
        </w:rPr>
      </w:pPr>
      <w:r w:rsidRPr="00B05F6F">
        <w:rPr>
          <w:rFonts w:ascii="Times New Roman" w:hAnsi="Times New Roman" w:cs="Times New Roman"/>
          <w:i/>
          <w:sz w:val="24"/>
          <w:szCs w:val="24"/>
          <w:lang w:val="en-US"/>
        </w:rPr>
        <w:t>for</w:t>
      </w:r>
    </w:p>
    <w:p w:rsidR="00C13ED9" w:rsidRPr="00B05F6F" w:rsidRDefault="00C13ED9" w:rsidP="004553B1">
      <w:pPr>
        <w:spacing w:after="0" w:line="360" w:lineRule="auto"/>
        <w:jc w:val="center"/>
        <w:rPr>
          <w:rFonts w:ascii="Times New Roman" w:hAnsi="Times New Roman" w:cs="Times New Roman"/>
          <w:b/>
          <w:sz w:val="28"/>
          <w:szCs w:val="24"/>
          <w:lang w:val="en-US"/>
        </w:rPr>
      </w:pPr>
    </w:p>
    <w:p w:rsidR="003E7D1E" w:rsidRPr="00B05F6F" w:rsidRDefault="003E7D1E" w:rsidP="003E7D1E">
      <w:pPr>
        <w:spacing w:after="0" w:line="360" w:lineRule="auto"/>
        <w:jc w:val="center"/>
        <w:rPr>
          <w:rFonts w:ascii="Times New Roman" w:hAnsi="Times New Roman" w:cs="Times New Roman"/>
          <w:b/>
          <w:color w:val="000000"/>
          <w:sz w:val="28"/>
          <w:szCs w:val="24"/>
          <w:lang w:val="en-US"/>
        </w:rPr>
      </w:pPr>
      <w:r w:rsidRPr="00B05F6F">
        <w:rPr>
          <w:rFonts w:ascii="Times New Roman" w:hAnsi="Times New Roman" w:cs="Times New Roman"/>
          <w:b/>
          <w:color w:val="000000"/>
          <w:sz w:val="28"/>
          <w:szCs w:val="24"/>
          <w:lang w:val="en-US"/>
        </w:rPr>
        <w:t>BIOTIC AND ABIOTIC FACTORS DRIVING THE DIVERSIFICATION DYNAMICS OF CROCODYLIA</w:t>
      </w:r>
    </w:p>
    <w:p w:rsidR="00F22908" w:rsidRPr="00B05F6F" w:rsidRDefault="00F22908" w:rsidP="00F22908">
      <w:pPr>
        <w:spacing w:after="0" w:line="360" w:lineRule="auto"/>
        <w:jc w:val="center"/>
        <w:rPr>
          <w:rFonts w:ascii="Times New Roman" w:hAnsi="Times New Roman" w:cs="Times New Roman"/>
          <w:color w:val="000000"/>
          <w:sz w:val="24"/>
          <w:szCs w:val="24"/>
          <w:lang w:val="en-US"/>
        </w:rPr>
      </w:pPr>
      <w:r w:rsidRPr="00B05F6F">
        <w:rPr>
          <w:rFonts w:ascii="Times New Roman" w:hAnsi="Times New Roman" w:cs="Times New Roman"/>
          <w:color w:val="000000"/>
          <w:sz w:val="24"/>
          <w:szCs w:val="24"/>
          <w:lang w:val="en-US"/>
        </w:rPr>
        <w:t>ANDRÉS SOLÓRZANO</w:t>
      </w:r>
      <w:r w:rsidRPr="00B05F6F">
        <w:rPr>
          <w:rFonts w:ascii="Times New Roman" w:hAnsi="Times New Roman" w:cs="Times New Roman"/>
          <w:color w:val="000000"/>
          <w:sz w:val="24"/>
          <w:szCs w:val="24"/>
          <w:vertAlign w:val="superscript"/>
          <w:lang w:val="en-US"/>
        </w:rPr>
        <w:t>1*</w:t>
      </w:r>
      <w:r w:rsidRPr="00B05F6F">
        <w:rPr>
          <w:rFonts w:ascii="Times New Roman" w:hAnsi="Times New Roman" w:cs="Times New Roman"/>
          <w:color w:val="000000"/>
          <w:sz w:val="24"/>
          <w:szCs w:val="24"/>
          <w:lang w:val="en-US"/>
        </w:rPr>
        <w:t>, MÓNICA NÚÑEZ</w:t>
      </w:r>
      <w:r w:rsidR="00B82941" w:rsidRPr="00B05F6F">
        <w:rPr>
          <w:rFonts w:ascii="Times New Roman" w:hAnsi="Times New Roman" w:cs="Times New Roman"/>
          <w:color w:val="000000"/>
          <w:sz w:val="24"/>
          <w:szCs w:val="24"/>
          <w:lang w:val="en-US"/>
        </w:rPr>
        <w:t>-</w:t>
      </w:r>
      <w:r w:rsidRPr="00B05F6F">
        <w:rPr>
          <w:rFonts w:ascii="Times New Roman" w:hAnsi="Times New Roman" w:cs="Times New Roman"/>
          <w:color w:val="000000"/>
          <w:sz w:val="24"/>
          <w:szCs w:val="24"/>
          <w:lang w:val="en-US"/>
        </w:rPr>
        <w:t>FLORES</w:t>
      </w:r>
      <w:r w:rsidRPr="00B05F6F">
        <w:rPr>
          <w:rFonts w:ascii="Times New Roman" w:hAnsi="Times New Roman" w:cs="Times New Roman"/>
          <w:color w:val="000000"/>
          <w:sz w:val="24"/>
          <w:szCs w:val="24"/>
          <w:vertAlign w:val="superscript"/>
          <w:lang w:val="en-US"/>
        </w:rPr>
        <w:t>2,3</w:t>
      </w:r>
      <w:r w:rsidRPr="00B05F6F">
        <w:rPr>
          <w:rFonts w:ascii="Times New Roman" w:hAnsi="Times New Roman" w:cs="Times New Roman"/>
          <w:color w:val="000000"/>
          <w:sz w:val="24"/>
          <w:szCs w:val="24"/>
          <w:lang w:val="en-US"/>
        </w:rPr>
        <w:t>, OSCAR INOSTROZA</w:t>
      </w:r>
      <w:r w:rsidR="00B82941" w:rsidRPr="00B05F6F">
        <w:rPr>
          <w:rFonts w:ascii="Times New Roman" w:hAnsi="Times New Roman" w:cs="Times New Roman"/>
          <w:color w:val="000000"/>
          <w:sz w:val="24"/>
          <w:szCs w:val="24"/>
          <w:lang w:val="en-US"/>
        </w:rPr>
        <w:t>-</w:t>
      </w:r>
      <w:r w:rsidRPr="00B05F6F">
        <w:rPr>
          <w:rFonts w:ascii="Times New Roman" w:hAnsi="Times New Roman" w:cs="Times New Roman"/>
          <w:color w:val="000000"/>
          <w:sz w:val="24"/>
          <w:szCs w:val="24"/>
          <w:lang w:val="en-US"/>
        </w:rPr>
        <w:t>MICHAEL</w:t>
      </w:r>
      <w:r w:rsidRPr="00B05F6F">
        <w:rPr>
          <w:rFonts w:ascii="Times New Roman" w:hAnsi="Times New Roman" w:cs="Times New Roman"/>
          <w:color w:val="000000"/>
          <w:sz w:val="24"/>
          <w:szCs w:val="24"/>
          <w:vertAlign w:val="superscript"/>
          <w:lang w:val="en-US"/>
        </w:rPr>
        <w:t>4</w:t>
      </w:r>
      <w:r w:rsidRPr="00B05F6F">
        <w:rPr>
          <w:rFonts w:ascii="Times New Roman" w:hAnsi="Times New Roman" w:cs="Times New Roman"/>
          <w:color w:val="000000"/>
          <w:sz w:val="24"/>
          <w:szCs w:val="24"/>
          <w:lang w:val="en-US"/>
        </w:rPr>
        <w:t>, CRISTIÁN E. HERNÁNDEZ</w:t>
      </w:r>
      <w:r w:rsidRPr="00B05F6F">
        <w:rPr>
          <w:rFonts w:ascii="Times New Roman" w:hAnsi="Times New Roman" w:cs="Times New Roman"/>
          <w:color w:val="000000"/>
          <w:sz w:val="24"/>
          <w:szCs w:val="24"/>
          <w:vertAlign w:val="superscript"/>
          <w:lang w:val="en-US"/>
        </w:rPr>
        <w:t>4</w:t>
      </w:r>
    </w:p>
    <w:p w:rsidR="00340D04" w:rsidRPr="00B05F6F" w:rsidRDefault="00340D04" w:rsidP="001B0E2D">
      <w:pPr>
        <w:spacing w:after="0" w:line="360" w:lineRule="auto"/>
        <w:jc w:val="center"/>
        <w:rPr>
          <w:rFonts w:ascii="Times New Roman" w:hAnsi="Times New Roman" w:cs="Times New Roman"/>
          <w:color w:val="000000"/>
          <w:sz w:val="20"/>
          <w:szCs w:val="24"/>
          <w:vertAlign w:val="superscript"/>
          <w:lang w:val="en-US"/>
        </w:rPr>
      </w:pPr>
    </w:p>
    <w:p w:rsidR="001B0E2D" w:rsidRPr="00B05F6F" w:rsidRDefault="001B0E2D" w:rsidP="001B0E2D">
      <w:pPr>
        <w:spacing w:after="0" w:line="360" w:lineRule="auto"/>
        <w:jc w:val="center"/>
        <w:rPr>
          <w:rFonts w:ascii="Times New Roman" w:hAnsi="Times New Roman" w:cs="Times New Roman"/>
          <w:color w:val="000000"/>
          <w:sz w:val="20"/>
          <w:szCs w:val="24"/>
          <w:lang w:val="en-US"/>
        </w:rPr>
      </w:pPr>
      <w:r w:rsidRPr="00B05F6F">
        <w:rPr>
          <w:rFonts w:ascii="Times New Roman" w:hAnsi="Times New Roman" w:cs="Times New Roman"/>
          <w:color w:val="000000"/>
          <w:sz w:val="20"/>
          <w:szCs w:val="24"/>
          <w:vertAlign w:val="superscript"/>
          <w:lang w:val="en-US"/>
        </w:rPr>
        <w:t>1</w:t>
      </w:r>
      <w:r w:rsidRPr="00B05F6F">
        <w:rPr>
          <w:rFonts w:ascii="Times New Roman" w:hAnsi="Times New Roman" w:cs="Times New Roman"/>
          <w:color w:val="000000"/>
          <w:sz w:val="20"/>
          <w:szCs w:val="24"/>
          <w:lang w:val="en-US"/>
        </w:rPr>
        <w:t xml:space="preserve">Programa de </w:t>
      </w:r>
      <w:proofErr w:type="spellStart"/>
      <w:r w:rsidRPr="00B05F6F">
        <w:rPr>
          <w:rFonts w:ascii="Times New Roman" w:hAnsi="Times New Roman" w:cs="Times New Roman"/>
          <w:color w:val="000000"/>
          <w:sz w:val="20"/>
          <w:szCs w:val="24"/>
          <w:lang w:val="en-US"/>
        </w:rPr>
        <w:t>Doctorado</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en</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Ciencias</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Geológicas</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Facultad</w:t>
      </w:r>
      <w:proofErr w:type="spellEnd"/>
      <w:r w:rsidRPr="00B05F6F">
        <w:rPr>
          <w:rFonts w:ascii="Times New Roman" w:hAnsi="Times New Roman" w:cs="Times New Roman"/>
          <w:color w:val="000000"/>
          <w:sz w:val="20"/>
          <w:szCs w:val="24"/>
          <w:lang w:val="en-US"/>
        </w:rPr>
        <w:t xml:space="preserve"> de </w:t>
      </w:r>
      <w:proofErr w:type="spellStart"/>
      <w:r w:rsidRPr="00B05F6F">
        <w:rPr>
          <w:rFonts w:ascii="Times New Roman" w:hAnsi="Times New Roman" w:cs="Times New Roman"/>
          <w:color w:val="000000"/>
          <w:sz w:val="20"/>
          <w:szCs w:val="24"/>
          <w:lang w:val="en-US"/>
        </w:rPr>
        <w:t>Ciencias</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Químicas</w:t>
      </w:r>
      <w:proofErr w:type="spellEnd"/>
      <w:r w:rsidRPr="00B05F6F">
        <w:rPr>
          <w:rFonts w:ascii="Times New Roman" w:hAnsi="Times New Roman" w:cs="Times New Roman"/>
          <w:color w:val="000000"/>
          <w:sz w:val="20"/>
          <w:szCs w:val="24"/>
          <w:lang w:val="en-US"/>
        </w:rPr>
        <w:t xml:space="preserve">, Universidad de Concepción, Víctor Lamas 1290, Barrio </w:t>
      </w:r>
      <w:proofErr w:type="spellStart"/>
      <w:r w:rsidRPr="00B05F6F">
        <w:rPr>
          <w:rFonts w:ascii="Times New Roman" w:hAnsi="Times New Roman" w:cs="Times New Roman"/>
          <w:color w:val="000000"/>
          <w:sz w:val="20"/>
          <w:szCs w:val="24"/>
          <w:lang w:val="en-US"/>
        </w:rPr>
        <w:t>Universitario</w:t>
      </w:r>
      <w:proofErr w:type="spellEnd"/>
      <w:r w:rsidRPr="00B05F6F">
        <w:rPr>
          <w:rFonts w:ascii="Times New Roman" w:hAnsi="Times New Roman" w:cs="Times New Roman"/>
          <w:color w:val="000000"/>
          <w:sz w:val="20"/>
          <w:szCs w:val="24"/>
          <w:lang w:val="en-US"/>
        </w:rPr>
        <w:t xml:space="preserve"> s/n, </w:t>
      </w:r>
      <w:proofErr w:type="spellStart"/>
      <w:r w:rsidRPr="00B05F6F">
        <w:rPr>
          <w:rFonts w:ascii="Times New Roman" w:hAnsi="Times New Roman" w:cs="Times New Roman"/>
          <w:color w:val="000000"/>
          <w:sz w:val="20"/>
          <w:szCs w:val="24"/>
          <w:lang w:val="en-US"/>
        </w:rPr>
        <w:t>Casilla</w:t>
      </w:r>
      <w:proofErr w:type="spellEnd"/>
      <w:r w:rsidRPr="00B05F6F">
        <w:rPr>
          <w:rFonts w:ascii="Times New Roman" w:hAnsi="Times New Roman" w:cs="Times New Roman"/>
          <w:color w:val="000000"/>
          <w:sz w:val="20"/>
          <w:szCs w:val="24"/>
          <w:lang w:val="en-US"/>
        </w:rPr>
        <w:t xml:space="preserve"> 160–C, Concepción, Chile. </w:t>
      </w:r>
    </w:p>
    <w:p w:rsidR="001B0E2D" w:rsidRPr="00B05F6F" w:rsidRDefault="001B0E2D" w:rsidP="001B0E2D">
      <w:pPr>
        <w:spacing w:after="0" w:line="360" w:lineRule="auto"/>
        <w:jc w:val="center"/>
        <w:rPr>
          <w:rFonts w:ascii="Times New Roman" w:hAnsi="Times New Roman" w:cs="Times New Roman"/>
          <w:color w:val="000000"/>
          <w:sz w:val="20"/>
          <w:szCs w:val="24"/>
          <w:lang w:val="en-US"/>
        </w:rPr>
      </w:pPr>
      <w:r w:rsidRPr="00B05F6F">
        <w:rPr>
          <w:rFonts w:ascii="Times New Roman" w:hAnsi="Times New Roman" w:cs="Times New Roman"/>
          <w:color w:val="000000"/>
          <w:sz w:val="20"/>
          <w:szCs w:val="24"/>
          <w:vertAlign w:val="superscript"/>
          <w:lang w:val="en-US"/>
        </w:rPr>
        <w:t>2</w:t>
      </w:r>
      <w:r w:rsidRPr="00B05F6F">
        <w:rPr>
          <w:rFonts w:ascii="Times New Roman" w:hAnsi="Times New Roman" w:cs="Times New Roman"/>
          <w:color w:val="000000"/>
          <w:sz w:val="20"/>
          <w:szCs w:val="24"/>
          <w:lang w:val="en-US"/>
        </w:rPr>
        <w:t xml:space="preserve">Programa </w:t>
      </w:r>
      <w:r w:rsidR="00D72188">
        <w:rPr>
          <w:rFonts w:ascii="Times New Roman" w:hAnsi="Times New Roman" w:cs="Times New Roman"/>
          <w:color w:val="000000"/>
          <w:sz w:val="20"/>
          <w:szCs w:val="24"/>
          <w:lang w:val="en-US"/>
        </w:rPr>
        <w:t xml:space="preserve">de </w:t>
      </w:r>
      <w:proofErr w:type="spellStart"/>
      <w:r w:rsidRPr="00B05F6F">
        <w:rPr>
          <w:rFonts w:ascii="Times New Roman" w:hAnsi="Times New Roman" w:cs="Times New Roman"/>
          <w:color w:val="000000"/>
          <w:sz w:val="20"/>
          <w:szCs w:val="24"/>
          <w:lang w:val="en-US"/>
        </w:rPr>
        <w:t>Doctorado</w:t>
      </w:r>
      <w:proofErr w:type="spellEnd"/>
      <w:r w:rsidRPr="00B05F6F">
        <w:rPr>
          <w:rFonts w:ascii="Times New Roman" w:hAnsi="Times New Roman" w:cs="Times New Roman"/>
          <w:color w:val="000000"/>
          <w:sz w:val="20"/>
          <w:szCs w:val="24"/>
          <w:lang w:val="en-US"/>
        </w:rPr>
        <w:t xml:space="preserve"> </w:t>
      </w:r>
      <w:proofErr w:type="spellStart"/>
      <w:r w:rsidR="00D72188">
        <w:rPr>
          <w:rFonts w:ascii="Times New Roman" w:hAnsi="Times New Roman" w:cs="Times New Roman"/>
          <w:color w:val="000000"/>
          <w:sz w:val="20"/>
          <w:szCs w:val="24"/>
          <w:lang w:val="en-US"/>
        </w:rPr>
        <w:t>en</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Sistemática</w:t>
      </w:r>
      <w:proofErr w:type="spellEnd"/>
      <w:r w:rsidRPr="00B05F6F">
        <w:rPr>
          <w:rFonts w:ascii="Times New Roman" w:hAnsi="Times New Roman" w:cs="Times New Roman"/>
          <w:color w:val="000000"/>
          <w:sz w:val="20"/>
          <w:szCs w:val="24"/>
          <w:lang w:val="en-US"/>
        </w:rPr>
        <w:t xml:space="preserve"> y </w:t>
      </w:r>
      <w:proofErr w:type="spellStart"/>
      <w:r w:rsidRPr="00B05F6F">
        <w:rPr>
          <w:rFonts w:ascii="Times New Roman" w:hAnsi="Times New Roman" w:cs="Times New Roman"/>
          <w:color w:val="000000"/>
          <w:sz w:val="20"/>
          <w:szCs w:val="24"/>
          <w:lang w:val="en-US"/>
        </w:rPr>
        <w:t>Biodiversidad</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Facultad</w:t>
      </w:r>
      <w:proofErr w:type="spellEnd"/>
      <w:r w:rsidRPr="00B05F6F">
        <w:rPr>
          <w:rFonts w:ascii="Times New Roman" w:hAnsi="Times New Roman" w:cs="Times New Roman"/>
          <w:color w:val="000000"/>
          <w:sz w:val="20"/>
          <w:szCs w:val="24"/>
          <w:lang w:val="en-US"/>
        </w:rPr>
        <w:t xml:space="preserve"> de </w:t>
      </w:r>
      <w:proofErr w:type="spellStart"/>
      <w:r w:rsidRPr="00B05F6F">
        <w:rPr>
          <w:rFonts w:ascii="Times New Roman" w:hAnsi="Times New Roman" w:cs="Times New Roman"/>
          <w:color w:val="000000"/>
          <w:sz w:val="20"/>
          <w:szCs w:val="24"/>
          <w:lang w:val="en-US"/>
        </w:rPr>
        <w:t>Ciencias</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Naturales</w:t>
      </w:r>
      <w:proofErr w:type="spellEnd"/>
      <w:r w:rsidRPr="00B05F6F">
        <w:rPr>
          <w:rFonts w:ascii="Times New Roman" w:hAnsi="Times New Roman" w:cs="Times New Roman"/>
          <w:color w:val="000000"/>
          <w:sz w:val="20"/>
          <w:szCs w:val="24"/>
          <w:lang w:val="en-US"/>
        </w:rPr>
        <w:t xml:space="preserve"> y </w:t>
      </w:r>
      <w:proofErr w:type="spellStart"/>
      <w:r w:rsidRPr="00B05F6F">
        <w:rPr>
          <w:rFonts w:ascii="Times New Roman" w:hAnsi="Times New Roman" w:cs="Times New Roman"/>
          <w:color w:val="000000"/>
          <w:sz w:val="20"/>
          <w:szCs w:val="24"/>
          <w:lang w:val="en-US"/>
        </w:rPr>
        <w:t>Oceanográficas</w:t>
      </w:r>
      <w:proofErr w:type="spellEnd"/>
      <w:r w:rsidRPr="00B05F6F">
        <w:rPr>
          <w:rFonts w:ascii="Times New Roman" w:hAnsi="Times New Roman" w:cs="Times New Roman"/>
          <w:color w:val="000000"/>
          <w:sz w:val="20"/>
          <w:szCs w:val="24"/>
          <w:lang w:val="en-US"/>
        </w:rPr>
        <w:t xml:space="preserve">, Universidad de Concepción. </w:t>
      </w:r>
    </w:p>
    <w:p w:rsidR="001B0E2D" w:rsidRPr="00B05F6F" w:rsidRDefault="001B0E2D" w:rsidP="001B0E2D">
      <w:pPr>
        <w:spacing w:after="0" w:line="360" w:lineRule="auto"/>
        <w:jc w:val="center"/>
        <w:rPr>
          <w:rFonts w:ascii="Times New Roman" w:hAnsi="Times New Roman" w:cs="Times New Roman"/>
          <w:color w:val="000000"/>
          <w:sz w:val="20"/>
          <w:szCs w:val="24"/>
          <w:lang w:val="en-US"/>
        </w:rPr>
      </w:pPr>
      <w:r w:rsidRPr="00B05F6F">
        <w:rPr>
          <w:rFonts w:ascii="Times New Roman" w:hAnsi="Times New Roman" w:cs="Times New Roman"/>
          <w:color w:val="000000"/>
          <w:sz w:val="20"/>
          <w:szCs w:val="24"/>
          <w:vertAlign w:val="superscript"/>
          <w:lang w:val="en-US"/>
        </w:rPr>
        <w:t>3</w:t>
      </w:r>
      <w:r w:rsidRPr="00B05F6F">
        <w:rPr>
          <w:rFonts w:ascii="Times New Roman" w:hAnsi="Times New Roman" w:cs="Times New Roman"/>
          <w:color w:val="000000"/>
          <w:sz w:val="20"/>
          <w:szCs w:val="24"/>
          <w:lang w:val="en-US"/>
        </w:rPr>
        <w:t xml:space="preserve">Programa de </w:t>
      </w:r>
      <w:proofErr w:type="spellStart"/>
      <w:r w:rsidRPr="00B05F6F">
        <w:rPr>
          <w:rFonts w:ascii="Times New Roman" w:hAnsi="Times New Roman" w:cs="Times New Roman"/>
          <w:color w:val="000000"/>
          <w:sz w:val="20"/>
          <w:szCs w:val="24"/>
          <w:lang w:val="en-US"/>
        </w:rPr>
        <w:t>Doctorado</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en</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Biología</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Integrada</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Facultad</w:t>
      </w:r>
      <w:proofErr w:type="spellEnd"/>
      <w:r w:rsidRPr="00B05F6F">
        <w:rPr>
          <w:rFonts w:ascii="Times New Roman" w:hAnsi="Times New Roman" w:cs="Times New Roman"/>
          <w:color w:val="000000"/>
          <w:sz w:val="20"/>
          <w:szCs w:val="24"/>
          <w:lang w:val="en-US"/>
        </w:rPr>
        <w:t xml:space="preserve"> de </w:t>
      </w:r>
      <w:proofErr w:type="spellStart"/>
      <w:r w:rsidRPr="00B05F6F">
        <w:rPr>
          <w:rFonts w:ascii="Times New Roman" w:hAnsi="Times New Roman" w:cs="Times New Roman"/>
          <w:color w:val="000000"/>
          <w:sz w:val="20"/>
          <w:szCs w:val="24"/>
          <w:lang w:val="en-US"/>
        </w:rPr>
        <w:t>Biología</w:t>
      </w:r>
      <w:proofErr w:type="spellEnd"/>
      <w:r w:rsidRPr="00B05F6F">
        <w:rPr>
          <w:rFonts w:ascii="Times New Roman" w:hAnsi="Times New Roman" w:cs="Times New Roman"/>
          <w:color w:val="000000"/>
          <w:sz w:val="20"/>
          <w:szCs w:val="24"/>
          <w:lang w:val="en-US"/>
        </w:rPr>
        <w:t xml:space="preserve">, Universidad de </w:t>
      </w:r>
      <w:proofErr w:type="spellStart"/>
      <w:r w:rsidRPr="00B05F6F">
        <w:rPr>
          <w:rFonts w:ascii="Times New Roman" w:hAnsi="Times New Roman" w:cs="Times New Roman"/>
          <w:color w:val="000000"/>
          <w:sz w:val="20"/>
          <w:szCs w:val="24"/>
          <w:lang w:val="en-US"/>
        </w:rPr>
        <w:t>Sevilla</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España</w:t>
      </w:r>
      <w:proofErr w:type="spellEnd"/>
      <w:r w:rsidRPr="00B05F6F">
        <w:rPr>
          <w:rFonts w:ascii="Times New Roman" w:hAnsi="Times New Roman" w:cs="Times New Roman"/>
          <w:color w:val="000000"/>
          <w:sz w:val="20"/>
          <w:szCs w:val="24"/>
          <w:lang w:val="en-US"/>
        </w:rPr>
        <w:t>.</w:t>
      </w:r>
    </w:p>
    <w:p w:rsidR="001B0E2D" w:rsidRPr="00B05F6F" w:rsidRDefault="001B0E2D" w:rsidP="001B0E2D">
      <w:pPr>
        <w:spacing w:after="0" w:line="360" w:lineRule="auto"/>
        <w:jc w:val="center"/>
        <w:rPr>
          <w:rStyle w:val="Hipervnculo"/>
          <w:rFonts w:ascii="Times New Roman" w:hAnsi="Times New Roman" w:cs="Times New Roman"/>
          <w:color w:val="000000"/>
          <w:sz w:val="16"/>
          <w:szCs w:val="24"/>
          <w:lang w:val="en-US"/>
        </w:rPr>
      </w:pPr>
      <w:r w:rsidRPr="00B05F6F">
        <w:rPr>
          <w:rFonts w:ascii="Times New Roman" w:hAnsi="Times New Roman" w:cs="Times New Roman"/>
          <w:color w:val="000000"/>
          <w:sz w:val="24"/>
          <w:szCs w:val="24"/>
          <w:vertAlign w:val="superscript"/>
          <w:lang w:val="en-US"/>
        </w:rPr>
        <w:t>4</w:t>
      </w:r>
      <w:r w:rsidRPr="00B05F6F">
        <w:rPr>
          <w:rFonts w:ascii="Times New Roman" w:hAnsi="Times New Roman" w:cs="Times New Roman"/>
          <w:color w:val="000000"/>
          <w:sz w:val="20"/>
          <w:szCs w:val="24"/>
          <w:lang w:val="en-US"/>
        </w:rPr>
        <w:t xml:space="preserve">Laboratorio de </w:t>
      </w:r>
      <w:proofErr w:type="spellStart"/>
      <w:r w:rsidRPr="00B05F6F">
        <w:rPr>
          <w:rFonts w:ascii="Times New Roman" w:hAnsi="Times New Roman" w:cs="Times New Roman"/>
          <w:color w:val="000000"/>
          <w:sz w:val="20"/>
          <w:szCs w:val="24"/>
          <w:lang w:val="en-US"/>
        </w:rPr>
        <w:t>Ecología</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Evolutiva</w:t>
      </w:r>
      <w:proofErr w:type="spellEnd"/>
      <w:r w:rsidRPr="00B05F6F">
        <w:rPr>
          <w:rFonts w:ascii="Times New Roman" w:hAnsi="Times New Roman" w:cs="Times New Roman"/>
          <w:color w:val="000000"/>
          <w:sz w:val="20"/>
          <w:szCs w:val="24"/>
          <w:lang w:val="en-US"/>
        </w:rPr>
        <w:t xml:space="preserve"> y </w:t>
      </w:r>
      <w:proofErr w:type="spellStart"/>
      <w:r w:rsidRPr="00B05F6F">
        <w:rPr>
          <w:rFonts w:ascii="Times New Roman" w:hAnsi="Times New Roman" w:cs="Times New Roman"/>
          <w:color w:val="000000"/>
          <w:sz w:val="20"/>
          <w:szCs w:val="24"/>
          <w:lang w:val="en-US"/>
        </w:rPr>
        <w:t>Filoinformática</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Departamento</w:t>
      </w:r>
      <w:proofErr w:type="spellEnd"/>
      <w:r w:rsidRPr="00B05F6F">
        <w:rPr>
          <w:rFonts w:ascii="Times New Roman" w:hAnsi="Times New Roman" w:cs="Times New Roman"/>
          <w:color w:val="000000"/>
          <w:sz w:val="20"/>
          <w:szCs w:val="24"/>
          <w:lang w:val="en-US"/>
        </w:rPr>
        <w:t xml:space="preserve"> de </w:t>
      </w:r>
      <w:proofErr w:type="spellStart"/>
      <w:r w:rsidRPr="00B05F6F">
        <w:rPr>
          <w:rFonts w:ascii="Times New Roman" w:hAnsi="Times New Roman" w:cs="Times New Roman"/>
          <w:color w:val="000000"/>
          <w:sz w:val="20"/>
          <w:szCs w:val="24"/>
          <w:lang w:val="en-US"/>
        </w:rPr>
        <w:t>Zoología</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Facultad</w:t>
      </w:r>
      <w:proofErr w:type="spellEnd"/>
      <w:r w:rsidRPr="00B05F6F">
        <w:rPr>
          <w:rFonts w:ascii="Times New Roman" w:hAnsi="Times New Roman" w:cs="Times New Roman"/>
          <w:color w:val="000000"/>
          <w:sz w:val="20"/>
          <w:szCs w:val="24"/>
          <w:lang w:val="en-US"/>
        </w:rPr>
        <w:t xml:space="preserve"> de </w:t>
      </w:r>
      <w:proofErr w:type="spellStart"/>
      <w:r w:rsidRPr="00B05F6F">
        <w:rPr>
          <w:rFonts w:ascii="Times New Roman" w:hAnsi="Times New Roman" w:cs="Times New Roman"/>
          <w:color w:val="000000"/>
          <w:sz w:val="20"/>
          <w:szCs w:val="24"/>
          <w:lang w:val="en-US"/>
        </w:rPr>
        <w:t>Ciencias</w:t>
      </w:r>
      <w:proofErr w:type="spellEnd"/>
      <w:r w:rsidRPr="00B05F6F">
        <w:rPr>
          <w:rFonts w:ascii="Times New Roman" w:hAnsi="Times New Roman" w:cs="Times New Roman"/>
          <w:color w:val="000000"/>
          <w:sz w:val="20"/>
          <w:szCs w:val="24"/>
          <w:lang w:val="en-US"/>
        </w:rPr>
        <w:t xml:space="preserve"> </w:t>
      </w:r>
      <w:proofErr w:type="spellStart"/>
      <w:r w:rsidRPr="00B05F6F">
        <w:rPr>
          <w:rFonts w:ascii="Times New Roman" w:hAnsi="Times New Roman" w:cs="Times New Roman"/>
          <w:color w:val="000000"/>
          <w:sz w:val="20"/>
          <w:szCs w:val="24"/>
          <w:lang w:val="en-US"/>
        </w:rPr>
        <w:t>Naturales</w:t>
      </w:r>
      <w:proofErr w:type="spellEnd"/>
      <w:r w:rsidRPr="00B05F6F">
        <w:rPr>
          <w:rFonts w:ascii="Times New Roman" w:hAnsi="Times New Roman" w:cs="Times New Roman"/>
          <w:color w:val="000000"/>
          <w:sz w:val="20"/>
          <w:szCs w:val="24"/>
          <w:lang w:val="en-US"/>
        </w:rPr>
        <w:t xml:space="preserve"> y </w:t>
      </w:r>
      <w:proofErr w:type="spellStart"/>
      <w:r w:rsidRPr="00B05F6F">
        <w:rPr>
          <w:rFonts w:ascii="Times New Roman" w:hAnsi="Times New Roman" w:cs="Times New Roman"/>
          <w:color w:val="000000"/>
          <w:sz w:val="20"/>
          <w:szCs w:val="24"/>
          <w:lang w:val="en-US"/>
        </w:rPr>
        <w:t>Oceanográficas</w:t>
      </w:r>
      <w:proofErr w:type="spellEnd"/>
      <w:r w:rsidRPr="00B05F6F">
        <w:rPr>
          <w:rFonts w:ascii="Times New Roman" w:hAnsi="Times New Roman" w:cs="Times New Roman"/>
          <w:color w:val="000000"/>
          <w:sz w:val="20"/>
          <w:szCs w:val="24"/>
          <w:lang w:val="en-US"/>
        </w:rPr>
        <w:t>, Universidad de Concepción, Concepción, Chile</w:t>
      </w:r>
    </w:p>
    <w:p w:rsidR="001B0E2D" w:rsidRPr="00B05F6F" w:rsidRDefault="001B0E2D" w:rsidP="001B0E2D">
      <w:pPr>
        <w:spacing w:after="0" w:line="360" w:lineRule="auto"/>
        <w:jc w:val="center"/>
        <w:rPr>
          <w:rStyle w:val="Hipervnculo"/>
          <w:rFonts w:ascii="Times New Roman" w:hAnsi="Times New Roman" w:cs="Times New Roman"/>
          <w:color w:val="000000"/>
          <w:sz w:val="20"/>
          <w:szCs w:val="24"/>
          <w:lang w:val="en-US"/>
        </w:rPr>
      </w:pPr>
      <w:r w:rsidRPr="00B05F6F">
        <w:rPr>
          <w:rFonts w:ascii="Times New Roman" w:hAnsi="Times New Roman" w:cs="Times New Roman"/>
          <w:color w:val="000000"/>
          <w:sz w:val="20"/>
          <w:szCs w:val="24"/>
          <w:lang w:val="en-US"/>
        </w:rPr>
        <w:t xml:space="preserve">*Author for correspondence: </w:t>
      </w:r>
      <w:hyperlink r:id="rId7" w:history="1">
        <w:r w:rsidRPr="00B05F6F">
          <w:rPr>
            <w:rStyle w:val="Hipervnculo"/>
            <w:rFonts w:ascii="Times New Roman" w:hAnsi="Times New Roman" w:cs="Times New Roman"/>
            <w:color w:val="000000"/>
            <w:sz w:val="20"/>
            <w:szCs w:val="24"/>
            <w:lang w:val="en-US"/>
          </w:rPr>
          <w:t>solorzanoandres@gmail.com</w:t>
        </w:r>
      </w:hyperlink>
    </w:p>
    <w:p w:rsidR="001B0E2D" w:rsidRPr="00B05F6F" w:rsidRDefault="001B0E2D" w:rsidP="004553B1">
      <w:pPr>
        <w:spacing w:after="0" w:line="360" w:lineRule="auto"/>
        <w:ind w:left="567" w:hanging="567"/>
        <w:jc w:val="both"/>
        <w:rPr>
          <w:rStyle w:val="Hipervnculo"/>
          <w:rFonts w:ascii="Times New Roman" w:hAnsi="Times New Roman" w:cs="Times New Roman"/>
          <w:sz w:val="24"/>
          <w:szCs w:val="24"/>
          <w:lang w:val="en-US"/>
        </w:rPr>
      </w:pPr>
    </w:p>
    <w:p w:rsidR="008A6F55" w:rsidRPr="00B05F6F" w:rsidRDefault="008A6F55" w:rsidP="00814D6F">
      <w:pPr>
        <w:spacing w:after="0" w:line="360" w:lineRule="auto"/>
        <w:rPr>
          <w:rFonts w:ascii="Times New Roman" w:hAnsi="Times New Roman" w:cs="Times New Roman"/>
          <w:b/>
          <w:sz w:val="28"/>
          <w:szCs w:val="24"/>
          <w:u w:val="single"/>
          <w:lang w:val="en-US"/>
        </w:rPr>
      </w:pPr>
      <w:r w:rsidRPr="00B05F6F">
        <w:rPr>
          <w:rFonts w:ascii="Times New Roman" w:hAnsi="Times New Roman" w:cs="Times New Roman"/>
          <w:b/>
          <w:sz w:val="28"/>
          <w:szCs w:val="24"/>
          <w:u w:val="single"/>
          <w:lang w:val="en-US"/>
        </w:rPr>
        <w:t>Contents:</w:t>
      </w:r>
    </w:p>
    <w:p w:rsidR="008A6F55" w:rsidRPr="00B05F6F" w:rsidRDefault="008A6F55" w:rsidP="00814D6F">
      <w:pPr>
        <w:spacing w:after="0" w:line="360" w:lineRule="auto"/>
        <w:rPr>
          <w:rFonts w:ascii="Times New Roman" w:hAnsi="Times New Roman" w:cs="Times New Roman"/>
          <w:sz w:val="28"/>
          <w:szCs w:val="24"/>
          <w:lang w:val="en-US"/>
        </w:rPr>
      </w:pPr>
      <w:r w:rsidRPr="00B05F6F">
        <w:rPr>
          <w:rFonts w:ascii="Times New Roman" w:hAnsi="Times New Roman" w:cs="Times New Roman"/>
          <w:b/>
          <w:sz w:val="28"/>
          <w:szCs w:val="24"/>
          <w:lang w:val="en-US"/>
        </w:rPr>
        <w:t>ESM_1)</w:t>
      </w:r>
      <w:r w:rsidRPr="00B05F6F">
        <w:rPr>
          <w:rFonts w:ascii="Times New Roman" w:hAnsi="Times New Roman" w:cs="Times New Roman"/>
          <w:sz w:val="28"/>
          <w:szCs w:val="24"/>
          <w:lang w:val="en-US"/>
        </w:rPr>
        <w:t xml:space="preserve"> Body size calculations</w:t>
      </w:r>
      <w:r w:rsidR="002C0623" w:rsidRPr="00B05F6F">
        <w:rPr>
          <w:rFonts w:ascii="Times New Roman" w:hAnsi="Times New Roman" w:cs="Times New Roman"/>
          <w:sz w:val="28"/>
          <w:szCs w:val="24"/>
          <w:lang w:val="en-US"/>
        </w:rPr>
        <w:t>.</w:t>
      </w:r>
    </w:p>
    <w:p w:rsidR="00814D6F" w:rsidRPr="00B05F6F" w:rsidRDefault="00814D6F" w:rsidP="00814D6F">
      <w:pPr>
        <w:spacing w:after="0" w:line="360" w:lineRule="auto"/>
        <w:rPr>
          <w:rStyle w:val="Hipervnculo"/>
          <w:rFonts w:ascii="Times New Roman" w:hAnsi="Times New Roman" w:cs="Times New Roman"/>
          <w:b/>
          <w:color w:val="auto"/>
          <w:sz w:val="28"/>
          <w:szCs w:val="24"/>
          <w:u w:val="none"/>
          <w:lang w:val="en-US"/>
        </w:rPr>
      </w:pPr>
      <w:r w:rsidRPr="00B05F6F">
        <w:rPr>
          <w:rStyle w:val="Hipervnculo"/>
          <w:rFonts w:ascii="Times New Roman" w:hAnsi="Times New Roman" w:cs="Times New Roman"/>
          <w:b/>
          <w:color w:val="auto"/>
          <w:sz w:val="28"/>
          <w:szCs w:val="24"/>
          <w:u w:val="none"/>
          <w:lang w:val="en-US"/>
        </w:rPr>
        <w:t xml:space="preserve">ESM_2) </w:t>
      </w:r>
      <w:r w:rsidRPr="00B05F6F">
        <w:rPr>
          <w:rStyle w:val="Hipervnculo"/>
          <w:rFonts w:ascii="Times New Roman" w:hAnsi="Times New Roman" w:cs="Times New Roman"/>
          <w:color w:val="auto"/>
          <w:sz w:val="28"/>
          <w:szCs w:val="24"/>
          <w:u w:val="none"/>
          <w:lang w:val="en-US"/>
        </w:rPr>
        <w:t>Diversifications analysis results and body size as time continuous variable</w:t>
      </w:r>
    </w:p>
    <w:p w:rsidR="00B36C0A" w:rsidRPr="00B05F6F" w:rsidRDefault="00FB2ACD" w:rsidP="00FB2ACD">
      <w:pPr>
        <w:spacing w:after="0" w:line="360" w:lineRule="auto"/>
        <w:jc w:val="center"/>
        <w:rPr>
          <w:rFonts w:ascii="Times New Roman" w:hAnsi="Times New Roman" w:cs="Times New Roman"/>
          <w:b/>
          <w:sz w:val="24"/>
          <w:szCs w:val="24"/>
          <w:lang w:val="en-US"/>
        </w:rPr>
      </w:pPr>
      <w:r w:rsidRPr="00B05F6F">
        <w:rPr>
          <w:rFonts w:ascii="Times New Roman" w:hAnsi="Times New Roman" w:cs="Times New Roman"/>
          <w:b/>
          <w:sz w:val="24"/>
          <w:szCs w:val="24"/>
          <w:lang w:val="en-US"/>
        </w:rPr>
        <w:t>================================================================</w:t>
      </w:r>
    </w:p>
    <w:p w:rsidR="00786FB6" w:rsidRPr="00B05F6F" w:rsidRDefault="00786FB6" w:rsidP="004553B1">
      <w:pPr>
        <w:spacing w:after="0" w:line="360" w:lineRule="auto"/>
        <w:jc w:val="both"/>
        <w:rPr>
          <w:rFonts w:ascii="Times New Roman" w:hAnsi="Times New Roman" w:cs="Times New Roman"/>
          <w:b/>
          <w:sz w:val="24"/>
          <w:szCs w:val="24"/>
          <w:lang w:val="en-US"/>
        </w:rPr>
      </w:pPr>
    </w:p>
    <w:p w:rsidR="006C0323" w:rsidRPr="00B05F6F" w:rsidRDefault="008A6F55" w:rsidP="004553B1">
      <w:pPr>
        <w:spacing w:after="0" w:line="360" w:lineRule="auto"/>
        <w:jc w:val="both"/>
        <w:rPr>
          <w:rFonts w:ascii="Times New Roman" w:hAnsi="Times New Roman" w:cs="Times New Roman"/>
          <w:b/>
          <w:sz w:val="24"/>
          <w:szCs w:val="24"/>
          <w:lang w:val="en-US"/>
        </w:rPr>
      </w:pPr>
      <w:r w:rsidRPr="00B05F6F">
        <w:rPr>
          <w:rFonts w:ascii="Times New Roman" w:hAnsi="Times New Roman" w:cs="Times New Roman"/>
          <w:b/>
          <w:sz w:val="24"/>
          <w:szCs w:val="24"/>
          <w:lang w:val="en-US"/>
        </w:rPr>
        <w:t xml:space="preserve">ESM_1. </w:t>
      </w:r>
      <w:r w:rsidR="007605D9" w:rsidRPr="00B05F6F">
        <w:rPr>
          <w:rFonts w:ascii="Times New Roman" w:hAnsi="Times New Roman" w:cs="Times New Roman"/>
          <w:b/>
          <w:sz w:val="24"/>
          <w:szCs w:val="24"/>
          <w:lang w:val="en-US"/>
        </w:rPr>
        <w:t>Body size calculations</w:t>
      </w:r>
    </w:p>
    <w:p w:rsidR="00A324C3" w:rsidRPr="00B05F6F" w:rsidRDefault="001B0E2D" w:rsidP="00F22908">
      <w:pPr>
        <w:spacing w:after="0" w:line="360" w:lineRule="auto"/>
        <w:jc w:val="both"/>
        <w:rPr>
          <w:rFonts w:ascii="Times New Roman" w:hAnsi="Times New Roman" w:cs="Times New Roman"/>
          <w:sz w:val="24"/>
          <w:szCs w:val="24"/>
          <w:lang w:val="en-US"/>
        </w:rPr>
      </w:pPr>
      <w:r w:rsidRPr="00B05F6F">
        <w:rPr>
          <w:rFonts w:ascii="Times New Roman" w:hAnsi="Times New Roman" w:cs="Times New Roman"/>
          <w:sz w:val="24"/>
          <w:szCs w:val="24"/>
          <w:lang w:val="en-US"/>
        </w:rPr>
        <w:t>After an extensive survey of</w:t>
      </w:r>
      <w:r w:rsidR="007D0E7C" w:rsidRPr="00B05F6F">
        <w:rPr>
          <w:rFonts w:ascii="Times New Roman" w:hAnsi="Times New Roman" w:cs="Times New Roman"/>
          <w:sz w:val="24"/>
          <w:szCs w:val="24"/>
          <w:lang w:val="en-US"/>
        </w:rPr>
        <w:t xml:space="preserve"> the </w:t>
      </w:r>
      <w:r w:rsidRPr="00B05F6F">
        <w:rPr>
          <w:rFonts w:ascii="Times New Roman" w:hAnsi="Times New Roman" w:cs="Times New Roman"/>
          <w:sz w:val="24"/>
          <w:szCs w:val="24"/>
          <w:lang w:val="en-US"/>
        </w:rPr>
        <w:t xml:space="preserve">specialized </w:t>
      </w:r>
      <w:r w:rsidR="007D0E7C" w:rsidRPr="00B05F6F">
        <w:rPr>
          <w:rFonts w:ascii="Times New Roman" w:hAnsi="Times New Roman" w:cs="Times New Roman"/>
          <w:sz w:val="24"/>
          <w:szCs w:val="24"/>
          <w:lang w:val="en-US"/>
        </w:rPr>
        <w:t>literature</w:t>
      </w:r>
      <w:r w:rsidR="00D72188">
        <w:rPr>
          <w:rFonts w:ascii="Times New Roman" w:hAnsi="Times New Roman" w:cs="Times New Roman"/>
          <w:sz w:val="24"/>
          <w:szCs w:val="24"/>
          <w:lang w:val="en-US"/>
        </w:rPr>
        <w:t>,</w:t>
      </w:r>
      <w:r w:rsidR="007D0E7C" w:rsidRPr="00B05F6F">
        <w:rPr>
          <w:rFonts w:ascii="Times New Roman" w:hAnsi="Times New Roman" w:cs="Times New Roman"/>
          <w:sz w:val="24"/>
          <w:szCs w:val="24"/>
          <w:lang w:val="en-US"/>
        </w:rPr>
        <w:t xml:space="preserve"> we </w:t>
      </w:r>
      <w:r w:rsidRPr="00B05F6F">
        <w:rPr>
          <w:rFonts w:ascii="Times New Roman" w:hAnsi="Times New Roman" w:cs="Times New Roman"/>
          <w:sz w:val="24"/>
          <w:szCs w:val="24"/>
          <w:lang w:val="en-US"/>
        </w:rPr>
        <w:t>bring together</w:t>
      </w:r>
      <w:r w:rsidR="007D0E7C" w:rsidRPr="00B05F6F">
        <w:rPr>
          <w:rFonts w:ascii="Times New Roman" w:hAnsi="Times New Roman" w:cs="Times New Roman"/>
          <w:sz w:val="24"/>
          <w:szCs w:val="24"/>
          <w:lang w:val="en-US"/>
        </w:rPr>
        <w:t xml:space="preserve"> values of</w:t>
      </w:r>
      <w:r w:rsidR="007D0E7C" w:rsidRPr="00B05F6F">
        <w:rPr>
          <w:rFonts w:ascii="Times New Roman" w:hAnsi="Times New Roman" w:cs="Times New Roman"/>
          <w:b/>
          <w:sz w:val="24"/>
          <w:szCs w:val="24"/>
          <w:lang w:val="en-US"/>
        </w:rPr>
        <w:t xml:space="preserve"> </w:t>
      </w:r>
      <w:r w:rsidR="00C13ED9" w:rsidRPr="00B05F6F">
        <w:rPr>
          <w:rFonts w:ascii="Times New Roman" w:hAnsi="Times New Roman" w:cs="Times New Roman"/>
          <w:sz w:val="24"/>
          <w:szCs w:val="24"/>
          <w:lang w:val="en-US"/>
        </w:rPr>
        <w:t>dorsal cranial length (DCL</w:t>
      </w:r>
      <w:r w:rsidR="00C13ED9" w:rsidRPr="00B05F6F">
        <w:rPr>
          <w:rFonts w:ascii="Times New Roman" w:hAnsi="Times New Roman" w:cs="Times New Roman"/>
          <w:noProof/>
          <w:sz w:val="24"/>
          <w:szCs w:val="24"/>
          <w:lang w:val="en-US"/>
        </w:rPr>
        <w:t>)</w:t>
      </w:r>
      <w:r w:rsidR="00C13ED9" w:rsidRPr="00B05F6F">
        <w:rPr>
          <w:rFonts w:ascii="Times New Roman" w:hAnsi="Times New Roman" w:cs="Times New Roman"/>
          <w:sz w:val="24"/>
          <w:szCs w:val="24"/>
          <w:lang w:val="en-US"/>
        </w:rPr>
        <w:t xml:space="preserve"> </w:t>
      </w:r>
      <w:r w:rsidR="00D52E1D" w:rsidRPr="00B05F6F">
        <w:rPr>
          <w:rFonts w:ascii="Times New Roman" w:hAnsi="Times New Roman" w:cs="Times New Roman"/>
          <w:sz w:val="24"/>
          <w:szCs w:val="24"/>
          <w:lang w:val="en-US"/>
        </w:rPr>
        <w:t>and</w:t>
      </w:r>
      <w:r w:rsidR="00F22908" w:rsidRPr="00B05F6F">
        <w:rPr>
          <w:rFonts w:ascii="Times New Roman" w:hAnsi="Times New Roman" w:cs="Times New Roman"/>
          <w:sz w:val="24"/>
          <w:szCs w:val="24"/>
          <w:lang w:val="en-US"/>
        </w:rPr>
        <w:t>,</w:t>
      </w:r>
      <w:r w:rsidR="00D52E1D" w:rsidRPr="00B05F6F">
        <w:rPr>
          <w:rFonts w:ascii="Times New Roman" w:hAnsi="Times New Roman" w:cs="Times New Roman"/>
          <w:sz w:val="24"/>
          <w:szCs w:val="24"/>
          <w:lang w:val="en-US"/>
        </w:rPr>
        <w:t xml:space="preserve"> in minor proportion</w:t>
      </w:r>
      <w:r w:rsidR="00F22908" w:rsidRPr="00B05F6F">
        <w:rPr>
          <w:rFonts w:ascii="Times New Roman" w:hAnsi="Times New Roman" w:cs="Times New Roman"/>
          <w:sz w:val="24"/>
          <w:szCs w:val="24"/>
          <w:lang w:val="en-US"/>
        </w:rPr>
        <w:t>,</w:t>
      </w:r>
      <w:r w:rsidR="00EF0D71" w:rsidRPr="00B05F6F">
        <w:rPr>
          <w:rFonts w:ascii="Times New Roman" w:hAnsi="Times New Roman" w:cs="Times New Roman"/>
          <w:sz w:val="24"/>
          <w:szCs w:val="24"/>
          <w:lang w:val="en-US"/>
        </w:rPr>
        <w:t xml:space="preserve"> the total length</w:t>
      </w:r>
      <w:r w:rsidR="00D52E1D" w:rsidRPr="00B05F6F">
        <w:rPr>
          <w:rFonts w:ascii="Times New Roman" w:hAnsi="Times New Roman" w:cs="Times New Roman"/>
          <w:sz w:val="24"/>
          <w:szCs w:val="24"/>
          <w:lang w:val="en-US"/>
        </w:rPr>
        <w:t xml:space="preserve"> (TL)</w:t>
      </w:r>
      <w:r w:rsidRPr="00B05F6F">
        <w:rPr>
          <w:rFonts w:ascii="Times New Roman" w:hAnsi="Times New Roman" w:cs="Times New Roman"/>
          <w:sz w:val="24"/>
          <w:szCs w:val="24"/>
          <w:lang w:val="en-US"/>
        </w:rPr>
        <w:t xml:space="preserve"> for all </w:t>
      </w:r>
      <w:r w:rsidR="00637A65" w:rsidRPr="00B05F6F">
        <w:rPr>
          <w:rFonts w:ascii="Times New Roman" w:hAnsi="Times New Roman" w:cs="Times New Roman"/>
          <w:sz w:val="24"/>
          <w:szCs w:val="24"/>
          <w:lang w:val="en-US"/>
        </w:rPr>
        <w:t>available crocodylian</w:t>
      </w:r>
      <w:r w:rsidRPr="00B05F6F">
        <w:rPr>
          <w:rFonts w:ascii="Times New Roman" w:hAnsi="Times New Roman" w:cs="Times New Roman"/>
          <w:sz w:val="24"/>
          <w:szCs w:val="24"/>
          <w:lang w:val="en-US"/>
        </w:rPr>
        <w:t xml:space="preserve"> species</w:t>
      </w:r>
      <w:r w:rsidR="007D0E7C" w:rsidRPr="00B05F6F">
        <w:rPr>
          <w:rFonts w:ascii="Times New Roman" w:hAnsi="Times New Roman" w:cs="Times New Roman"/>
          <w:sz w:val="24"/>
          <w:szCs w:val="24"/>
          <w:lang w:val="en-US"/>
        </w:rPr>
        <w:t>. Th</w:t>
      </w:r>
      <w:r w:rsidR="00F22908" w:rsidRPr="00B05F6F">
        <w:rPr>
          <w:rFonts w:ascii="Times New Roman" w:hAnsi="Times New Roman" w:cs="Times New Roman"/>
          <w:sz w:val="24"/>
          <w:szCs w:val="24"/>
          <w:lang w:val="en-US"/>
        </w:rPr>
        <w:t>is</w:t>
      </w:r>
      <w:r w:rsidR="007D0E7C" w:rsidRPr="00B05F6F">
        <w:rPr>
          <w:rFonts w:ascii="Times New Roman" w:hAnsi="Times New Roman" w:cs="Times New Roman"/>
          <w:sz w:val="24"/>
          <w:szCs w:val="24"/>
          <w:lang w:val="en-US"/>
        </w:rPr>
        <w:t xml:space="preserve"> data </w:t>
      </w:r>
      <w:r w:rsidR="00F22908" w:rsidRPr="00B05F6F">
        <w:rPr>
          <w:rFonts w:ascii="Times New Roman" w:hAnsi="Times New Roman" w:cs="Times New Roman"/>
          <w:sz w:val="24"/>
          <w:szCs w:val="24"/>
          <w:lang w:val="en-US"/>
        </w:rPr>
        <w:t>is</w:t>
      </w:r>
      <w:r w:rsidR="007D0E7C" w:rsidRPr="00B05F6F">
        <w:rPr>
          <w:rFonts w:ascii="Times New Roman" w:hAnsi="Times New Roman" w:cs="Times New Roman"/>
          <w:sz w:val="24"/>
          <w:szCs w:val="24"/>
          <w:lang w:val="en-US"/>
        </w:rPr>
        <w:t xml:space="preserve"> </w:t>
      </w:r>
      <w:r w:rsidR="007D0E7C" w:rsidRPr="00B05F6F">
        <w:rPr>
          <w:rFonts w:ascii="Times New Roman" w:hAnsi="Times New Roman" w:cs="Times New Roman"/>
          <w:noProof/>
          <w:sz w:val="24"/>
          <w:szCs w:val="24"/>
          <w:lang w:val="en-US"/>
        </w:rPr>
        <w:t>show</w:t>
      </w:r>
      <w:r w:rsidR="00F22908" w:rsidRPr="00B05F6F">
        <w:rPr>
          <w:rFonts w:ascii="Times New Roman" w:hAnsi="Times New Roman" w:cs="Times New Roman"/>
          <w:noProof/>
          <w:sz w:val="24"/>
          <w:szCs w:val="24"/>
          <w:lang w:val="en-US"/>
        </w:rPr>
        <w:t>n</w:t>
      </w:r>
      <w:r w:rsidR="007D0E7C" w:rsidRPr="00B05F6F">
        <w:rPr>
          <w:rFonts w:ascii="Times New Roman" w:hAnsi="Times New Roman" w:cs="Times New Roman"/>
          <w:sz w:val="24"/>
          <w:szCs w:val="24"/>
          <w:lang w:val="en-US"/>
        </w:rPr>
        <w:t xml:space="preserve"> in Table_ESM_1.</w:t>
      </w:r>
      <w:r w:rsidR="005A7843" w:rsidRPr="00B05F6F">
        <w:rPr>
          <w:rFonts w:ascii="Times New Roman" w:hAnsi="Times New Roman" w:cs="Times New Roman"/>
          <w:sz w:val="24"/>
          <w:szCs w:val="24"/>
          <w:lang w:val="en-US"/>
        </w:rPr>
        <w:t xml:space="preserve"> </w:t>
      </w:r>
    </w:p>
    <w:p w:rsidR="005A7843" w:rsidRDefault="005A7843" w:rsidP="004553B1">
      <w:pPr>
        <w:spacing w:after="0" w:line="360" w:lineRule="auto"/>
        <w:jc w:val="both"/>
        <w:rPr>
          <w:rFonts w:ascii="Times New Roman" w:hAnsi="Times New Roman" w:cs="Times New Roman"/>
          <w:sz w:val="24"/>
          <w:szCs w:val="24"/>
          <w:lang w:val="en-US"/>
        </w:rPr>
      </w:pPr>
    </w:p>
    <w:p w:rsidR="006917A7" w:rsidRDefault="006917A7" w:rsidP="004553B1">
      <w:pPr>
        <w:spacing w:after="0" w:line="360" w:lineRule="auto"/>
        <w:jc w:val="both"/>
        <w:rPr>
          <w:rFonts w:ascii="Times New Roman" w:hAnsi="Times New Roman" w:cs="Times New Roman"/>
          <w:sz w:val="24"/>
          <w:szCs w:val="24"/>
          <w:lang w:val="en-US"/>
        </w:rPr>
      </w:pPr>
    </w:p>
    <w:p w:rsidR="006917A7" w:rsidRDefault="006917A7" w:rsidP="004553B1">
      <w:pPr>
        <w:spacing w:after="0" w:line="360" w:lineRule="auto"/>
        <w:jc w:val="both"/>
        <w:rPr>
          <w:rFonts w:ascii="Times New Roman" w:hAnsi="Times New Roman" w:cs="Times New Roman"/>
          <w:sz w:val="24"/>
          <w:szCs w:val="24"/>
          <w:lang w:val="en-US"/>
        </w:rPr>
      </w:pPr>
    </w:p>
    <w:p w:rsidR="006917A7" w:rsidRPr="00B05F6F" w:rsidRDefault="006917A7" w:rsidP="004553B1">
      <w:pPr>
        <w:spacing w:after="0" w:line="360" w:lineRule="auto"/>
        <w:jc w:val="both"/>
        <w:rPr>
          <w:rFonts w:ascii="Times New Roman" w:hAnsi="Times New Roman" w:cs="Times New Roman"/>
          <w:sz w:val="24"/>
          <w:szCs w:val="24"/>
          <w:lang w:val="en-US"/>
        </w:rPr>
      </w:pPr>
    </w:p>
    <w:p w:rsidR="006C0323" w:rsidRPr="00B05F6F" w:rsidRDefault="005A7843" w:rsidP="00E648CC">
      <w:pPr>
        <w:spacing w:after="0" w:line="360" w:lineRule="auto"/>
        <w:jc w:val="center"/>
        <w:rPr>
          <w:rFonts w:ascii="Times New Roman" w:hAnsi="Times New Roman" w:cs="Times New Roman"/>
          <w:sz w:val="20"/>
          <w:szCs w:val="24"/>
          <w:lang w:val="en-US"/>
        </w:rPr>
      </w:pPr>
      <w:r w:rsidRPr="00EF62A3">
        <w:rPr>
          <w:rFonts w:ascii="Times New Roman" w:hAnsi="Times New Roman" w:cs="Times New Roman"/>
          <w:b/>
          <w:smallCaps/>
          <w:sz w:val="20"/>
          <w:szCs w:val="24"/>
          <w:lang w:val="en-US"/>
        </w:rPr>
        <w:t>Table_ESM_1.</w:t>
      </w:r>
      <w:r w:rsidRPr="00B05F6F">
        <w:rPr>
          <w:rFonts w:ascii="Times New Roman" w:hAnsi="Times New Roman" w:cs="Times New Roman"/>
          <w:sz w:val="20"/>
          <w:szCs w:val="24"/>
          <w:lang w:val="en-US"/>
        </w:rPr>
        <w:t xml:space="preserve"> DCL and TL </w:t>
      </w:r>
      <w:r w:rsidR="00F22908" w:rsidRPr="00B05F6F">
        <w:rPr>
          <w:rFonts w:ascii="Times New Roman" w:hAnsi="Times New Roman" w:cs="Times New Roman"/>
          <w:sz w:val="20"/>
          <w:szCs w:val="24"/>
          <w:lang w:val="en-US"/>
        </w:rPr>
        <w:t xml:space="preserve">(in mm) </w:t>
      </w:r>
      <w:r w:rsidRPr="00B05F6F">
        <w:rPr>
          <w:rFonts w:ascii="Times New Roman" w:hAnsi="Times New Roman" w:cs="Times New Roman"/>
          <w:sz w:val="20"/>
          <w:szCs w:val="24"/>
          <w:lang w:val="en-US"/>
        </w:rPr>
        <w:t xml:space="preserve">measurements </w:t>
      </w:r>
      <w:r w:rsidR="001B0E2D" w:rsidRPr="00B05F6F">
        <w:rPr>
          <w:rFonts w:ascii="Times New Roman" w:hAnsi="Times New Roman" w:cs="Times New Roman"/>
          <w:sz w:val="20"/>
          <w:szCs w:val="24"/>
          <w:lang w:val="en-US"/>
        </w:rPr>
        <w:t>for crocodylians species</w:t>
      </w:r>
      <w:r w:rsidRPr="00B05F6F">
        <w:rPr>
          <w:rFonts w:ascii="Times New Roman" w:hAnsi="Times New Roman" w:cs="Times New Roman"/>
          <w:sz w:val="20"/>
          <w:szCs w:val="24"/>
          <w:lang w:val="en-US"/>
        </w:rPr>
        <w:t>. *estimated measurement.</w:t>
      </w:r>
      <w:r w:rsidR="003D2473" w:rsidRPr="00B05F6F">
        <w:rPr>
          <w:rFonts w:ascii="Times New Roman" w:hAnsi="Times New Roman" w:cs="Times New Roman"/>
          <w:sz w:val="20"/>
          <w:szCs w:val="24"/>
          <w:lang w:val="en-US"/>
        </w:rPr>
        <w:t xml:space="preserve"> </w:t>
      </w:r>
    </w:p>
    <w:tbl>
      <w:tblPr>
        <w:tblStyle w:val="Tabladecuadrcula4-nfasis3"/>
        <w:tblW w:w="5000" w:type="pct"/>
        <w:tblLayout w:type="fixed"/>
        <w:tblLook w:val="04A0" w:firstRow="1" w:lastRow="0" w:firstColumn="1" w:lastColumn="0" w:noHBand="0" w:noVBand="1"/>
      </w:tblPr>
      <w:tblGrid>
        <w:gridCol w:w="2973"/>
        <w:gridCol w:w="849"/>
        <w:gridCol w:w="1275"/>
        <w:gridCol w:w="994"/>
        <w:gridCol w:w="2737"/>
      </w:tblGrid>
      <w:tr w:rsidR="00E648CC" w:rsidRPr="00B05F6F" w:rsidTr="00B05F6F">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bCs w:val="0"/>
                <w:color w:val="auto"/>
                <w:sz w:val="20"/>
                <w:szCs w:val="20"/>
                <w:lang w:val="en-US" w:eastAsia="es-CL"/>
              </w:rPr>
            </w:pPr>
            <w:r w:rsidRPr="00B05F6F">
              <w:rPr>
                <w:rFonts w:ascii="Times New Roman" w:eastAsia="Times New Roman" w:hAnsi="Times New Roman" w:cs="Times New Roman"/>
                <w:color w:val="auto"/>
                <w:sz w:val="20"/>
                <w:szCs w:val="20"/>
                <w:lang w:val="en-US" w:eastAsia="es-CL"/>
              </w:rPr>
              <w:t>Taxa</w:t>
            </w:r>
          </w:p>
        </w:tc>
        <w:tc>
          <w:tcPr>
            <w:tcW w:w="481" w:type="pct"/>
            <w:noWrap/>
            <w:hideMark/>
          </w:tcPr>
          <w:p w:rsidR="00E648CC" w:rsidRPr="00B05F6F" w:rsidRDefault="00E648CC" w:rsidP="00E648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CL"/>
              </w:rPr>
            </w:pPr>
            <w:r w:rsidRPr="00B05F6F">
              <w:rPr>
                <w:rFonts w:ascii="Times New Roman" w:eastAsia="Times New Roman" w:hAnsi="Times New Roman" w:cs="Times New Roman"/>
                <w:color w:val="auto"/>
                <w:sz w:val="20"/>
                <w:szCs w:val="20"/>
                <w:lang w:val="en-US" w:eastAsia="es-CL"/>
              </w:rPr>
              <w:t>Status</w:t>
            </w:r>
          </w:p>
        </w:tc>
        <w:tc>
          <w:tcPr>
            <w:tcW w:w="722" w:type="pct"/>
            <w:noWrap/>
            <w:hideMark/>
          </w:tcPr>
          <w:p w:rsidR="00E648CC" w:rsidRPr="00B05F6F" w:rsidRDefault="00E648CC" w:rsidP="00E648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CL"/>
              </w:rPr>
            </w:pPr>
            <w:r w:rsidRPr="00B05F6F">
              <w:rPr>
                <w:rFonts w:ascii="Times New Roman" w:eastAsia="Times New Roman" w:hAnsi="Times New Roman" w:cs="Times New Roman"/>
                <w:color w:val="auto"/>
                <w:sz w:val="20"/>
                <w:szCs w:val="20"/>
                <w:lang w:val="en-US" w:eastAsia="es-CL"/>
              </w:rPr>
              <w:t>Skull length (mm)</w:t>
            </w:r>
          </w:p>
        </w:tc>
        <w:tc>
          <w:tcPr>
            <w:tcW w:w="563" w:type="pct"/>
            <w:noWrap/>
            <w:hideMark/>
          </w:tcPr>
          <w:p w:rsidR="00E648CC" w:rsidRPr="00B05F6F" w:rsidRDefault="00E648CC" w:rsidP="00E648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CL"/>
              </w:rPr>
            </w:pPr>
            <w:r w:rsidRPr="00B05F6F">
              <w:rPr>
                <w:rFonts w:ascii="Times New Roman" w:eastAsia="Times New Roman" w:hAnsi="Times New Roman" w:cs="Times New Roman"/>
                <w:color w:val="auto"/>
                <w:sz w:val="20"/>
                <w:szCs w:val="20"/>
                <w:lang w:val="en-US" w:eastAsia="es-CL"/>
              </w:rPr>
              <w:t>TL (mm)</w:t>
            </w:r>
          </w:p>
        </w:tc>
        <w:tc>
          <w:tcPr>
            <w:tcW w:w="1550" w:type="pct"/>
            <w:noWrap/>
            <w:hideMark/>
          </w:tcPr>
          <w:p w:rsidR="00E648CC" w:rsidRPr="00B05F6F" w:rsidRDefault="00E648CC" w:rsidP="00E648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CL"/>
              </w:rPr>
            </w:pPr>
            <w:r w:rsidRPr="00B05F6F">
              <w:rPr>
                <w:rFonts w:ascii="Times New Roman" w:eastAsia="Times New Roman" w:hAnsi="Times New Roman" w:cs="Times New Roman"/>
                <w:color w:val="auto"/>
                <w:sz w:val="20"/>
                <w:szCs w:val="20"/>
                <w:lang w:val="en-US" w:eastAsia="es-CL"/>
              </w:rPr>
              <w:t>Primary source</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cre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achytemporal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7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8.1528450","ISSN":"0272-4634","abstract":"AbstractThe Miocene deposits of South America are notable for their diverse crocodyliform fauna, of which the giant caimanine Purussaurus is a well-known example. This contribution describes a new caimanine, Acresuchus pachytemporalis, gen. et sp. nov., based on an almost complete skull and mandible from the late Miocene Solimões Formation of the southwestern Brazilian Amazonia. This new taxon is based on a unique combination of characters, of which the presence of an upturned posterolateral margin of the squamosal throughout the entire lateral margin of the bone (a ‘horn’), with a dorsoventral expansion in the posterior portion of the eminence, stands out. We conducted a phylogenetic analysis of Eusuchia, which showed the new taxon as sister to Purussaurus. This placement allows discussion about the evolution of gigantism in the Acresuchus-Purussaurus clade, which reveals several characters that may be related to gigantism. Additionally, Acresuchus was probably a medium-sized generalist caimanine that ha...","author":[{"dropping-particle":"","family":"Souza-Filho","given":"Jonas P.","non-dropping-particle":"","parse-names":false,"suffix":""},{"dropping-particle":"","family":"Souza","given":"Rafael G.","non-dropping-particle":"","parse-names":false,"suffix":""},{"dropping-particle":"","family":"Hsiou","given":"Annie Schmaltz","non-dropping-particle":"","parse-names":false,"suffix":""},{"dropping-particle":"","family":"Riff","given":"Douglas","non-dropping-particle":"","parse-names":false,"suffix":""},{"dropping-particle":"","family":"Guilherme","given":"Edson","non-dropping-particle":"","parse-names":false,"suffix":""},{"dropping-particle":"","family":"Negri","given":"Francisco Ricardo","non-dropping-particle":"","parse-names":false,"suffix":""},{"dropping-particle":"","family":"Cidade","given":"Giovanne M.","non-dropping-particle":"","parse-names":false,"suffix":""}],"container-title":"Journal of Vertebrate Paleontology","id":"ITEM-1","issued":{"date-parts":[["2019","1","29"]]},"page":"1-24","publisher":"Taylor &amp; Francis","title":"A new caimanine (Crocodylia, Alligatoroidea) species from the Solimões Formation of Brazil and the phylogeny of Caimaninae","type":"article-journal"},"uris":["http://www.mendeley.com/documents/?uuid=72c6bf60-4a3f-3836-960a-2ea42db29ac1"]}],"mendeley":{"formattedCitation":"(Souza-Filho &lt;i&gt;et al.&lt;/i&gt; 2019)","plainTextFormattedCitation":"(Souza-Filho et al. 2019)","previouslyFormattedCitation":"(Souza-Filho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ouza-Filho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kan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angsto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0</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O'neill","given":"Michael F","non-dropping-particle":"","parse-names":false,"suffix":""},{"dropping-particle":"","family":"Lucas","given":"Spencer G.","non-dropping-particle":"","parse-names":false,"suffix":""},{"dropping-particle":"","family":"Kues","given":"Barry S","non-dropping-particle":"","parse-names":false,"suffix":""}],"container-title":"Journal of Paleontology","id":"ITEM-1","issue":"2","issued":{"date-parts":[["1981"]]},"page":"340-352","title":"Akanthosuchus langstoni, a New Crocodilian from the Nacimiento Formation (Paleocene, Torrejonian) of New Mexico","type":"article-journal","volume":"55"},"uris":["http://www.mendeley.com/documents/?uuid=69727bd0-fa5e-3dbd-81be-3803ab28a7e7"]}],"mendeley":{"formattedCitation":"(O’neill &lt;i&gt;et al.&lt;/i&gt; 1981)","plainTextFormattedCitation":"(O’neill et al. 1981)","previouslyFormattedCitation":"(O’neill &lt;i&gt;et al.&lt;/i&gt; 198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O’neill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198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ktiogavialis </w:t>
            </w:r>
            <w:proofErr w:type="spellStart"/>
            <w:r w:rsidRPr="00B05F6F">
              <w:rPr>
                <w:rFonts w:ascii="Times New Roman" w:eastAsia="Times New Roman" w:hAnsi="Times New Roman" w:cs="Times New Roman"/>
                <w:b w:val="0"/>
                <w:i/>
                <w:color w:val="000000"/>
                <w:sz w:val="20"/>
                <w:szCs w:val="20"/>
                <w:lang w:val="en-US" w:eastAsia="es-CL"/>
              </w:rPr>
              <w:t>caribes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9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14772019.2018.1495275","ISSN":"1477-2019","abstract":"Gavialoidea is a clade of slender- and long-snouted crocodylomorphs with a single living species, the Indian gharial Gavialis gangeticus. Because elongated snouts (longirostry) have evolved independently in several crocodylomorph clades, this head shape has been interpreted as an ecological adaptation. How this condition affected patterns of diversification and how longirostrine-associated cranial features changed through adaptive radiations remain poorly understood. Two new small gryposuchine gavialoids, Dadagavialis gunai gen. et sp. nov. (early Miocene, Panama) and Aktiogavialis caribesi sp. nov. (late Miocene, Venezuela), evidence remarkable Miocene diversification of longirostrine forms in the Neotropics and support transmarine biogeographical relations between northern South America, the Caribbean, and southernmost North America before the Isthmus of Panama was fully established. By integrating phylogenetics and geometric morphometrics, we focus on this gavialoid diversity to investigate patterns of...","author":[{"dropping-particle":"","family":"Salas-Gismondi","given":"Rodolfo","non-dropping-particle":"","parse-names":false,"suffix":""},{"dropping-particle":"","family":"Moreno-Bernal","given":"Jorge W.","non-dropping-particle":"","parse-names":false,"suffix":""},{"dropping-particle":"","family":"Scheyer","given":"Torsten M.","non-dropping-particle":"","parse-names":false,"suffix":""},{"dropping-particle":"","family":"Sánchez-Villagra","given":"Marcelo R.","non-dropping-particle":"","parse-names":false,"suffix":""},{"dropping-particle":"","family":"Jaramillo","given":"Carlos","non-dropping-particle":"","parse-names":false,"suffix":""}],"container-title":"Journal of Systematic Palaeontology","id":"ITEM-1","issued":{"date-parts":[["2018","10"]]},"page":"1-27","publisher":"Taylor &amp; Francis","title":"New Miocene Caribbean gavialoids and patterns of longirostry in crocodylians","type":"article-journal"},"uris":["http://www.mendeley.com/documents/?uuid=ce71ef03-d4e1-3be8-97cd-e99071b26059"]}],"mendeley":{"formattedCitation":"(Salas-Gismondi &lt;i&gt;et al.&lt;/i&gt; 2018)","plainTextFormattedCitation":"(Salas-Gismondi et al. 2018)","previouslyFormattedCitation":"(Salas-Gismondi &lt;i&gt;et al.&lt;/i&gt; 201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ktiogavialis </w:t>
            </w:r>
            <w:proofErr w:type="spellStart"/>
            <w:r w:rsidRPr="00B05F6F">
              <w:rPr>
                <w:rFonts w:ascii="Times New Roman" w:eastAsia="Times New Roman" w:hAnsi="Times New Roman" w:cs="Times New Roman"/>
                <w:b w:val="0"/>
                <w:i/>
                <w:color w:val="000000"/>
                <w:sz w:val="20"/>
                <w:szCs w:val="20"/>
                <w:lang w:val="en-US" w:eastAsia="es-CL"/>
              </w:rPr>
              <w:t>puertoric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14772019.2018.1495275","ISSN":"1477-2019","abstract":"Gavialoidea is a clade of slender- and long-snouted crocodylomorphs with a single living species, the Indian gharial Gavialis gangeticus. Because elongated snouts (longirostry) have evolved independently in several crocodylomorph clades, this head shape has been interpreted as an ecological adaptation. How this condition affected patterns of diversification and how longirostrine-associated cranial features changed through adaptive radiations remain poorly understood. Two new small gryposuchine gavialoids, Dadagavialis gunai gen. et sp. nov. (early Miocene, Panama) and Aktiogavialis caribesi sp. nov. (late Miocene, Venezuela), evidence remarkable Miocene diversification of longirostrine forms in the Neotropics and support transmarine biogeographical relations between northern South America, the Caribbean, and southernmost North America before the Isthmus of Panama was fully established. By integrating phylogenetics and geometric morphometrics, we focus on this gavialoid diversity to investigate patterns of...","author":[{"dropping-particle":"","family":"Salas-Gismondi","given":"Rodolfo","non-dropping-particle":"","parse-names":false,"suffix":""},{"dropping-particle":"","family":"Moreno-Bernal","given":"Jorge W.","non-dropping-particle":"","parse-names":false,"suffix":""},{"dropping-particle":"","family":"Scheyer","given":"Torsten M.","non-dropping-particle":"","parse-names":false,"suffix":""},{"dropping-particle":"","family":"Sánchez-Villagra","given":"Marcelo R.","non-dropping-particle":"","parse-names":false,"suffix":""},{"dropping-particle":"","family":"Jaramillo","given":"Carlos","non-dropping-particle":"","parse-names":false,"suffix":""}],"container-title":"Journal of Systematic Palaeontology","id":"ITEM-1","issued":{"date-parts":[["2018","10"]]},"page":"1-27","publisher":"Taylor &amp; Francis","title":"New Miocene Caribbean gavialoids and patterns of longirostry in crocodylians","type":"article-journal"},"uris":["http://www.mendeley.com/documents/?uuid=ce71ef03-d4e1-3be8-97cd-e99071b26059"]}],"mendeley":{"formattedCitation":"(Salas-Gismondi &lt;i&gt;et al.&lt;/i&gt; 2018)","plainTextFormattedCitation":"(Salas-Gismondi et al. 2018)","previouslyFormattedCitation":"(Salas-Gismondi &lt;i&gt;et al.&lt;/i&gt; 201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berto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angsto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1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BN":"0253345952","abstract":"History of research / Philip J. Currie -- Identifying lost quarries / Darren H. Tanke -- The geology / David A. Eberth -- Paleomagnetostratigraphy / Jack F. Lerbekmo -- Vertebrate microfossil sites and their contribution to studies of paleoecology / Donald B. Brinkman, Anthony P. Russell, and Jiang-Hua Peng -- Campanian palynomorphs / Dennis R. Braman and Eva B. Koppelhus -- Paleobotany / Eva B. Koppelhus -- Paleoecology of mollusks from the Upper Cretaceous Belly River Group / Paul A. Johnston and Austin J.W. Hendy -- Fishes of the fluvial beds / Andrew G. Neuman and Donald B. Brinkman -- Lissamphibians / James D. Gardner -- Turtles : diversity, paleoecology, and distribution / Donald B. Brinkman -- Choristoderes from the park and its vicinity / Keqin Gao and Donald B. Brinkman -- The squamates : origins, phylogeny, and paleoecology / Michael W. Caldwell -- Plesiosaurian remains from non-marine to paralic sediments / Tamaki Sato [and others] -- Crocodylians / Xiao-Chun Wu -- Pterosaurs / Stephen J. Godfrey and Philip J. Currie -- Ornithischian dinosaurs / Michael J. Ryan and David C. Evans -- The type specimen of Tetragonosaurus erectofrons (Ornithischia:Hadrosauridae) and the identification of juvenile lambeosaurines / David C. Evans, Catherine A. Forster, and Robert R. Reisz -- Theropods, including birds / Philip J. Currie -- Eggshells / Darla K. Zelenitsky and Wendy J. Sloboda -- Vertebrate ichnology / Richard T. McCrea, Philip J. Currie, and S. George Pemberton -- Late Cretaceous mammals / Richard C. Fox -- Patterns of distribution of mammals in the Dinosaur Park Formation and their paleobiological significance / Julia T. Sankey [and others] -- Vertebrate taphonomy and taphonomic modes / David A. Eberth and Philip J. Currie -- Precise mapping of fossil sites in the park using survey grade GPS technology / Michael MacDonald, Philip J. Currie, and William A. Spencer -- A vertebrate assemblage from the marine shales of the Lethbridge coal zone / Donald B. Brinkman [and others] -- Ceratopsian bonebeds : occurrence, origins, and significance / David A. Eberth and Michael A. Getty -- The geographic and stratigraphic distribution of articulated and associated dinosaur remains / Philip J. Currie and Dale A. Russell -- CD-ROM. GIS program access and use ; Topographic map, Dinosaur Provincial Park ; Dinosaur quarries and sites, Dinosaur Provincial Park ; Photographs of dinosaur quarries.","author":[{"dropping-particle":"","family":"Wu","given":"Xiao-Chun","non-dropping-particle":"","parse-names":false,"suffix":""}],"container-title":"Dinosaur Provincial Park : a spectacular ancient ecosystem revealed","editor":[{"dropping-particle":"","family":"Currie","given":"Philip J.","non-dropping-particle":"","parse-names":false,"suffix":""},{"dropping-particle":"","family":"Koppelhus","given":"Eva B.","non-dropping-particle":"","parse-names":false,"suffix":""}],"id":"ITEM-1","issued":{"date-parts":[["2005"]]},"page":"277-291","publisher":"Indiana University Press","publisher-place":"Bloomington","title":"Crocodylians","type":"chapter"},"uris":["http://www.mendeley.com/documents/?uuid=679eb4ac-be11-38e6-a290-ae725aa3991c"]}],"mendeley":{"formattedCitation":"(Wu 2005)","plainTextFormattedCitation":"(Wu 2005)","previouslyFormattedCitation":"(Wu 200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Wu 200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ber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knudseni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84</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39/cjes-2014-0133","ISSN":"0008-4077","abstract":"Albertosuchus knudsenii gen. et sp. nov. is described on the basis of an incomplete skeleton from the lower part (uppermost Cretaceous) of the Scollard Formation, southern Alberta, Canada. It is probably a crocodyloid, the only Canadian representative of the group and also the sole crocodylian known during the latest Cretaceous in Canada. Within the Crocodyloidea, A. knudsenii is one of the most basal forms and shares a sister-group relationship with the European genus Arenysuchus. However, it needs to be emphasized that because of its incompleteness, phylogenetic relationships proposed here for A. knudsenii may change when better-preserved specimens are found. Albertosuchus knudsenii differs from other crocodyloids in having no premaxilla-maxillary notch, a very short mandibular symphysis with the involvement of the splenial, and an extremely deep hypapophysis on the last cervical and anterior dorsal vertebrae. The discovery of A. knudsenii may expand the geographical range of the Crocodyloidea into Cana...","author":[{"dropping-particle":"","family":"Wu","given":"Xiao-Chun","non-dropping-particle":"","parse-names":false,"suffix":""},{"dropping-particle":"","family":"Brinkman","given":"Donald B.","non-dropping-particle":"","parse-names":false,"suffix":""}],"container-title":"Canadian Journal of Earth Sciences","editor":[{"dropping-particle":"","family":"Gardner","given":"James","non-dropping-particle":"","parse-names":false,"suffix":""}],"id":"ITEM-1","issue":"8","issued":{"date-parts":[["2015","8"]]},"page":"590-607","publisher":" NRC Research Press","title":"A new crocodylian (Eusuchia) from the uppermost Cretaceous of Alberta, Canada","type":"article-journal","volume":"52"},"uris":["http://www.mendeley.com/documents/?uuid=c604baff-07fc-38d1-8b7d-5149e96a023b"]}],"mendeley":{"formattedCitation":"(Wu and Brinkman 2015)","plainTextFormattedCitation":"(Wu and Brinkman 2015)","previouslyFormattedCitation":"(Wu and Brinkman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Wu and Brinkman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dabrachamps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diloph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00</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luic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5</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i","given":"Jinling","non-dropping-particle":"","parse-names":false,"suffix":""},{"dropping-particle":"","family":"Wang","given":"Baozhong","non-dropping-particle":"","parse-names":false,"suffix":""}],"container-title":"Vertebrata PalAsiatica","id":"ITEM-1","issue":"3","issued":{"date-parts":[["1987"]]},"page":"199-207","title":"A New Species of Alligator From Shanwang, Shandong.","type":"article-journal","volume":"25"},"uris":["http://www.mendeley.com/documents/?uuid=0c1968a5-c639-3394-b501-192481317a22"]}],"mendeley":{"formattedCitation":"(Li and Wang 1987)","plainTextFormattedCitation":"(Li and Wang 1987)","previouslyFormattedCitation":"(Li and Wang 198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i and Wang 198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mcgrew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8</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Schmidt","given":"Karl Patterson","non-dropping-particle":"","parse-names":false,"suffix":""}],"container-title":"Geological Series of the Field Museum of Natural History","id":"ITEM-1","issue":"4","issued":{"date-parts":[["1941"]]},"page":"27-32","publisher":"Field Museum of Natural History ,","publisher-place":"Chicago :","title":"A new fossil Alligator from Nebraska","type":"article-journal","volume":"8"},"uris":["http://www.mendeley.com/documents/?uuid=35b1e9b2-728e-3dd8-bf19-53caf50401c0"]}],"mendeley":{"formattedCitation":"(Schmidt 1941)","plainTextFormattedCitation":"(Schmidt 1941)","previouslyFormattedCitation":"(Schmidt 194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chmidt 194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mefferd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87</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5A5A58" w:rsidRPr="00B05F6F">
              <w:rPr>
                <w:rFonts w:ascii="Times New Roman" w:eastAsia="Times New Roman" w:hAnsi="Times New Roman" w:cs="Times New Roman"/>
                <w:color w:val="000000"/>
                <w:sz w:val="20"/>
                <w:szCs w:val="20"/>
                <w:lang w:val="en-US" w:eastAsia="es-CL"/>
              </w:rPr>
              <w:instrText>ADDIN CSL_CITATION {"citationItems":[{"id":"ITEM-1","itemData":{"abstract":"12 p. : ill. ; 24 cm.","author":[{"dropping-particle":"","family":"Mook","given":"Charles Craig","non-dropping-particle":"","parse-names":false,"suffix":""}],"container-title":"American Museum novitates","id":"ITEM-1","issued":{"date-parts":[["1946"]]},"page":"1-12","publisher":"New York City : The American Museum of Natural History","title":"A new Pliocene alligator from Nebraska. American Museum novitates","type":"article-journal","volume":"1311"},"uris":["http://www.mendeley.com/documents/?uuid=a89ac9ec-3fe6-35ad-be70-9f379a7ca600"]}],"mendeley":{"formattedCitation":"(Mook 1946)","plainTextFormattedCitation":"(Mook 1946)","previouslyFormattedCitation":"(Mook 194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4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Alligator mississippiensis</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00</w:t>
            </w:r>
          </w:p>
        </w:tc>
        <w:tc>
          <w:tcPr>
            <w:tcW w:w="1550" w:type="pct"/>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olse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1</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2307/1437933","author":[{"dropping-particle":"","family":"White","given":"Theodore E.","non-dropping-particle":"","parse-names":false,"suffix":""}],"container-title":"Copeia","id":"ITEM-1","issue":"1","issued":{"date-parts":[["1942","3","24"]]},"page":"3","title":"A New Alligator from the Miocene of Florida","type":"article-journal","volume":"1942"},"uris":["http://www.mendeley.com/documents/?uuid=05c50822-2a70-3ea2-a6f6-5a3a1c2f1710"]}],"mendeley":{"formattedCitation":"(White 1942)","plainTextFormattedCitation":"(White 1942)","previouslyFormattedCitation":"(White 1942)"},"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White 1942)</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prenasal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881</w:t>
            </w:r>
          </w:p>
        </w:tc>
        <w:tc>
          <w:tcPr>
            <w:tcW w:w="1550" w:type="pct"/>
            <w:noWrap/>
            <w:hideMark/>
          </w:tcPr>
          <w:p w:rsidR="00E648CC" w:rsidRPr="00B05F6F" w:rsidRDefault="005A5A58" w:rsidP="005A5A5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sin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8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Alligator </w:t>
            </w:r>
            <w:proofErr w:type="spellStart"/>
            <w:r w:rsidRPr="00B05F6F">
              <w:rPr>
                <w:rFonts w:ascii="Times New Roman" w:eastAsia="Times New Roman" w:hAnsi="Times New Roman" w:cs="Times New Roman"/>
                <w:b w:val="0"/>
                <w:i/>
                <w:color w:val="000000"/>
                <w:sz w:val="20"/>
                <w:szCs w:val="20"/>
                <w:lang w:val="en-US" w:eastAsia="es-CL"/>
              </w:rPr>
              <w:t>thomso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3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The species Crocodilus megarhinus was based by Andrews, in 1905, upon an incomplete rostrum (Brit. Mus. No. R.3327).2 This specimen, though incomplete, exhibits distinctive characters. The length of the expanded rostrum, anterior to the normal crocodilian constriction, is considerable in proportion to its breadth. Its breadth, however, is great, making this anterior process of relatively large size. The large external narial aperture is located entirely within this process of the rostrum, and does not extend backward beyond the level of the constriction as in C. niloticus and other species of the same general proportions. Andrews described this material more fully, and figured it in 1906.3 Recently more complete material has been described by L. Muller.4 In the American Museum Fayfim Collection of 1907 is a well-preserved skull, which is clearly referable to Crocodilus megarhinus. This skull (Amer. Mus. No. 5061) from the lower beds of the Fluvio-marine formation, of upper Eocene age, near Birket-el-Qurun, Fay'um, Egypt, is nearly perfect, and permits the description of many characters of the species which were not preserved in the type. The following description is based upon this skull and upon a large mandible which is probably referable to this sp'ecies (Amer. Mus. 5095). GENERAL FORM In its general form the skull is relatively short, broad, and stoutly constricted, resembling somewhat the skull of C. niloticus. The proportion of the length of the snout anterior to the orbits, to its breadth at the level of the anterior ends of the orbits, is exactly the same as in C. niloticus. The snout occupies a somewhat greater proportion of the total length of the skull in the present species, however, than in C. niloticuts, the preorbital region being shorter.","author":[{"dropping-particle":"","family":"Mook","given":"Charles Craig","non-dropping-particle":"","parse-names":false,"suffix":""}],"container-title":"American Museum novitates","id":"ITEM-1","issued":{"date-parts":[["1927"]]},"page":"1-8","title":"A Descriptive Catalogue of the Tertiary Vertebrata of the Fayfim","type":"article-journal","volume":"289"},"uris":["http://www.mendeley.com/documents/?uuid=6e07a997-657a-3628-a432-19f21c28045e"]}],"mendeley":{"formattedCitation":"(Mook 1927)","plainTextFormattedCitation":"(Mook 1927)","previouslyFormattedCitation":"(Mook 192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2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logna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eterodon</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936</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logna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lynarski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1</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ucas","given":"Spencer G.","non-dropping-particle":"","parse-names":false,"suffix":""},{"dropping-particle":"","family":"Sullivan","given":"Robert M.","non-dropping-particle":"","parse-names":false,"suffix":""}],"container-title":"Neues Jahrbuch fur Geologie und Palaontologie Monatshefte","id":"ITEM-1","issued":{"date-parts":[["2004"]]},"page":"261-274","title":"The taxonomic status of Chrysochampsa, an Eocene crocodylian from North Dakota, USA and the paleobiogeography of Allognathosuchus","type":"article-journal","volume":"8"},"uris":["http://www.mendeley.com/documents/?uuid=c9e5013b-d939-4aff-85aa-585259efa050"]}],"mendeley":{"formattedCitation":"(Lucas and Sullivan 2004)","plainTextFormattedCitation":"(Lucas and Sullivan 2004)","previouslyFormattedCitation":"(Lucas and Sullivan 200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ucas and Sullivan 2004)</w:t>
            </w:r>
            <w:r w:rsidRPr="00B05F6F">
              <w:rPr>
                <w:rFonts w:ascii="Times New Roman" w:eastAsia="Times New Roman" w:hAnsi="Times New Roman" w:cs="Times New Roman"/>
                <w:color w:val="000000"/>
                <w:sz w:val="20"/>
                <w:szCs w:val="20"/>
                <w:lang w:val="en-US" w:eastAsia="es-CL"/>
              </w:rPr>
              <w:fldChar w:fldCharType="end"/>
            </w:r>
            <w:proofErr w:type="spellStart"/>
            <w:r w:rsidRPr="00B05F6F">
              <w:rPr>
                <w:rFonts w:ascii="Times New Roman" w:eastAsia="Times New Roman" w:hAnsi="Times New Roman" w:cs="Times New Roman"/>
                <w:color w:val="000000"/>
                <w:sz w:val="20"/>
                <w:szCs w:val="20"/>
                <w:lang w:val="en-US" w:eastAsia="es-CL"/>
              </w:rPr>
              <w:t>vvLic</w:t>
            </w:r>
            <w:proofErr w:type="spellEnd"/>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logna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olyodon</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86</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logna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warthe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23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llogna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wouters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rambourgi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audry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8*</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1999.10011201","ISSN":"0272-4634","abstract":"ABSTRACT Alligatoroidea, a stem-based group including living alligators and caimans and all taxa closer to them than to Crocodylus or Gavialis, includes seven living species and a large diversity of extinct taxa extending back to the Campanian (Late Cretaceous). Parsimony analysis of 164 discrete morphological characters supports several previous hypotheses based on morphology and molecules: Diplocynodon, from the European Tertiary, is a monophyletic alligatoroid lineage; Brachychampsa and Stangerochampsa are derived alligatoroid taxa but not demonstrably within the crown-group Alligatoridae; and, within the crown-group, caimans form a robust clade. However, this study indicates the paraphyly of “Allognathosuchus;” the alligatoroid affinities of Leidyosuchus canadensL but not of most other “Leidyosuchus;” the very distant relationship between Hylaeochampsa and any extant crocodylian lineage, including Alligatoroidea; and the fact that Diplocynodon must extend at least as far as the Campanian, even though ...","author":[{"dropping-particle":"","family":"Brochu","given":"Christopher A.","non-dropping-particle":"","parse-names":false,"suffix":""}],"container-title":"Journal of Vertebrate Paleontology","id":"ITEM-1","issue":"sup002","issued":{"date-parts":[["1999","6","14"]]},"page":"9-100","publisher":" Taylor &amp; Francis Group ","title":"Phylogenetics, Taxonomy, and Historical Biogeography of Alligatoroidea","type":"article-journal","volume":"19"},"uris":["http://www.mendeley.com/documents/?uuid=abe97cd5-64dd-3219-8ed8-070893ec2069"]}],"mendeley":{"formattedCitation":"(Brochu 1999)","plainTextFormattedCitation":"(Brochu 1999)","previouslyFormattedCitation":"(Brochu 199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199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rgo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krebs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33</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671/1104","ISSN":"0272-4634","abstract":"ABSTRACT The discovery of a new genus and species of gavialoid at the Danian-Thanetian boundary, in the Oulad Abdoun Basin of Morocco, is consistent with an African origin of Gavialoidea. Argochampsa krebsi, n.g. n.sp., exhibits a particular shape of the anterior end of its premaxillae, transversely broad and strongly bent downwards, a shape found in distantly related taxa, such as pholidosaurids and Terminonaris. A phylogenetic analysis, suggests that A. krebsi is a primitive gavialoid, placed with Eogavialis africanum between ‘thoracosaurs’ (primitive Gavialoidea) and more derived taxa. This analysis supports the previous morphological analysis, which suggests a close relationship of Tomistominae with Crocodylinae, in contrast with the molecular analysis which give a closer relationships between Tomistoma and Gavialis. The marine nature of the layer where Argochampsa comes from is consistent with a marine origin for Argochampsa. This demonstrates the existence of marine adaptation in fossil species of p...","author":[{"dropping-particle":"","family":"Hua","given":"Stephane","non-dropping-particle":"","parse-names":false,"suffix":""},{"dropping-particle":"","family":"Jouve","given":"Stephane","non-dropping-particle":"","parse-names":false,"suffix":""}],"container-title":"Journal of Vertebrate Paleontology","id":"ITEM-1","issue":"2","issued":{"date-parts":[["2004","6","11"]]},"page":"341-350","publisher":" Taylor &amp; Francis Group ","title":"A primitive marine gavialoid from the Paleocene of Morocco","type":"article-journal","volume":"24"},"uris":["http://www.mendeley.com/documents/?uuid=98f9fe71-865e-3b80-8764-4a2301d4481a"]}],"mendeley":{"formattedCitation":"(Hua and Jouve 2004)","plainTextFormattedCitation":"(Hua and Jouve 2004)","previouslyFormattedCitation":"(Hua and Jouve 200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Hua and Jouve 200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sia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ermanic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164</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sia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ranger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4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3 p. : ill. ; 24 cm.","author":[{"dropping-particle":"","family":"Mook","given":"Charles Craig","non-dropping-particle":"","parse-names":false,"suffix":""}],"container-title":"American Museum Novitates","id":"ITEM-1","issued":{"date-parts":[["1940"]]},"page":"1-3","publisher":"New York City : The American Museum of Natural History","title":"A new fossil crocodilian from Mongolia.","type":"article-journal","volume":"1097"},"uris":["http://www.mendeley.com/documents/?uuid=5a2d565b-b20c-3f2f-afee-1153f926acc5"]}],"mendeley":{"formattedCitation":"(Mook 1940)","plainTextFormattedCitation":"(Mook 1940)","previouslyFormattedCitation":"(Mook 194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4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sia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nanling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638</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Austr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larkae</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935</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alanerod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ogim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aru</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darrow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78</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7.1244540","ISSN":"0272-4634","abstract":"ABSTRACTA new genus and species of crocodilian, Kalthifrons aurivellensis, is described from a channel sand deposit incised into the Oligo-Miocene Etadunna Formation on the western shore of Lake Palankarinna in the Lake Eyre Basin, South Australia. The channel sand is interpreted as an outcrop of the Mampuwordu Sand Member of the Tirari Formation, which has been assigned an early Pliocene age. The taxon can be diagnosed by the extremely elongate and narrow anterior process of the frontal pair and a distinctively beveled and laterally expanded prefrontal contribution to the orbit margin. The broadly triangular rostrum, at least partially interlocking dentition, smooth dental carinae, and weak labiolingual compression resemble unspecialized crocodilian species, and it was probably a generalist aquatic predator. It possessed character states that indicate that it was not a member of Crocodylus, and it is referred to the endemic Australasian clade Mekosuchinae. The first overlying unit in the Lake Eyre Basin ...","author":[{"dropping-particle":"","family":"Yates","given":"Adam M.","non-dropping-particle":"","parse-names":false,"suffix":""},{"dropping-particle":"","family":"Pledge","given":"Neville S.","non-dropping-particle":"","parse-names":false,"suffix":""}],"container-title":"Journal of Vertebrate Paleontology","id":"ITEM-1","issue":"1","issued":{"date-parts":[["2017","1","2"]]},"page":"e1244540","publisher":"Taylor &amp; Francis","title":"A Pliocene mekosuchine (Eusuchia: Crocodilia) from the Lake Eyre Basin of South Australia","type":"article-journal","volume":"37"},"uris":["http://www.mendeley.com/documents/?uuid=a416c004-41ae-3fa3-8140-33425f5ee2df"]}],"mendeley":{"formattedCitation":"(Yates and Pledge 2017)","plainTextFormattedCitation":"(Yates and Pledge 2017)","previouslyFormattedCitation":"(Yates and Pledge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Yates and Pledge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aru</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uber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BN":"0079-8835","ISSN":"00798835","abstract":"Four new species of crocodilian are identified from the late Oligocene White Hunter Site, Riversleigh, northwestern Queensland, one of which is also found in other System A sites at Riversleigh. All four species are assigned to known genera and some revision of two generic diagnoses is required. Two different forms of posterior cranium are also identified from White Hunter Site and retained in open nomenclature. Palaeoecological significance of four crocodilians in a single site are interpreted as a sympatric assemblage because they have different head shapes. However, the diversity in these crocodilians could also suggest a thanatocenosis involving taxa from different hydrodynamic regimes with differing degrees of forest canopy cover.","author":[{"dropping-particle":"","family":"Willis","given":"Paul M. A.","non-dropping-particle":"","parse-names":false,"suffix":""}],"container-title":"Memoirs of the Queensland Museum","id":"ITEM-1","issue":"2","issued":{"date-parts":[["1997"]]},"page":"423-438","title":"New crocodilians from the late Oligocene White Hunter Site, Riversleigh, northwestern Queensland","type":"article-journal","volume":"41"},"uris":["http://www.mendeley.com/documents/?uuid=e6810498-8ade-343d-85ca-34c6b04265a0"]},{"id":"ITEM-2","itemData":{"DOI":"10.1080/02724634.2017.1244540","ISSN":"0272-4634","abstract":"ABSTRACTA new genus and species of crocodilian, Kalthifrons aurivellensis, is described from a channel sand deposit incised into the Oligo-Miocene Etadunna Formation on the western shore of Lake Palankarinna in the Lake Eyre Basin, South Australia. The channel sand is interpreted as an outcrop of the Mampuwordu Sand Member of the Tirari Formation, which has been assigned an early Pliocene age. The taxon can be diagnosed by the extremely elongate and narrow anterior process of the frontal pair and a distinctively beveled and laterally expanded prefrontal contribution to the orbit margin. The broadly triangular rostrum, at least partially interlocking dentition, smooth dental carinae, and weak labiolingual compression resemble unspecialized crocodilian species, and it was probably a generalist aquatic predator. It possessed character states that indicate that it was not a member of Crocodylus, and it is referred to the endemic Australasian clade Mekosuchinae. The first overlying unit in the Lake Eyre Basin ...","author":[{"dropping-particle":"","family":"Yates","given":"Adam M.","non-dropping-particle":"","parse-names":false,"suffix":""},{"dropping-particle":"","family":"Pledge","given":"Neville S.","non-dropping-particle":"","parse-names":false,"suffix":""}],"container-title":"Journal of Vertebrate Paleontology","id":"ITEM-2","issue":"1","issued":{"date-parts":[["2017","1","2"]]},"page":"e1244540","publisher":"Taylor &amp; Francis","title":"A Pliocene mekosuchine (Eusuchia: Crocodilia) from the Lake Eyre Basin of South Australia","type":"article-journal","volume":"37"},"uris":["http://www.mendeley.com/documents/?uuid=a416c004-41ae-3fa3-8140-33425f5ee2df"]}],"mendeley":{"formattedCitation":"(Willis 1997; Yates and Pledge 2017)","plainTextFormattedCitation":"(Willis 1997; Yates and Pledge 2017)","previouslyFormattedCitation":"(Willis 1997; Yates and Pledge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Willis 1997; Yates and Pledge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aru</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wicke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7717/peerj.3458","ISSN":"2167-8359","abstract":"&lt;p&gt; New records of the Oligo–Miocene mekosuchine crocodylian, &lt;italic&gt;Baru&lt;/italic&gt; , from Queensland and the Northern Territory are described. &lt;italic&gt;Baru wickeni&lt;/italic&gt; and &lt;italic&gt;Baru darrowi&lt;/italic&gt; are accepted as valid species in the genus and their diagnoses are revised. Both species are present in Queensland and the Northern Territory but are restricted in time, with &lt;italic&gt;B. wickeni&lt;/italic&gt; known from the late Oligocene and &lt;italic&gt;B. darrowi&lt;/italic&gt; from the middle Miocene. The broad geographic distributions and restricted time spans of these species indicate that this genus is useful for biochronology. The record of &lt;italic&gt;B. wickeni&lt;/italic&gt; from the Pwerte Marnte Marnte Local Fauna in the Northern Territory establishes that the species inhabited the north-western margin of the Lake Eyre Basin (LEB) drainage system. More southerly Oligo–Miocene sites in the LEB contain only one crocodylian species, &lt;italic&gt;Australosuchus clarkae&lt;/italic&gt; . The Pwerte Marnte Marnte occurrence of &lt;italic&gt;B. wickeni&lt;/italic&gt; indicates that the separation of &lt;italic&gt;Baru&lt;/italic&gt; and &lt;italic&gt;Australosuchus&lt;/italic&gt; did not correspond with the boundaries of drainage basins and that palaeolatitude was a more likely segregating factor. &lt;/p&gt;","author":[{"dropping-particle":"","family":"Yates","given":"Adam M.","non-dropping-particle":"","parse-names":false,"suffix":""}],"container-title":"PeerJ","id":"ITEM-1","issued":{"date-parts":[["2017","6","21"]]},"page":"e3458","publisher":"PeerJ Inc.","title":"The biochronology and palaeobiogeography of &lt;i&gt;Baru&lt;/i&gt; (Crocodylia: Mekosuchinae) based on new specimens from the Northern Territory and Queensland, Australia","type":"article-journal","volume":"5"},"uris":["http://www.mendeley.com/documents/?uuid=91541432-1d5e-3880-9bae-bdb12efe2cd7"]}],"mendeley":{"formattedCitation":"(Yates 2017)","plainTextFormattedCitation":"(Yates 2017)","previouslyFormattedCitation":"(Yates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Yates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re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cutidentat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2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re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formidabil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65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1997.10011017","ISSN":"0272-4634","abstract":"ABSTRACT A review of all described species referred to Leidyosuchus recognizes six valid taxa: Leidyosuchus canadensis, L. multidentatus, L. sternbergii, L. formidabilis, L. wilsoni, and L. acutidentatus. Leidyosuchus riggsi is a nomen dubium, L. gilmorei is a junior synonym of L. canadensis, and Diplocynodon stuckeri is a junior synonym of L. wilsoni. Phylogenetic analysis of 164 morphological characters indicates a basal position within Alligatoroidea for L. canadensis. The name Listrognathosuchus is established for L. multidentatus, which is an alligtoroid, but difficult to characterize further because of its incompleteness. The remaining taxa form a clade herein named Borealosuchus; this group is related to, but not within, a monophyletic group that includes Alligatoroidea and Crocodyloidea. A close relationship between these taxa and Diplocynodon is rejected. Although presently known only from the Tertiary of Europe, taxa closer to Diplocynodon than to Alligatoridae are expected to occur in the Late ...","author":[{"dropping-particle":"","family":"Brochu","given":"Christopher A.","non-dropping-particle":"","parse-names":false,"suffix":""}],"container-title":"Journal of Vertebrate Paleontology","id":"ITEM-1","issue":"4","issued":{"date-parts":[["1997","12","15"]]},"page":"679-697","publisher":" Taylor &amp; Francis Group ","title":"A review of “ &lt;i&gt;Leidyosuchus&lt;/i&gt; ” (Crocodyliformes, Eusuchia) from the Cretaceous through Eocene of North America","type":"article-journal","volume":"17"},"uris":["http://www.mendeley.com/documents/?uuid=68e8dd31-c209-352b-9f64-493b78c58790"]}],"mendeley":{"formattedCitation":"(Brochu 1997)","plainTextFormattedCitation":"(Brochu 1997)","previouslyFormattedCitation":"(Brochu 199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199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re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riffith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43</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re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ternbergi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44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re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hree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642</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re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wilso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881</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ttosaur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arla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459</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ttosaur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uberculat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veri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agnifron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878</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overi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vorax</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867</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rachy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ontana</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92</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5A5A5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BN":"0003-0082","ISSN":"0003-0082","abstract":"The Late Cretaceous alligatoroid Brachychampsa montana was one of the first Mesozoic taxa to be recognized as an eusuchian crocodylian referable to a modern group. A spectacular new specimen from the Hell Creek Formation of North Dakota permits a critical examination of the morphology and relationships of this species. The skull of the new specimen is described in reference to the holotype cranium. To place this species within a taxonomy reflecting phylogenetic relationships, we define the taxa Alligatoroidae and Alligatoridae to be the descent community and crown group, respectively, of extant alligatorids (Alligator, Caiman, Melanosuchus, and Paleosuchus). Preliminary comparisons suggest that Brachychampsa and its sister taxon Albertochampsa langstoni form a natural group with all alligatoroids except Diplocynodon hantoniensis. We find no evidence placing Brachychampsa within the Alligatoridae (i.e., the crown group).","author":[{"dropping-particle":"","family":"Norell","given":"Mark A","non-dropping-particle":"","parse-names":false,"suffix":""},{"dropping-particle":"","family":"Clark","given":"I James M","non-dropping-particle":"","parse-names":false,"suffix":""},{"dropping-particle":"","family":"Hutchison","given":"J Howard","non-dropping-particle":"","parse-names":false,"suffix":""}],"container-title":"American Museum Novitates","id":"ITEM-1","issue":"3","issued":{"date-parts":[["1994"]]},"page":"26","publisher":"New York, N.Y. : American Museum of Natural History","title":"The Late Cretaceous Alligatoroid Brachychampsa Montana (Crocodylia): New material and putative relationships","type":"article-journal","volume":"3116"},"uris":["http://www.mendeley.com/documents/?uuid=ea45e8ac-5ef5-3a76-913e-e3e16e4290fb"]}],"mendeley":{"formattedCitation":"(Norell &lt;i&gt;et al.&lt;/i&gt; 1994)","plainTextFormattedCitation":"(Norell et al. 1994)","previouslyFormattedCitation":"(Norell &lt;i&gt;et al.&lt;/i&gt; 199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Norell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199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rachy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ealey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5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1996.10011331","ISSN":"0272-4634","abstract":"ABSTRACT ?Brachychampsa sealeyi sp. nov. is a small alligatoroid based on a partial skull, associated partial mandible, and a dorsal? osteoderm from the Upper Cretaceous (lower Campanian) Menefee Formation, northwestern New Mexico. The holotype of ?B. sealeyi is the oldest of four documented Late Cretaceous alligatoroid skulls. ?Brachychampsa sealeyi differs from Brachychampsa montana, Albertochampsa langstoni, and other alligatoroids primarily in having an anteriorly tapering rostrum with a relatively reduced anterior dentition and smaller narial and incisive openings but relatively larger and more bulbous posterior teeth. The single associated osteoderm has a longitudinal keel and surfaces for articulation with overlapping osteoderms. Cladistic analysis suggests that ?B. sealeyi is a sister taxon to B. montana and supports the hypothesis that Brachychampsa and Albertochampsa form a monophyletic clade outside the Alligatoridae. Punctures on the mandible suggests that a bite was inflicted by another allig...","author":[{"dropping-particle":"","family":"Williamson","given":"Thomas E.","non-dropping-particle":"","parse-names":false,"suffix":""}],"container-title":"Journal of Vertebrate Paleontology","id":"ITEM-1","issue":"3","issued":{"date-parts":[["1996","9","19"]]},"page":"421-431","publisher":" Taylor &amp; Francis Group ","title":"? &lt;i&gt;Brachychampsa sealeyi&lt;/i&gt; , sp nov., (Crocodylia, Alligatoroidea) from the Upper Cretaceous (lower Campanian) Menefee Formation, northwestern New Mexico","type":"article-journal","volume":"16"},"uris":["http://www.mendeley.com/documents/?uuid=c1d19e8c-9a79-39ba-b00e-78ac4f264191"]}],"mendeley":{"formattedCitation":"(Williamson 1996)","plainTextFormattedCitation":"(Williamson 1996)","previouslyFormattedCitation":"(Williamson 199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Williamson 199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lastRenderedPageBreak/>
              <w:t>Brachyurano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eversole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65</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Zangerl","given":"Ranier","non-dropping-particle":"","parse-names":false,"suffix":""}],"container-title":"Annals of Carnegie Musseum","id":"ITEM-1","issue":"77-84","issued":{"date-parts":[["1944"]]},"title":"Brachyuranochampsa eversolei, gen. et sp. nov., a new crocodilian from the Washakie Eocene of Wyoming","type":"article-journal","volume":"30"},"uris":["http://www.mendeley.com/documents/?uuid=75ca04e0-2176-403c-97d2-24ace629b584"]}],"mendeley":{"formattedCitation":"(Zangerl 1944)","plainTextFormattedCitation":"(Zangerl 1944)","previouslyFormattedCitation":"(Zangerl 194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Zangerl 194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Broch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igott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37</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An almost complete crocodile skull was found by the British-Kenya Miocene Expedition in the Fossil Bed Member of the Hiwegi Formation, at Kaswanga, Rusinga Island, Kenya in 1948. This is the most complete specimen from the Early Miocene deposits of East Africa. This skull, which superficially resembles that of Crocodylus niloticus, actually belongs to a new, relatively small species of Crocodylus. Fragmentary material of a crocodile similar to C. niloticus occurs at almost all of the Early Miocene sites in East Africa. Although disarticulated skull and postcranial remains from the same stratigraphic horizon and a partial skull from the Kulu Formation of Rusinga Island can be referred to this new species with some assurance, the remaining material cannot.A mandibular fragment of a long-snouted form, cf. Euthecodon sp., is known from the Early Miocene Gumba Red Beds of Rusinga Island, and elongate teeth, possibly referrable to this genus, are known from the Early Miocene Karungu Beds. These represent the earliest appearance of the genus Euthecodon and are the only longirostrine crocodiles known from any Early Miocene deposits in Africa.\r\n","author":[{"dropping-particle":"","family":"Tchernov","given":"Eitan","non-dropping-particle":"","parse-names":false,"suffix":""},{"dropping-particle":"","family":"Couvering","given":"udith A. H.","non-dropping-particle":"Van","parse-names":false,"suffix":""}],"container-title":"Palaeontology","id":"ITEM-1","issue":"4","issued":{"date-parts":[["1978"]]},"page":"857 – 867","title":"New crocodiles from the Early Miocene of Kenya | The Palaeontological Association","type":"article-journal","volume":"21"},"uris":["http://www.mendeley.com/documents/?uuid=2c7172cd-3c42-3382-880b-7c874c454bc0"]}],"mendeley":{"formattedCitation":"(Tchernov and Van Couvering 1978)","plainTextFormattedCitation":"(Tchernov and Van Couvering 1978)","previouslyFormattedCitation":"(Tchernov and Van Couvering 197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Tchernov and Van Couvering 197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austral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74</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brevirostr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5</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5A5A5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AS p</w:t>
            </w:r>
            <w:r w:rsidR="00E648CC" w:rsidRPr="00B05F6F">
              <w:rPr>
                <w:rFonts w:ascii="Times New Roman" w:eastAsia="Times New Roman" w:hAnsi="Times New Roman" w:cs="Times New Roman"/>
                <w:color w:val="000000"/>
                <w:sz w:val="20"/>
                <w:szCs w:val="20"/>
                <w:lang w:val="en-US" w:eastAsia="es-CL"/>
              </w:rPr>
              <w:t>ersonal observations</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crocodil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gasparinae</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5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3115518.2013.785335","ISSN":"0311-5518","abstract":"Bona, P. &amp; Paulina Carabajal, A., 2013. Caiman gasparinae sp. nov., a huge alligatorid (Caimaninae) from the late Miocene of Paraná, Argentina. Alcheringa 37, 1–12. ISSN 0311-5518Morphological studies of South American alligatorids are scarce, and the phylogenetic relationships within Caimaninae are poorly understood. In this context, systematic revision and detailed morphological description of the enigmatic Argentinean Miocene caimanines are highly relevant. The current record is characterized by numerous species within the genus Caiman, although morphological disparity remains unclear. Here, we describe Caiman gasparinae sp. nov., which is one of the largest known Caiman species from the late Miocene of Argentina. Similar to other Caiman species and Melanosuchus, the new taxon has orbits larger than the infratemporal fenestrae and small supratemporal fenestrae that are not lost, as in Paleosuchus. Together with the absence of conspicuous rostral crests, the shape of the snout distinguishes C. gasparina...","author":[{"dropping-particle":"","family":"Bona","given":"Paula","non-dropping-particle":"","parse-names":false,"suffix":""},{"dropping-particle":"","family":"Carabajal","given":"Ariana Paulina","non-dropping-particle":"","parse-names":false,"suffix":""}],"container-title":"Alcheringa: An Australasian Journal of Palaeontology","id":"ITEM-1","issue":"4","issued":{"date-parts":[["2013","12"]]},"page":"462-473","publisher":"Taylor &amp; Francis","title":"Caiman gasparinae sp. nov., a huge alligatorid (Caimaninae) from the late Miocene of Paraná, Argentina","type":"article-journal","volume":"37"},"uris":["http://www.mendeley.com/documents/?uuid=6c2d0fe7-2dfc-35cc-9567-610c2c1b1f76"]}],"mendeley":{"formattedCitation":"(Bona and Carabajal 2013)","plainTextFormattedCitation":"(Bona and Carabajal 2013)","previouslyFormattedCitation":"(Bona and Carabajal 201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ona and Carabajal 201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latirostr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Caiman venezuelensis</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25</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wannlangsto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99</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98/rspb.2014.2490","ISSN":"1471-2954","PMID":"25716785","abstract":"Amazonia contains one of the world's richest biotas, but origins of this diversity remain obscure. Onset of the Amazon River drainage at approximately 10.5 Ma represented a major shift in Neotropical ecosystems, and proto-Amazonian biotas just prior to this pivotal episode are integral to understanding origins of Amazonian biodiversity, yet vertebrate fossil evidence is extraordinarily rare. Two new species-rich bonebeds from late Middle Miocene proto-Amazonian deposits of northeastern Peru document the same hyperdiverse assemblage of seven co-occurring crocodylian species. Besides the large-bodied Purussaurus and Mourasuchus, all other crocodylians are new taxa, including a stem caiman-Gnatusuchus pebasensis-bearing a massive shovel-shaped mandible, procumbent anterior and globular posterior teeth, and a mammal-like diastema. This unusual species is an extreme exemplar of a radiation of small caimans with crushing dentitions recording peculiar feeding strategies correlated with a peak in proto-Amazonian molluscan diversity and abundance. These faunas evolved within dysoxic marshes and swamps of the long-lived Pebas Mega-Wetland System and declined with inception of the transcontinental Amazon drainage, favouring diversification of longirostrine crocodylians and more modern generalist-feeding caimans. The rise and demise of distinctive, highly productive aquatic ecosystems substantially influenced evolution of Amazonian biodiversity hotspots of crocodylians and other organisms throughout the Neogene.","author":[{"dropping-particle":"","family":"Salas-Gismondi","given":"Rodolfo","non-dropping-particle":"","parse-names":false,"suffix":""},{"dropping-particle":"","family":"Flynn","given":"John J","non-dropping-particle":"","parse-names":false,"suffix":""},{"dropping-particle":"","family":"Baby","given":"Patrice","non-dropping-particle":"","parse-names":false,"suffix":""},{"dropping-particle":"V","family":"Tejada-Lara","given":"Julia","non-dropping-particle":"","parse-names":false,"suffix":""},{"dropping-particle":"","family":"Wesselingh","given":"Frank P","non-dropping-particle":"","parse-names":false,"suffix":""},{"dropping-particle":"","family":"Antoine","given":"Pierre-Olivier","non-dropping-particle":"","parse-names":false,"suffix":""}],"container-title":"Proceedings. Biological sciences","id":"ITEM-1","issue":"1804","issued":{"date-parts":[["2015","4","7"]]},"page":"20142490","publisher":"The Royal Society","title":"A Miocene hyperdiverse crocodylian community reveals peculiar trophic dynamics in proto-Amazonian mega-wetlands.","type":"article-journal","volume":"282"},"uris":["http://www.mendeley.com/documents/?uuid=e9607306-9266-3b6d-beca-f7b18ff134b6"]}],"mendeley":{"formattedCitation":"(Salas-Gismondi &lt;i&gt;et al.&lt;/i&gt; 2015)","plainTextFormattedCitation":"(Salas-Gismondi et al.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aiman </w:t>
            </w:r>
            <w:proofErr w:type="spellStart"/>
            <w:r w:rsidRPr="00B05F6F">
              <w:rPr>
                <w:rFonts w:ascii="Times New Roman" w:eastAsia="Times New Roman" w:hAnsi="Times New Roman" w:cs="Times New Roman"/>
                <w:b w:val="0"/>
                <w:i/>
                <w:color w:val="000000"/>
                <w:sz w:val="20"/>
                <w:szCs w:val="20"/>
                <w:lang w:val="en-US" w:eastAsia="es-CL"/>
              </w:rPr>
              <w:t>yacare</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7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entenari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ilmore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0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2.713814","ISSN":"0272-4634","abstract":"ABSTRACT Despite the fact that fossil crocodylians have been recovered from the Panama Canal Zone starting with initial excavations in 1912, detailed studies have been lacking. Recent excavations of the canal have resulted in new discoveries of many vertebrate fossils, including the first known Miocene crocodylian skulls from Central America. These fossil skulls from the early–middle Miocene represent two new taxa with distinct morphology that is shared with extinct and extant caimans (Caimaninae). A cladistic analysis of 32 alligatorid and three outgroup taxa, scored for 75 characters, resulted in 1210 equally most parsimonious cladograms, all of which suggest that Culebrasuchus mesoamericanus, gen. et sp. nov., is the sister taxon to all previously known Caimaninae. Additionally, the analysis suggests that Centenariosuchus gilmorei, gen. et sp. nov., is the sister taxon to a caimanine clade that includes Purussaurus from the Miocene of South America. In fact, teeth very similar to those of Purussaurus h...","author":[{"dropping-particle":"","family":"Hastings","given":"Alexander K.","non-dropping-particle":"","parse-names":false,"suffix":""},{"dropping-particle":"","family":"Bloch","given":"Jonathan I.","non-dropping-particle":"","parse-names":false,"suffix":""},{"dropping-particle":"","family":"Jaramillo","given":"Carlos A.","non-dropping-particle":"","parse-names":false,"suffix":""},{"dropping-particle":"","family":"Rincon","given":"Aldo F.","non-dropping-particle":"","parse-names":false,"suffix":""},{"dropping-particle":"","family":"Macfadden","given":"Bruce J.","non-dropping-particle":"","parse-names":false,"suffix":""}],"container-title":"Journal of Vertebrate Paleontology","id":"ITEM-1","issue":"2","issued":{"date-parts":[["2013","3","5"]]},"page":"239-263","publisher":" Taylor &amp; Francis Group ","title":"Systematics and biogeography of crocodylians from the Miocene of Panama","type":"article-journal","volume":"33"},"uris":["http://www.mendeley.com/documents/?uuid=71bb0897-1c24-3f85-bb9b-96c2e1671f8e"]}],"mendeley":{"formattedCitation":"(Hastings &lt;i&gt;et al.&lt;/i&gt; 2013)","plainTextFormattedCitation":"(Hastings et al. 2013)","previouslyFormattedCitation":"(Hastings &lt;i&gt;et al.&lt;/i&gt; 201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Hastings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era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burdosh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32</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5962/bhl.title.5216","author":[{"dropping-particle":"","family":"Schmidt","given":"Karl Patterson","non-dropping-particle":"","parse-names":false,"suffix":""}],"container-title":"Field Museum of Natural Histor","id":"ITEM-1","issued":{"date-parts":[["1938"]]},"page":"1-14","publisher":"Field Museum of Natural History,","publisher-place":"Chicago :","title":"New crocodilians from the Upper Paleocene of western Colorado / by Karl P. Schmidt --","type":"article-journal","volume":"421"},"uris":["http://www.mendeley.com/documents/?uuid=a97eb7d7-d8e8-37f0-9ba6-260538f7ef71"]}],"mendeley":{"formattedCitation":"(Schmidt 1938)","plainTextFormattedCitation":"(Schmidt 1938)","previouslyFormattedCitation":"(Schmidt 193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chmidt 193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harac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fields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45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harac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kugler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331</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haractosuchus</w:t>
            </w:r>
            <w:proofErr w:type="spellEnd"/>
            <w:r w:rsidRPr="00B05F6F">
              <w:rPr>
                <w:rFonts w:ascii="Times New Roman" w:eastAsia="Times New Roman" w:hAnsi="Times New Roman" w:cs="Times New Roman"/>
                <w:b w:val="0"/>
                <w:i/>
                <w:color w:val="000000"/>
                <w:sz w:val="20"/>
                <w:szCs w:val="20"/>
                <w:lang w:val="en-US" w:eastAsia="es-CL"/>
              </w:rPr>
              <w:t xml:space="preserve"> mendesi</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819</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harac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ansoa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48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rocodil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lavirostr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84*</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orton","given":"S. G.","non-dropping-particle":"","parse-names":false,"suffix":""}],"container-title":"Proceedings of the Academy of Natural Sciences of Philadelphia","id":"ITEM-1","issued":{"date-parts":[["1844"]]},"page":"82–85","title":"Description of the head of a fossil crocodile from the Cretaceous strata of New Jersey","type":"article-journal","volume":"2"},"uris":["http://www.mendeley.com/documents/?uuid=778f803f-e5f9-3cc4-87c8-55e1190e5445"]}],"mendeley":{"formattedCitation":"(Morton 1844)","plainTextFormattedCitation":"(Morton 1844)","previouslyFormattedCitation":"(Morton 184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rton 184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acut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Crocodylus anthropophagus</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777</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checchia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152</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depressifron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j.1096-3642.2008.00478.x","ISSN":"00244082","abstract":"The name Crocodilus depressifrons appears in the literature as the caption of a table, published by Blainville in 1855, depicting crocodylian remains from France. Although a proper diagnosis and description have never been published, this species has been frequently used to identify some European Eocene crocodyloids with a generalized, not elongated, rostrum. In the last 50 years, C. depressifrons has been often referred to the genus Asiatosuchus. This genus, erected by Mook in 1940 on the basis of fossil remains from the Middle Eocene of Mongolia, actually contains a rich and apparently nonmonophyletic assemblage of Palaeogene crocodyloids. In order to help clarify the morphology and the relationships of the Asiatosuchus-like taxa, it is here described a rich collection of crocodyloid remains, including skulls and a nearly complete skeleton, from four different Early Eocene localities of the Belgian Tienen Formation: Dormaal, Erquelinnes, Leval, and Orp-le-Grand. All these remains belong to one single taxon which clearly represents the long known but never properly described 'C.' depressifrons. They allow, for the first time, the diagnosis this species on the basis of an unequivocal set of characters, contributing to the long awaited revision of the Asiatosuchus-like taxa.","author":[{"dropping-particle":"","family":"Delfino","given":"Massimo","non-dropping-particle":"","parse-names":false,"suffix":""},{"dropping-particle":"","family":"Smith","given":"Thierry","non-dropping-particle":"","parse-names":false,"suffix":""}],"container-title":"Zoological Journal of the Linnean Society","id":"ITEM-1","issue":"1","issued":{"date-parts":[["2009","5","1"]]},"page":"140-167","publisher":"Oxford University Press","title":"A reassessment of the morphology and taxonomic status of 'Crocodylus' depressifrons Blainville, 1855 (Crocodylia, Crocodyloidea) based on the Early Eocene remains from Belgium","type":"article-journal","volume":"156"},"uris":["http://www.mendeley.com/documents/?uuid=191584a4-9e52-369e-90e9-1e73a80e27bd"]}],"mendeley":{"formattedCitation":"(Delfino and Smith 2009)","plainTextFormattedCitation":"(Delfino and Smith 2009)","previouslyFormattedCitation":"(Delfino and Smith 200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Delfino and Smith 200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falcon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9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38/ncomms2940","ISSN":"2041-1723","abstract":"Modern crocodylian diversity is in decline and sympatry is rare, with usually no more than two or three species occurring in the same geographic area. Here Scheyer et al. identify a diversity peak in sympatric occurrence of at least seven new and previously characterized crocodylian species during the Miocene in South America.","author":[{"dropping-particle":"","family":"Scheyer","given":"T. M.","non-dropping-particle":"","parse-names":false,"suffix":""},{"dropping-particle":"","family":"Aguilera","given":"O. A.","non-dropping-particle":"","parse-names":false,"suffix":""},{"dropping-particle":"","family":"Delfino","given":"M.","non-dropping-particle":"","parse-names":false,"suffix":""},{"dropping-particle":"","family":"Fortier","given":"D. C.","non-dropping-particle":"","parse-names":false,"suffix":""},{"dropping-particle":"","family":"Carlini","given":"Alfredo Armando","non-dropping-particle":"","parse-names":false,"suffix":""},{"dropping-particle":"","family":"Sánchez","given":"R.","non-dropping-particle":"","parse-names":false,"suffix":""},{"dropping-particle":"","family":"Carrillo-Briceño","given":"J. D.","non-dropping-particle":"","parse-names":false,"suffix":""},{"dropping-particle":"","family":"Quiroz","given":"L.","non-dropping-particle":"","parse-names":false,"suffix":""},{"dropping-particle":"","family":"Sánchez-Villagra","given":"M. R.","non-dropping-particle":"","parse-names":false,"suffix":""}],"container-title":"Nature Communications","id":"ITEM-1","issue":"1","issued":{"date-parts":[["2013","12","21"]]},"page":"1907","publisher":"Nature Publishing Group","title":"Crocodylian diversity peak and extinction in the late Cenozoic of the northern Neotropics","type":"article-journal","volume":"4"},"uris":["http://www.mendeley.com/documents/?uuid=a2020e00-52a3-3210-8439-e5ce7f4dde0e"]}],"mendeley":{"formattedCitation":"(Scheyer &lt;i&gt;et al.&lt;/i&gt; 2013)","plainTextFormattedCitation":"(Scheyer et al. 2013)","previouslyFormattedCitation":"(Scheyer &lt;i&gt;et al.&lt;/i&gt; 201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cheyer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gariep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289</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intermedi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johnso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00</w:t>
            </w:r>
          </w:p>
        </w:tc>
        <w:tc>
          <w:tcPr>
            <w:tcW w:w="1550" w:type="pct"/>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megarhin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67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The species Crocodilus megarhinus was based by Andrews, in 1905, upon an incomplete rostrum (Brit. Mus. No. R.3327).2 This specimen, though incomplete, exhibits distinctive characters. The length of the expanded rostrum, anterior to the normal crocodilian constriction, is considerable in proportion to its breadth. Its breadth, however, is great, making this anterior process of relatively large size. The large external narial aperture is located entirely within this process of the rostrum, and does not extend backward beyond the level of the constriction as in C. niloticus and other species of the same general proportions. Andrews described this material more fully, and figured it in 1906.3 Recently more complete material has been described by L. Muller.4 In the American Museum Fayfim Collection of 1907 is a well-preserved skull, which is clearly referable to Crocodilus megarhinus. This skull (Amer. Mus. No. 5061) from the lower beds of the Fluvio-marine formation, of upper Eocene age, near Birket-el-Qurun, Fay'um, Egypt, is nearly perfect, and permits the description of many characters of the species which were not preserved in the type. The following description is based upon this skull and upon a large mandible which is probably referable to this sp'ecies (Amer. Mus. 5095). GENERAL FORM In its general form the skull is relatively short, broad, and stoutly constricted, resembling somewhat the skull of C. niloticus. The proportion of the length of the snout anterior to the orbits, to its breadth at the level of the anterior ends of the orbits, is exactly the same as in C. niloticus. The snout occupies a somewhat greater proportion of the total length of the skull in the present species, however, than in C. niloticuts, the preorbital region being shorter.","author":[{"dropping-particle":"","family":"Mook","given":"Charles Craig","non-dropping-particle":"","parse-names":false,"suffix":""}],"container-title":"American Museum novitates","id":"ITEM-1","issued":{"date-parts":[["1927"]]},"page":"1-8","title":"A Descriptive Catalogue of the Tertiary Vertebrata of the Fayfim","type":"article-journal","volume":"289"},"uris":["http://www.mendeley.com/documents/?uuid=6e07a997-657a-3628-a432-19f21c28045e"]}],"mendeley":{"formattedCitation":"(Mook 1927)","plainTextFormattedCitation":"(Mook 1927)","previouslyFormattedCitation":"(Mook 192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2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mindor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moreleti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Crocodylus niloticus</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7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novaeguineae</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8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palaeindic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3</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ook","given":"Charles Craig","non-dropping-particle":"","parse-names":false,"suffix":""}],"container-title":"American Museum Novitates","id":"ITEM-1","issued":{"date-parts":[["1933"]]},"page":"1-10","publisher":"New York City : The American Museum of Natural History","title":"A skull with jaws of Crocodilus sivalensis Lydekker. American Museum novitates","type":"article-journal","volume":"670"},"uris":["http://www.mendeley.com/documents/?uuid=228b5c6b-84c8-32fe-8233-d90cd2da879a"]}],"mendeley":{"formattedCitation":"(Mook 1933)","plainTextFormattedCitation":"(Mook 1933)","previouslyFormattedCitation":"(Mook 193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3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palustr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poros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rhombifer</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siam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iCs/>
                <w:color w:val="000000"/>
                <w:sz w:val="20"/>
                <w:szCs w:val="20"/>
                <w:lang w:val="en-US" w:eastAsia="es-CL"/>
              </w:rPr>
            </w:pPr>
            <w:r w:rsidRPr="00B05F6F">
              <w:rPr>
                <w:rFonts w:ascii="Times New Roman" w:eastAsia="Times New Roman" w:hAnsi="Times New Roman" w:cs="Times New Roman"/>
                <w:b w:val="0"/>
                <w:i/>
                <w:iCs/>
                <w:color w:val="000000"/>
                <w:sz w:val="20"/>
                <w:szCs w:val="20"/>
                <w:lang w:val="en-US" w:eastAsia="es-CL"/>
              </w:rPr>
              <w:t xml:space="preserve">Crocodylus </w:t>
            </w:r>
            <w:proofErr w:type="spellStart"/>
            <w:r w:rsidRPr="00B05F6F">
              <w:rPr>
                <w:rFonts w:ascii="Times New Roman" w:eastAsia="Times New Roman" w:hAnsi="Times New Roman" w:cs="Times New Roman"/>
                <w:b w:val="0"/>
                <w:i/>
                <w:iCs/>
                <w:color w:val="000000"/>
                <w:sz w:val="20"/>
                <w:szCs w:val="20"/>
                <w:lang w:val="en-US" w:eastAsia="es-CL"/>
              </w:rPr>
              <w:t>such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0</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Crocodylus </w:t>
            </w:r>
            <w:proofErr w:type="spellStart"/>
            <w:r w:rsidRPr="00B05F6F">
              <w:rPr>
                <w:rFonts w:ascii="Times New Roman" w:eastAsia="Times New Roman" w:hAnsi="Times New Roman" w:cs="Times New Roman"/>
                <w:b w:val="0"/>
                <w:i/>
                <w:color w:val="000000"/>
                <w:sz w:val="20"/>
                <w:szCs w:val="20"/>
                <w:lang w:val="en-US" w:eastAsia="es-CL"/>
              </w:rPr>
              <w:t>thorbjarnarso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85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2.652324","ISSN":"0272-4634","abstract":"ABSTRACT We describe a new crocodile, Crocodylus thorbjarnarsoni, sp. nov., on the basis of skulls and jaws from Pliocene and Pleistocene deposits in the Lake Turkana Basin of Kenya. The new species has a comparatively broad, deep snout and resembles an extinct horned crocodile from the Quaternary of Olduvai Gorge (C. anthropophagus), but the squamosal ‘horns’ are not as well developed. The skull table has a strongly trapezoidal outline different from those of the living Nile crocodile (C. niloticus) and crocodiles from late Miocene deposits in the Turkana Basin. The largest specimens are from animals up to 7.5 m in total length. It would have been the largest predator in its environment, and the early humans found in the same deposits were presumably part of its prey base. A phylogenetic analysis, including the new species and an improved sample of extinct crocodyline diversity, suggests a more complex phylogenetic and biogeographic history for the clade in Africa and the eastern Indian Ocean region than...","author":[{"dropping-particle":"","family":"Brochu","given":"Christopher A.","non-dropping-particle":"","parse-names":false,"suffix":""},{"dropping-particle":"","family":"Storrs","given":"Glenn W.","non-dropping-particle":"","parse-names":false,"suffix":""}],"container-title":"Journal of Vertebrate Paleontology","id":"ITEM-1","issue":"3","issued":{"date-parts":[["2012","5"]]},"page":"587-602","publisher":" Taylor &amp; Francis Group ","title":"A giant crocodile from the Plio-Pleistocene of Kenya, the phylogenetic relationships of Neogene African crocodylines, and the antiquity of &lt;i&gt;Crocodylus&lt;/i&gt; in Africa","type":"article-journal","volume":"32"},"uris":["http://www.mendeley.com/documents/?uuid=36077229-8d6e-354b-9dbe-b632380e1951"]}],"mendeley":{"formattedCitation":"(Brochu and Storrs 2012)","plainTextFormattedCitation":"(Brochu and Storrs 2012)","previouslyFormattedCitation":"(Brochu and Storrs 2012)"},"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and Storrs 2012)</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Culebra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esoamerican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7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2.713814","ISSN":"0272-4634","abstract":"ABSTRACT Despite the fact that fossil crocodylians have been recovered from the Panama Canal Zone starting with initial excavations in 1912, detailed studies have been lacking. Recent excavations of the canal have resulted in new discoveries of many vertebrate fossils, including the first known Miocene crocodylian skulls from Central America. These fossil skulls from the early–middle Miocene represent two new taxa with distinct morphology that is shared with extinct and extant caimans (Caimaninae). A cladistic analysis of 32 alligatorid and three outgroup taxa, scored for 75 characters, resulted in 1210 equally most parsimonious cladograms, all of which suggest that Culebrasuchus mesoamericanus, gen. et sp. nov., is the sister taxon to all previously known Caimaninae. Additionally, the analysis suggests that Centenariosuchus gilmorei, gen. et sp. nov., is the sister taxon to a caimanine clade that includes Purussaurus from the Miocene of South America. In fact, teeth very similar to those of Purussaurus h...","author":[{"dropping-particle":"","family":"Hastings","given":"Alexander K.","non-dropping-particle":"","parse-names":false,"suffix":""},{"dropping-particle":"","family":"Bloch","given":"Jonathan I.","non-dropping-particle":"","parse-names":false,"suffix":""},{"dropping-particle":"","family":"Jaramillo","given":"Carlos A.","non-dropping-particle":"","parse-names":false,"suffix":""},{"dropping-particle":"","family":"Rincon","given":"Aldo F.","non-dropping-particle":"","parse-names":false,"suffix":""},{"dropping-particle":"","family":"Macfadden","given":"Bruce J.","non-dropping-particle":"","parse-names":false,"suffix":""}],"container-title":"Journal of Vertebrate Paleontology","id":"ITEM-1","issue":"2","issued":{"date-parts":[["2013","3","5"]]},"page":"239-263","publisher":" Taylor &amp; Francis Group ","title":"Systematics and biogeography of crocodylians from the Miocene of Panama","type":"article-journal","volume":"33"},"uris":["http://www.mendeley.com/documents/?uuid=71bb0897-1c24-3f85-bb9b-96c2e1671f8e"]}],"mendeley":{"formattedCitation":"(Hastings &lt;i&gt;et al.&lt;/i&gt; 2013)","plainTextFormattedCitation":"(Hastings et al. 2013)","previouslyFormattedCitation":"(Hastings &lt;i&gt;et al.&lt;/i&gt; 201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Hastings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adagaviali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una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8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14772019.2018.1495275","ISSN":"1477-2019","abstract":"Gavialoidea is a clade of slender- and long-snouted crocodylomorphs with a single living species, the Indian gharial Gavialis gangeticus. Because elongated snouts (longirostry) have evolved independently in several crocodylomorph clades, this head shape has been interpreted as an ecological adaptation. How this condition affected patterns of diversification and how longirostrine-associated cranial features changed through adaptive radiations remain poorly understood. Two new small gryposuchine gavialoids, Dadagavialis gunai gen. et sp. nov. (early Miocene, Panama) and Aktiogavialis caribesi sp. nov. (late Miocene, Venezuela), evidence remarkable Miocene diversification of longirostrine forms in the Neotropics and support transmarine biogeographical relations between northern South America, the Caribbean, and southernmost North America before the Isthmus of Panama was fully established. By integrating phylogenetics and geometric morphometrics, we focus on this gavialoid diversity to investigate patterns of...","author":[{"dropping-particle":"","family":"Salas-Gismondi","given":"Rodolfo","non-dropping-particle":"","parse-names":false,"suffix":""},{"dropping-particle":"","family":"Moreno-Bernal","given":"Jorge W.","non-dropping-particle":"","parse-names":false,"suffix":""},{"dropping-particle":"","family":"Scheyer","given":"Torsten M.","non-dropping-particle":"","parse-names":false,"suffix":""},{"dropping-particle":"","family":"Sánchez-Villagra","given":"Marcelo R.","non-dropping-particle":"","parse-names":false,"suffix":""},{"dropping-particle":"","family":"Jaramillo","given":"Carlos","non-dropping-particle":"","parse-names":false,"suffix":""}],"container-title":"Journal of Systematic Palaeontology","id":"ITEM-1","issued":{"date-parts":[["2018","10"]]},"page":"1-27","publisher":"Taylor &amp; Francis","title":"New Miocene Caribbean gavialoids and patterns of longirostry in crocodylians","type":"article-journal"},"uris":["http://www.mendeley.com/documents/?uuid=ce71ef03-d4e1-3be8-97cd-e99071b26059"]}],"mendeley":{"formattedCitation":"(Salas-Gismondi &lt;i&gt;et al.&lt;/i&gt; 2018)","plainTextFormattedCitation":"(Salas-Gismondi et al. 2018)","previouslyFormattedCitation":"(Salas-Gismondi &lt;i&gt;et al.&lt;/i&gt; 201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ein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riogrand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1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BN":"025334087X","abstract":"The book also deals with the ancient life and geology of the coastal areas where Deinosuchus thrived, its competitors, and its prey, which probably included carnivorous dinosaurs. There is also detailed discussion of the methods used to determine the size of these giant animals, the dating of the fossils, the nature of their living environments, and how we know who ate whom 80 million years ago.\"--Jacket. The life and times of a giant Crocodylian -- The early paleontology of Deinosuchus -- The size of Deinosuchus -- The age of Deinosuchus -- Deinosuchus localities and their ancient environments -- How many Deinosuchus species existed? -- A genealogy of Deinosuchus -- The prey of giants.","author":[{"dropping-particle":"","family":"Schwimmer","given":"David R.","non-dropping-particle":"","parse-names":false,"suffix":""}],"id":"ITEM-1","issued":{"date-parts":[["2002"]]},"number-of-pages":"220","publisher":"Indiana University Press","title":"King of the crocodylians : the paleobiology of deinosuchus","type":"book"},"uris":["http://www.mendeley.com/documents/?uuid=0151b267-cac2-3ef9-8642-333986a82761"]}],"mendeley":{"formattedCitation":"(Schwimmer 2002)","plainTextFormattedCitation":"(Schwimmer 2002)","previouslyFormattedCitation":"(Schwimmer 2002)"},"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chwimmer 2002)</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ein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rugos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darwi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579</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deponiae</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81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elaveric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45</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7/S0016756809990161","ISSN":"00167568","abstract":"The genus Diplocynodon is widely recorded in Europe from Early Eocene up to Middle Miocene times. A fragmented but almost complete skull of a new species of Diplocynodon is reported from the Late Eocene locality of Domérat, northern border of the Massif Central (Allier), France. The present skull provides an important basis for comparison with other members of the genus and complements a fossil record full of gaps despite the large number of vertebrate localities spanning the Cenozoic. The new taxon occurs at a key period for climate evolution with conditions marking the transition from a greenhouse to an icehouse world. The response of crocodylian assemblages to this climatic shift is discussed in light of evidence for their decline in diversity from the Eocene period onward.","author":[{"dropping-particle":"","family":"Martin","given":"Jeremy E.","non-dropping-particle":"","parse-names":false,"suffix":""}],"container-title":"Geological Magazine","id":"ITEM-1","issue":"4","issued":{"date-parts":[["2010","7","15"]]},"page":"596-610","publisher":"GeoScienceWorld","title":"A new species of Diplocynodon (Crocodylia, Alligatoroidea) from the Late Eocene of the Massif Central, France, and the evolution of the genus in the climatic context of the Late Palaeogene","type":"article-journal","volume":"147"},"uris":["http://www.mendeley.com/documents/?uuid=2235177c-c32b-3e66-91b9-b950c2ef805d"]}],"mendeley":{"formattedCitation":"(Martin 2010)","plainTextFormattedCitation":"(Martin 2010)","previouslyFormattedCitation":"(Marti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rti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antoni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90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ueller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996</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rateli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114</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rem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98</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zoj.12195","ISSN":"00244082","author":[{"dropping-particle":"","family":"Martin","given":"Jeremy E.","non-dropping-particle":"","parse-names":false,"suffix":""},{"dropping-particle":"","family":"Smith","given":"Thierry","non-dropping-particle":"","parse-names":false,"suffix":""},{"dropping-particle":"","family":"Lapparent de Broin","given":"France","non-dropping-particle":"de","parse-names":false,"suffix":""},{"dropping-particle":"","family":"Escuillié","given":"Francois","non-dropping-particle":"","parse-names":false,"suffix":""},{"dropping-particle":"","family":"Delfino","given":"Massimo","non-dropping-particle":"","parse-names":false,"suffix":""}],"container-title":"Zoological Journal of the Linnean Society","id":"ITEM-1","issue":"4","issued":{"date-parts":[["2014","12","1"]]},"page":"867-891","publisher":"Oxford University Press","title":"Late Palaeocene eusuchian remains from Mont de Berru, France, and the origin of the alligatoroid &lt;i&gt;Diplocynodon&lt;/i&gt;","type":"article-journal","volume":"172"},"uris":["http://www.mendeley.com/documents/?uuid=19df6094-5333-36a4-8cc0-fc0a7e250268"]}],"mendeley":{"formattedCitation":"(Martin &lt;i&gt;et al.&lt;/i&gt; 2014)","plainTextFormattedCitation":"(Martin et al. 2014)","previouslyFormattedCitation":"(Martin &lt;i&gt;et al.&lt;/i&gt; 201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rti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lastRenderedPageBreak/>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orm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12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unger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663</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Dollosuchoide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densmore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75*</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j.1475-4983.2007.00679.x","ISBN":"00310239 (ISSN)","ISSN":"00310239","abstract":"The holotype of Dollosuchus dixoni (Owen) from the Early-Middle Eocene Bracklesham Beds of England is a set of mandibular fragments that cannot be distinguished from corresponding parts of other longirostrine crocodylians. An isolated humerus from the Bracklesham Beds is consistent with a gavialoid, but it cannot be referred to the holotype of D. dixoni. The name Dollosuchoides densmorei is established for the well-preserved skull and skeleton of a tomistomine from the Middle Eocene of Belgium that had been referred to D. dixoni. It can be clearly distinguished from the basal tomistomine 'Crocodilus' spenceri Buckland from the Lower Eocene of England, which cannot be referred to Dollosuchoides and is provisionally referred to Kentisuchus Mook. Although basal within Tomistominae, Dollosuchoides is more closely related to Tomistoma than to Kentisuchus. 2007 The Palaeontological Association.","author":[{"dropping-particle":"","family":"Brochu","given":"Christopher A.","non-dropping-particle":"","parse-names":false,"suffix":""}],"container-title":"Palaeontology","id":"ITEM-1","issue":"4","issued":{"date-parts":[["2007","7","1"]]},"page":"917-928","publisher":"John Wiley &amp; Sons, Ltd (10.1111)","title":"Systematics and taxonomy of Eocene tomistomine crocodylians from Britain and northern Europe","type":"article-journal","volume":"50"},"uris":["http://www.mendeley.com/documents/?uuid=21c14f9c-c3bf-3de0-aa19-fdd2c3932736"]}],"mendeley":{"formattedCitation":"(Brochu 2007)","plainTextFormattedCitation":"(Brochu 2007)","previouslyFormattedCitation":"(Brochu 200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200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alligator</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hunyi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Eocaiman </w:t>
            </w:r>
            <w:proofErr w:type="spellStart"/>
            <w:r w:rsidRPr="00B05F6F">
              <w:rPr>
                <w:rFonts w:ascii="Times New Roman" w:eastAsia="Times New Roman" w:hAnsi="Times New Roman" w:cs="Times New Roman"/>
                <w:b w:val="0"/>
                <w:i/>
                <w:color w:val="000000"/>
                <w:sz w:val="20"/>
                <w:szCs w:val="20"/>
                <w:lang w:val="en-US" w:eastAsia="es-CL"/>
              </w:rPr>
              <w:t>cavern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9 p. : ill. ; 24 cm.","author":[{"dropping-particle":"","family":"Simpson","given":"George Gaylord","non-dropping-particle":"","parse-names":false,"suffix":""}],"container-title":"American Museum novitates","id":"ITEM-1","issued":{"date-parts":[["1933"]]},"page":"1-9","publisher":"New York City : The American Museum of Natural History","title":"A new crocodilian from the Notostylops beds of Patagonia. American Museum novitates ; no.623","type":"article-journal","volume":"623"},"uris":["http://www.mendeley.com/documents/?uuid=288db997-c345-39ab-a879-b11ab8b533f9"]}],"mendeley":{"formattedCitation":"(Simpson 1933)","plainTextFormattedCitation":"(Simpson 1933)","previouslyFormattedCitation":"(Simpson 193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impson 193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Eocaiman </w:t>
            </w:r>
            <w:proofErr w:type="spellStart"/>
            <w:r w:rsidRPr="00B05F6F">
              <w:rPr>
                <w:rFonts w:ascii="Times New Roman" w:eastAsia="Times New Roman" w:hAnsi="Times New Roman" w:cs="Times New Roman"/>
                <w:b w:val="0"/>
                <w:i/>
                <w:color w:val="000000"/>
                <w:sz w:val="20"/>
                <w:szCs w:val="20"/>
                <w:lang w:val="en-US" w:eastAsia="es-CL"/>
              </w:rPr>
              <w:t>itaborai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8912963.2012.705838","ISSN":"0891-2963","abstract":"A new small species of Eocaiman is described on the basis of three anterior left mandibular rami and one isolated tooth. The specimens came from the middle-upper Paleocene Itaboraí Basin (Rio de Janeiro State, Brazil; Itaboraian South American Land Mammal Age). The new taxon differs from the other two Eocaiman species, such as its small size, likely participation of the splenial in the mandibular symphysis, a reduced angle between the longitudinal axis of the symphysis and the mandibular ramus, and enlarged ninth and tenth dentary teeth (in addition to the large first and fourth dentary teeth). The participation of the splenial in the mandibular symphysis is a unique character among caimanines (with the only possible exception being Tsoabichi greenriverensis). The new taxon provides new information on the taxonomic and anatomical diversity of the genus Eocaiman, a taxon of prime importance to understand the evolutionary origins of caimans given its position as the basalmost member of Caimaninae. Furthermo...","author":[{"dropping-particle":"","family":"Pinheiro","given":"André E.P.","non-dropping-particle":"","parse-names":false,"suffix":""},{"dropping-particle":"","family":"Fortier","given":"Daniel C.","non-dropping-particle":"","parse-names":false,"suffix":""},{"dropping-particle":"","family":"Pol","given":"Diego","non-dropping-particle":"","parse-names":false,"suffix":""},{"dropping-particle":"","family":"Campos","given":"Diógenes A.","non-dropping-particle":"","parse-names":false,"suffix":""},{"dropping-particle":"","family":"Bergqvist","given":"Lílian P.","non-dropping-particle":"","parse-names":false,"suffix":""}],"container-title":"Historical Biology","id":"ITEM-1","issue":"3","issued":{"date-parts":[["2013","6"]]},"page":"327-337","publisher":" Taylor &amp; Francis Group ","title":"A new &lt;i&gt;Eocaiman&lt;/i&gt; (Alligatoridae, Crocodylia) from the Itaboraí Basin, Paleogene of Rio de Janeiro, Brazil","type":"article-journal","volume":"25"},"uris":["http://www.mendeley.com/documents/?uuid=fa1f0934-c006-34b9-bc98-b777ab8b8830"]}],"mendeley":{"formattedCitation":"(Pinheiro &lt;i&gt;et al.&lt;/i&gt; 2013)","plainTextFormattedCitation":"(Pinheiro et al. 2013)","previouslyFormattedCitation":"(Pinheiro &lt;i&gt;et al.&lt;/i&gt; 201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Pinheiro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Eocaiman </w:t>
            </w:r>
            <w:proofErr w:type="spellStart"/>
            <w:r w:rsidRPr="00B05F6F">
              <w:rPr>
                <w:rFonts w:ascii="Times New Roman" w:eastAsia="Times New Roman" w:hAnsi="Times New Roman" w:cs="Times New Roman"/>
                <w:b w:val="0"/>
                <w:i/>
                <w:color w:val="000000"/>
                <w:sz w:val="20"/>
                <w:szCs w:val="20"/>
                <w:lang w:val="en-US" w:eastAsia="es-CL"/>
              </w:rPr>
              <w:t>palaeocenic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Title from web page (viewed on Jan. 9, 2015).","author":[{"dropping-particle":"","family":"Bona","given":"Paula","non-dropping-particle":"","parse-names":false,"suffix":""}],"container-title":"Ameghiniana","id":"ITEM-1","issue":"4","issued":{"date-parts":[["2007"]]},"publisher":"Asociación Paleontológica Argentina","title":"Una nueva especie de Eocaiman Simpson (Crocodylia, Alligatoridae) del Paleoceno Inferior de Patagonia","type":"article-journal","volume":"44"},"uris":["http://www.mendeley.com/documents/?uuid=4765ff3e-8f5f-3e6f-8941-324a654215b7"]}],"mendeley":{"formattedCitation":"(Bona 2007)","plainTextFormattedCitation":"(Bona 2007)","previouslyFormattedCitation":"(Bona 200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ona 200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gaviali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fricanum</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gaviali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ndrews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Storrs","given":"Glenn W.","non-dropping-particle":"","parse-names":false,"suffix":""}],"container-title":"Lothagam: The Dawn of Humanity in Eastern Africa","editor":[{"dropping-particle":"","family":"Leakey","given":"Meave G.","non-dropping-particle":"","parse-names":false,"suffix":""},{"dropping-particle":"","family":"Harris","given":"John M.","non-dropping-particle":"","parse-names":false,"suffix":""}],"id":"ITEM-1","issued":{"date-parts":[["2003"]]},"page":"137-159","publisher":"Columbia University Press","title":"Late Miocene–Early Pliocene crocodilian fauna of Lothagam, southwest Turkana Basin, Kenya","type":"chapter"},"uris":["http://www.mendeley.com/documents/?uuid=e21f8c09-1c4e-488a-a514-433a3d573993"]}],"mendeley":{"formattedCitation":"(Storrs 2003)","plainTextFormattedCitation":"(Storrs 2003)","previouslyFormattedCitation":"(Storrs 200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torrs 200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gaviali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avialoide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eriche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5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Delfino","given":"Massimo","non-dropping-particle":"","parse-names":false,"suffix":""},{"dropping-particle":"","family":"Piras","given":"Paolo","non-dropping-particle":"","parse-names":false,"suffix":""},{"dropping-particle":"","family":"Smith","given":"Thierry","non-dropping-particle":"","parse-names":false,"suffix":""}],"container-title":"Acta Palaeontologica Polonica","id":"ITEM-1","issue":"3","issued":{"date-parts":[["2005"]]},"page":"565-580","title":"Anatomy and phylogeny of the gavialoid crocodylian &lt;em&gt;Eosuchus lerichei&lt;/em&gt; from the Paleocene of Europe - Acta Palaeontologica Polonica","type":"article-journal","volume":"50"},"uris":["http://www.mendeley.com/documents/?uuid=e15f3bc2-b38c-3d0e-a97b-caec31d8ec1a"]}],"mendeley":{"formattedCitation":"(Delfino &lt;i&gt;et al.&lt;/i&gt; 2005)","plainTextFormattedCitation":"(Delfino et al. 2005)","previouslyFormattedCitation":"(Delfino &lt;i&gt;et al.&lt;/i&gt; 200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Delfino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suchus</w:t>
            </w:r>
            <w:proofErr w:type="spellEnd"/>
            <w:r w:rsidRPr="00B05F6F">
              <w:rPr>
                <w:rFonts w:ascii="Times New Roman" w:eastAsia="Times New Roman" w:hAnsi="Times New Roman" w:cs="Times New Roman"/>
                <w:b w:val="0"/>
                <w:i/>
                <w:color w:val="000000"/>
                <w:sz w:val="20"/>
                <w:szCs w:val="20"/>
                <w:lang w:val="en-US" w:eastAsia="es-CL"/>
              </w:rPr>
              <w:t xml:space="preserve"> minor</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666/0022-3360(2006)080[0162:oapsoe]2.0.co;2","ISSN":"0022-3360","abstract":"&lt;div class=\"abstract\" data-abstract-type=\"normal\"&gt;&lt;p&gt;&lt;span class='italic'&gt;Eosuchus minor&lt;/span&gt; (Marsh, 1870) is based on skeletal fragments from the Late Paleocene or Early Eocene of New Jersey, but more complete material from the Late Paleocene of New Jersey, Maryland, and Virginia permits a detailed description and systematic assessment. It is a slender-snouted form and can be distinguished from most other crocodylians on the basis of an enlarged quadrate foramen aereum; a distinct W-shaped rugosity along the ventral margin of the basioccipital tuber; a prominent crest on the lateral braincase wall encompassing portions of the quadrate, pterygoid, and basisphenoid, forming the lateral wall of the lateral eustachian canal at its ventralmost extent; and arrangement of dentary alveoli into couplets. Specimens of larger crocodylians from the same units may represent either the adult form of &lt;span class='italic'&gt;E. minor&lt;/span&gt; or a separate taxon. The enlarged quadrate foramen aereum, couplet arrangement of dentary alveoli, and basioccipital tuber shape are shared with &lt;span class='italic'&gt;Eosuchus lerichei&lt;/span&gt; from the Late Paleocene of Europe. &lt;span class='italic'&gt;Eosuchus&lt;/span&gt; lies within Gavialoidea crownward of the basal forms &lt;span class='italic'&gt;Thoracosaurus&lt;/span&gt; and &lt;span class='italic'&gt;Eothoracosaurus&lt;/span&gt;. The braincase of &lt;span class='italic'&gt;Eosuchus&lt;/span&gt; is intermediate between that of &lt;span class='italic'&gt;Thoracosaurus&lt;/span&gt; and that of &lt;span class='italic'&gt;Gavialis&lt;/span&gt;; the basisphenoid retains a short (but externally visible) descending lamina, but the basisphenoid is also anteroposteriorly expanded at the level of the median eustachian foramen.&lt;/p&gt;&lt;/div&gt;","author":[{"dropping-particle":"","family":"Brochu","given":"Christopher A.","non-dropping-particle":"","parse-names":false,"suffix":""}],"container-title":"Journal of Paleontology","id":"ITEM-1","issue":"1","issued":{"date-parts":[["2006"]]},"page":"162-186","publisher":"Cambridge University Press","title":"Osteology and phylogenetic significance of Eosuchus minor (Marsh, 1870) new combination, a longirostrine crocodylian from the Late Paleocene of North America","type":"article-journal","volume":"80"},"uris":["http://www.mendeley.com/documents/?uuid=1eaa897b-753a-3336-8e52-d34f7abd98ec"]}],"mendeley":{"formattedCitation":"(Brochu 2006)","plainTextFormattedCitation":"(Brochu 2006)","previouslyFormattedCitation":"(Brochu 200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200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othoracosaurus</w:t>
            </w:r>
            <w:proofErr w:type="spellEnd"/>
            <w:r w:rsidRPr="00B05F6F">
              <w:rPr>
                <w:rFonts w:ascii="Times New Roman" w:eastAsia="Times New Roman" w:hAnsi="Times New Roman" w:cs="Times New Roman"/>
                <w:b w:val="0"/>
                <w:i/>
                <w:color w:val="000000"/>
                <w:sz w:val="20"/>
                <w:szCs w:val="20"/>
                <w:lang w:val="en-US" w:eastAsia="es-CL"/>
              </w:rPr>
              <w:t xml:space="preserve"> mississippiensis</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897</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Carpenter","given":"Kenneth","non-dropping-particle":"","parse-names":false,"suffix":""}],"id":"ITEM-1","issued":{"date-parts":[["1983"]]},"publisher":"Mississippi Bureau of Geology","publisher-place":"Jackson  Miss.","title":"Thoracosaurus neocesariensis (De Kay, 1842) (Crocodylia: Crocodylidae) from the Late Cretaceous Ripley Formation of Mississippi","type":"book"},"uris":["http://www.mendeley.com/documents/?uuid=be4f5b16-9de6-3a08-b822-eb4bb2a15a56"]}],"mendeley":{"formattedCitation":"(Carpenter 1983)","plainTextFormattedCitation":"(Carpenter 1983)","previouslyFormattedCitation":"(Carpenter 198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Carpenter 198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uthec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rambourg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52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Storrs","given":"Glenn W.","non-dropping-particle":"","parse-names":false,"suffix":""}],"container-title":"Lothagam: The Dawn of Humanity in Eastern Africa","editor":[{"dropping-particle":"","family":"Leakey","given":"Meave G.","non-dropping-particle":"","parse-names":false,"suffix":""},{"dropping-particle":"","family":"Harris","given":"John M.","non-dropping-particle":"","parse-names":false,"suffix":""}],"id":"ITEM-1","issued":{"date-parts":[["2003"]]},"page":"137-159","publisher":"Columbia University Press","title":"Late Miocene–Early Pliocene crocodilian fauna of Lothagam, southwest Turkana Basin, Kenya","type":"chapter"},"uris":["http://www.mendeley.com/documents/?uuid=e21f8c09-1c4e-488a-a514-433a3d573993"]}],"mendeley":{"formattedCitation":"(Storrs 2003)","plainTextFormattedCitation":"(Storrs 2003)","previouslyFormattedCitation":"(Storrs 200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torrs 200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uthec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brumpt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Storrs","given":"Glenn W.","non-dropping-particle":"","parse-names":false,"suffix":""}],"container-title":"Lothagam: The Dawn of Humanity in Eastern Africa","editor":[{"dropping-particle":"","family":"Leakey","given":"Meave G.","non-dropping-particle":"","parse-names":false,"suffix":""},{"dropping-particle":"","family":"Harris","given":"John M.","non-dropping-particle":"","parse-names":false,"suffix":""}],"id":"ITEM-1","issued":{"date-parts":[["2003"]]},"page":"137-159","publisher":"Columbia University Press","title":"Late Miocene–Early Pliocene crocodilian fauna of Lothagam, southwest Turkana Basin, Kenya","type":"chapter"},"uris":["http://www.mendeley.com/documents/?uuid=e21f8c09-1c4e-488a-a514-433a3d573993"]}],"mendeley":{"formattedCitation":"(Storrs 2003)","plainTextFormattedCitation":"(Storrs 2003)","previouslyFormattedCitation":"(Storrs 200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torrs 200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Euthec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nitriae</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Storrs","given":"Glenn W.","non-dropping-particle":"","parse-names":false,"suffix":""}],"container-title":"Lothagam: The Dawn of Humanity in Eastern Africa","editor":[{"dropping-particle":"","family":"Leakey","given":"Meave G.","non-dropping-particle":"","parse-names":false,"suffix":""},{"dropping-particle":"","family":"Harris","given":"John M.","non-dropping-particle":"","parse-names":false,"suffix":""}],"id":"ITEM-1","issued":{"date-parts":[["2003"]]},"page":"137-159","publisher":"Columbia University Press","title":"Late Miocene–Early Pliocene crocodilian fauna of Lothagam, southwest Turkana Basin, Kenya","type":"chapter"},"uris":["http://www.mendeley.com/documents/?uuid=e21f8c09-1c4e-488a-a514-433a3d573993"]}],"mendeley":{"formattedCitation":"(Storrs 2003)","plainTextFormattedCitation":"(Storrs 2003)","previouslyFormattedCitation":"(Storrs 200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torrs 200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avialis </w:t>
            </w:r>
            <w:proofErr w:type="spellStart"/>
            <w:r w:rsidRPr="00B05F6F">
              <w:rPr>
                <w:rFonts w:ascii="Times New Roman" w:eastAsia="Times New Roman" w:hAnsi="Times New Roman" w:cs="Times New Roman"/>
                <w:b w:val="0"/>
                <w:i/>
                <w:color w:val="000000"/>
                <w:sz w:val="20"/>
                <w:szCs w:val="20"/>
                <w:lang w:val="en-US" w:eastAsia="es-CL"/>
              </w:rPr>
              <w:t>bengawanic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2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371/journal.pone.0044541","ISSN":"1932-6203","abstract":"Background The genus Gavialis comprises a single living but endangered species, G. gangeticus, as well as fossil species recorded in the Miocene to Pleistocene deposits of the Indian subcontinent. The genus is also represented in the Pleistocene deposits of Java by the species G. bengawanicus, which was recently recognized to be valid. Surprisingly, no detailed report of the genus exists between these two provinces and the recent evolutionary history of Gavialis is not understood.   Methodology/Principal Findings We report new material consisting of skull and mandibular remains of Gavialis from the Early Pleistocene of Khok Sung, Nakhon Ratchasima Province, northeastern Thailand. The Gavialis material described herein is attributed to Gavialis cf. bengawanicus and sheds new light on the occurrence of the genus in mainland SE Asia.   Conclusions/Significance Comparison of this new material with other species referred to the genus Gavialis led us to preliminary restrict the content of the genus to three species, namely G. gangeticus Gmelin, G. bengawanicus Dubois and G. lewisi Lull. The occurrence of G. cf. bengawanicus in Thailand allows us to propose a scenario for the dispersal of Gavialis from Indo-Pakistan to Indonesia, thus bridging a geographical gap between these two provinces. Dispersal by sea appears a less likely possibility than dispersal through fluvial drainages.","author":[{"dropping-particle":"","family":"Martin","given":"Jeremy E.","non-dropping-particle":"","parse-names":false,"suffix":""},{"dropping-particle":"","family":"Buffetaut","given":"Eric","non-dropping-particle":"","parse-names":false,"suffix":""},{"dropping-particle":"","family":"Naksri","given":"Wilailuck","non-dropping-particle":"","parse-names":false,"suffix":""},{"dropping-particle":"","family":"Lauprasert","given":"Komsorn","non-dropping-particle":"","parse-names":false,"suffix":""},{"dropping-particle":"","family":"Claude","given":"Julien","non-dropping-particle":"","parse-names":false,"suffix":""}],"container-title":"PLoS ONE","editor":[{"dropping-particle":"","family":"Butler","given":"Richard J.","non-dropping-particle":"","parse-names":false,"suffix":""}],"id":"ITEM-1","issue":"9","issued":{"date-parts":[["2012","9","18"]]},"page":"e44541","publisher":"Public Library of Science","title":"Gavialis from the Pleistocene of Thailand and Its Relevance for Drainage Connections from India to Java","type":"article-journal","volume":"7"},"uris":["http://www.mendeley.com/documents/?uuid=8058d0af-79c4-3816-a449-58fbaf18f0fd"]}],"mendeley":{"formattedCitation":"(Martin &lt;i&gt;et al.&lt;/i&gt; 2012)","plainTextFormattedCitation":"(Martin et al. 2012)","previouslyFormattedCitation":"(Martin &lt;i&gt;et al.&lt;/i&gt; 2012)"},"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rti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2)</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avialis </w:t>
            </w:r>
            <w:proofErr w:type="spellStart"/>
            <w:r w:rsidRPr="00B05F6F">
              <w:rPr>
                <w:rFonts w:ascii="Times New Roman" w:eastAsia="Times New Roman" w:hAnsi="Times New Roman" w:cs="Times New Roman"/>
                <w:b w:val="0"/>
                <w:i/>
                <w:color w:val="000000"/>
                <w:sz w:val="20"/>
                <w:szCs w:val="20"/>
                <w:lang w:val="en-US" w:eastAsia="es-CL"/>
              </w:rPr>
              <w:t>brevicep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avialis </w:t>
            </w:r>
            <w:proofErr w:type="spellStart"/>
            <w:r w:rsidRPr="00B05F6F">
              <w:rPr>
                <w:rFonts w:ascii="Times New Roman" w:eastAsia="Times New Roman" w:hAnsi="Times New Roman" w:cs="Times New Roman"/>
                <w:b w:val="0"/>
                <w:i/>
                <w:color w:val="000000"/>
                <w:sz w:val="20"/>
                <w:szCs w:val="20"/>
                <w:lang w:val="en-US" w:eastAsia="es-CL"/>
              </w:rPr>
              <w:t>brow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681</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avialis </w:t>
            </w:r>
            <w:proofErr w:type="spellStart"/>
            <w:r w:rsidRPr="00B05F6F">
              <w:rPr>
                <w:rFonts w:ascii="Times New Roman" w:eastAsia="Times New Roman" w:hAnsi="Times New Roman" w:cs="Times New Roman"/>
                <w:b w:val="0"/>
                <w:i/>
                <w:color w:val="000000"/>
                <w:sz w:val="20"/>
                <w:szCs w:val="20"/>
                <w:lang w:val="en-US" w:eastAsia="es-CL"/>
              </w:rPr>
              <w:t>curvirostr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Gavialis gangeticus</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80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Gavial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eggenburg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829</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Globidentosuchus brachyrostris</w:t>
            </w:r>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9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38/ncomms2940","ISSN":"2041-1723","abstract":"Modern crocodylian diversity is in decline and sympatry is rare, with usually no more than two or three species occurring in the same geographic area. Here Scheyer et al. identify a diversity peak in sympatric occurrence of at least seven new and previously characterized crocodylian species during the Miocene in South America.","author":[{"dropping-particle":"","family":"Scheyer","given":"T. M.","non-dropping-particle":"","parse-names":false,"suffix":""},{"dropping-particle":"","family":"Aguilera","given":"O. A.","non-dropping-particle":"","parse-names":false,"suffix":""},{"dropping-particle":"","family":"Delfino","given":"M.","non-dropping-particle":"","parse-names":false,"suffix":""},{"dropping-particle":"","family":"Fortier","given":"D. C.","non-dropping-particle":"","parse-names":false,"suffix":""},{"dropping-particle":"","family":"Carlini","given":"Alfredo Armando","non-dropping-particle":"","parse-names":false,"suffix":""},{"dropping-particle":"","family":"Sánchez","given":"R.","non-dropping-particle":"","parse-names":false,"suffix":""},{"dropping-particle":"","family":"Carrillo-Briceño","given":"J. D.","non-dropping-particle":"","parse-names":false,"suffix":""},{"dropping-particle":"","family":"Quiroz","given":"L.","non-dropping-particle":"","parse-names":false,"suffix":""},{"dropping-particle":"","family":"Sánchez-Villagra","given":"M. R.","non-dropping-particle":"","parse-names":false,"suffix":""}],"container-title":"Nature Communications","id":"ITEM-1","issue":"1","issued":{"date-parts":[["2013","12","21"]]},"page":"1907","publisher":"Nature Publishing Group","title":"Crocodylian diversity peak and extinction in the late Cenozoic of the northern Neotropics","type":"article-journal","volume":"4"},"uris":["http://www.mendeley.com/documents/?uuid=a2020e00-52a3-3210-8439-e5ce7f4dde0e"]}],"mendeley":{"formattedCitation":"(Scheyer &lt;i&gt;et al.&lt;/i&gt; 2013)","plainTextFormattedCitation":"(Scheyer et al. 2013)","previouslyFormattedCitation":"(Scheyer &lt;i&gt;et al.&lt;/i&gt; 201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cheyer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Gnatu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ebas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19</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98/rspb.2014.2490","ISSN":"1471-2954","PMID":"25716785","abstract":"Amazonia contains one of the world's richest biotas, but origins of this diversity remain obscure. Onset of the Amazon River drainage at approximately 10.5 Ma represented a major shift in Neotropical ecosystems, and proto-Amazonian biotas just prior to this pivotal episode are integral to understanding origins of Amazonian biodiversity, yet vertebrate fossil evidence is extraordinarily rare. Two new species-rich bonebeds from late Middle Miocene proto-Amazonian deposits of northeastern Peru document the same hyperdiverse assemblage of seven co-occurring crocodylian species. Besides the large-bodied Purussaurus and Mourasuchus, all other crocodylians are new taxa, including a stem caiman-Gnatusuchus pebasensis-bearing a massive shovel-shaped mandible, procumbent anterior and globular posterior teeth, and a mammal-like diastema. This unusual species is an extreme exemplar of a radiation of small caimans with crushing dentitions recording peculiar feeding strategies correlated with a peak in proto-Amazonian molluscan diversity and abundance. These faunas evolved within dysoxic marshes and swamps of the long-lived Pebas Mega-Wetland System and declined with inception of the transcontinental Amazon drainage, favouring diversification of longirostrine crocodylians and more modern generalist-feeding caimans. The rise and demise of distinctive, highly productive aquatic ecosystems substantially influenced evolution of Amazonian biodiversity hotspots of crocodylians and other organisms throughout the Neogene.","author":[{"dropping-particle":"","family":"Salas-Gismondi","given":"Rodolfo","non-dropping-particle":"","parse-names":false,"suffix":""},{"dropping-particle":"","family":"Flynn","given":"John J","non-dropping-particle":"","parse-names":false,"suffix":""},{"dropping-particle":"","family":"Baby","given":"Patrice","non-dropping-particle":"","parse-names":false,"suffix":""},{"dropping-particle":"V","family":"Tejada-Lara","given":"Julia","non-dropping-particle":"","parse-names":false,"suffix":""},{"dropping-particle":"","family":"Wesselingh","given":"Frank P","non-dropping-particle":"","parse-names":false,"suffix":""},{"dropping-particle":"","family":"Antoine","given":"Pierre-Olivier","non-dropping-particle":"","parse-names":false,"suffix":""}],"container-title":"Proceedings. Biological sciences","id":"ITEM-1","issue":"1804","issued":{"date-parts":[["2015","4","7"]]},"page":"20142490","publisher":"The Royal Society","title":"A Miocene hyperdiverse crocodylian community reveals peculiar trophic dynamics in proto-Amazonian mega-wetlands.","type":"article-journal","volume":"282"},"uris":["http://www.mendeley.com/documents/?uuid=e9607306-9266-3b6d-beca-f7b18ff134b6"]}],"mendeley":{"formattedCitation":"(Salas-Gismondi &lt;i&gt;et al.&lt;/i&gt; 2015)","plainTextFormattedCitation":"(Salas-Gismondi et al. 2015)","previouslyFormattedCitation":"(Salas-Gismondi &lt;i&gt;et al.&lt;/i&gt;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ryposuchus </w:t>
            </w:r>
            <w:proofErr w:type="spellStart"/>
            <w:r w:rsidRPr="00B05F6F">
              <w:rPr>
                <w:rFonts w:ascii="Times New Roman" w:eastAsia="Times New Roman" w:hAnsi="Times New Roman" w:cs="Times New Roman"/>
                <w:b w:val="0"/>
                <w:i/>
                <w:color w:val="000000"/>
                <w:sz w:val="20"/>
                <w:szCs w:val="20"/>
                <w:lang w:val="en-US" w:eastAsia="es-CL"/>
              </w:rPr>
              <w:t>colombian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97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angston","given":"Wann","non-dropping-particle":"","parse-names":false,"suffix":""},{"dropping-particle":"","family":"Gasparini","given":"Zulma","non-dropping-particle":"","parse-names":false,"suffix":""}],"container-title":"Vertebrate paleontology in the neotropics—the Miocene fauna of La Venta, Colombia","editor":[{"dropping-particle":"","family":"Kay","given":"NH","non-dropping-particle":"","parse-names":false,"suffix":""},{"dropping-particle":"","family":"Madden","given":"R","non-dropping-particle":"","parse-names":false,"suffix":""},{"dropping-particle":"","family":"Cifelli","given":"Richard","non-dropping-particle":"","parse-names":false,"suffix":""},{"dropping-particle":"","family":"Flynn","given":"John","non-dropping-particle":"","parse-names":false,"suffix":""}],"id":"ITEM-1","issued":{"date-parts":[["1997"]]},"page":"113-154","publisher":"Smithsonian Institution Scholarly Press","title":"Crocodilians, Gryposuchus, and the south American gavials","type":"chapter"},"uris":["http://www.mendeley.com/documents/?uuid=36285d2f-0476-40be-ae9a-606453eb7954"]}],"mendeley":{"formattedCitation":"(Langston and Gasparini 1997)","plainTextFormattedCitation":"(Langston and Gasparini 1997)","previouslyFormattedCitation":"(Langston and Gasparini 199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angston and Gasparini 199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Gryposuchus croizati</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4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07/BF02988408","ISSN":"0031-0220","author":[{"dropping-particle":"","family":"Riff","given":"Douglas","non-dropping-particle":"","parse-names":false,"suffix":""},{"dropping-particle":"","family":"Aguilera","given":"Orangel A.","non-dropping-particle":"","parse-names":false,"suffix":""}],"container-title":"Paläontologische Zeitschrift","id":"ITEM-1","issue":"2","issued":{"date-parts":[["2008","6"]]},"page":"178-195","publisher":"Springer-Verlag","title":"The world’s largest gharialsGryposuchus: description ofG. croizati n. sp. (Crocodylia, Gavialidae) from the Upper Miocene Urumaco Formation, Venezuela","type":"article-journal","volume":"82"},"uris":["http://www.mendeley.com/documents/?uuid=0efbbfcb-c24e-3682-b656-85b2a2ef3dd5"]}],"mendeley":{"formattedCitation":"(Riff and Aguilera 2008)","plainTextFormattedCitation":"(Riff and Aguilera 2008)","previouslyFormattedCitation":"(Riff and Aguilera 200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Riff and Aguilera 200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ryposuchus </w:t>
            </w:r>
            <w:proofErr w:type="spellStart"/>
            <w:r w:rsidRPr="00B05F6F">
              <w:rPr>
                <w:rFonts w:ascii="Times New Roman" w:eastAsia="Times New Roman" w:hAnsi="Times New Roman" w:cs="Times New Roman"/>
                <w:b w:val="0"/>
                <w:i/>
                <w:color w:val="000000"/>
                <w:sz w:val="20"/>
                <w:szCs w:val="20"/>
                <w:lang w:val="en-US" w:eastAsia="es-CL"/>
              </w:rPr>
              <w:t>jesse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8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stimated</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ryposuchus </w:t>
            </w:r>
            <w:proofErr w:type="spellStart"/>
            <w:r w:rsidRPr="00B05F6F">
              <w:rPr>
                <w:rFonts w:ascii="Times New Roman" w:eastAsia="Times New Roman" w:hAnsi="Times New Roman" w:cs="Times New Roman"/>
                <w:b w:val="0"/>
                <w:i/>
                <w:color w:val="000000"/>
                <w:sz w:val="20"/>
                <w:szCs w:val="20"/>
                <w:lang w:val="en-US" w:eastAsia="es-CL"/>
              </w:rPr>
              <w:t>neogae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3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angston","given":"Wann","non-dropping-particle":"","parse-names":false,"suffix":""},{"dropping-particle":"","family":"Gasparini","given":"Zulma","non-dropping-particle":"","parse-names":false,"suffix":""}],"container-title":"Vertebrate paleontology in the neotropics—the Miocene fauna of La Venta, Colombia","editor":[{"dropping-particle":"","family":"Kay","given":"NH","non-dropping-particle":"","parse-names":false,"suffix":""},{"dropping-particle":"","family":"Madden","given":"R","non-dropping-particle":"","parse-names":false,"suffix":""},{"dropping-particle":"","family":"Cifelli","given":"Richard","non-dropping-particle":"","parse-names":false,"suffix":""},{"dropping-particle":"","family":"Flynn","given":"John","non-dropping-particle":"","parse-names":false,"suffix":""}],"id":"ITEM-1","issued":{"date-parts":[["1997"]]},"page":"113-154","publisher":"Smithsonian Institution Scholarly Press","title":"Crocodilians, Gryposuchus, and the south American gavials","type":"chapter"},"uris":["http://www.mendeley.com/documents/?uuid=36285d2f-0476-40be-ae9a-606453eb7954"]}],"mendeley":{"formattedCitation":"(Langston and Gasparini 1997)","plainTextFormattedCitation":"(Langston and Gasparini 1997)","previouslyFormattedCitation":"(Langston and Gasparini 199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angston and Gasparini 199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Gryposuchus </w:t>
            </w:r>
            <w:proofErr w:type="spellStart"/>
            <w:r w:rsidRPr="00B05F6F">
              <w:rPr>
                <w:rFonts w:ascii="Times New Roman" w:eastAsia="Times New Roman" w:hAnsi="Times New Roman" w:cs="Times New Roman"/>
                <w:b w:val="0"/>
                <w:i/>
                <w:color w:val="000000"/>
                <w:sz w:val="20"/>
                <w:szCs w:val="20"/>
                <w:lang w:val="en-US" w:eastAsia="es-CL"/>
              </w:rPr>
              <w:t>pachakamue</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623</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371/journal.pone.0152453","ISSN":"1932-6203","abstract":"Gavialoid crocodylians are the archetypal longirostrine archosaurs and, as such, understanding their patterns of evolution is fundamental to recognizing cranial rearrangements and reconstructing adaptive pathways associated with elongation of the rostrum (longirostry). The living Indian gharial Gavialis gangeticus is the sole survivor of the group, thus providing unique evidence on the distinctive biology of its fossil kin. Yet phylogenetic relationships and evolutionary ecology spanning ~70 million-years of longirostrine crocodylian diversification remain unclear. Analysis of cranial anatomy of a new proto-Amazonian gavialoid, Gryposuchus pachakamue sp. nov., from the Miocene lakes and swamps of the Pebas Mega-Wetland System reveals that acquisition of both widely separated and protruding eyes (telescoped orbits) and riverine ecology within South American and Indian gavialoids is the result of parallel evolution. Phylogenetic and morphometric analyses show that, in association with longirostry, circumorbital bone configuration can evolve rapidly for coping with trends in environmental conditions and may reflect shifts in feeding strategy. Our results support a long-term radiation of the South American forms, with taxa occupying either extreme of the gavialoid morphospace showing preferences for coastal marine versus fluvial environments. The early biogeographic history of South American gavialoids was strongly linked to the northward drainage system connecting proto-Amazonian wetlands to the Caribbean region.","author":[{"dropping-particle":"","family":"Salas-Gismondi","given":"Rodolfo","non-dropping-particle":"","parse-names":false,"suffix":""},{"dropping-particle":"","family":"Flynn","given":"John J.","non-dropping-particle":"","parse-names":false,"suffix":""},{"dropping-particle":"","family":"Baby","given":"Patrice","non-dropping-particle":"","parse-names":false,"suffix":""},{"dropping-particle":"V.","family":"Tejada-Lara","given":"Julia","non-dropping-particle":"","parse-names":false,"suffix":""},{"dropping-particle":"","family":"Claude","given":"Julien","non-dropping-particle":"","parse-names":false,"suffix":""},{"dropping-particle":"","family":"Antoine","given":"Pierre-Olivier","non-dropping-particle":"","parse-names":false,"suffix":""}],"container-title":"PLOS ONE","editor":[{"dropping-particle":"","family":"Viriot","given":"Laurent","non-dropping-particle":"","parse-names":false,"suffix":""}],"id":"ITEM-1","issue":"4","issued":{"date-parts":[["2016","4","20"]]},"page":"e0152453","publisher":"Public Library of Science","title":"A New 13 Million Year Old Gavialoid Crocodylian from Proto-Amazonian Mega-Wetlands Reveals Parallel Evolutionary Trends in Skull Shape Linked to Longirostry","type":"article-journal","volume":"11"},"uris":["http://www.mendeley.com/documents/?uuid=a764e22e-80c9-31f6-9635-a47952da90c3"]}],"mendeley":{"formattedCitation":"(Salas-Gismondi &lt;i&gt;et al.&lt;/i&gt; 2016)","plainTextFormattedCitation":"(Salas-Gismondi et al. 2016)","previouslyFormattedCitation":"(Salas-Gismondi &lt;i&gt;et al.&lt;/i&gt; 201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Harpaco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amfield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605</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Hassiac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aupt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42</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Hesperogavialis cruxenti</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6/S0016-6995(81)80184-2","ISSN":"00166995","abstract":"A new gavialid from the Upper Miocene (\"Huayquerian\") of Urumaco (western Venezuela) is described as Hesperogavialis cruxenti n. gen., n. sp. It is the only known South American gavialid in which, as in the Gavialidae from the Indian region, the nasals do not come into contact with the premaxillae. This ressemblance with the gavials of India is interpreted as a result of convergent evolution. © 1981.","author":[{"dropping-particle":"","family":"Bocquentin-Villanueva","given":"Juan","non-dropping-particle":"","parse-names":false,"suffix":""},{"dropping-particle":"","family":"Buffetaut","given":"Eric","non-dropping-particle":"","parse-names":false,"suffix":""}],"container-title":"Geobios","id":"ITEM-1","issue":"3","issued":{"date-parts":[["1981","6","1"]]},"page":"415-419","publisher":"Elsevier Masson","title":"Hesperogavialis cruxenti N.Gen., N. SP., nouveau Gavialide (Crocodylia, Eusuchia) du Miocene superieur (Huayquerien) d'Urumaco (Venezuela)","type":"article-journal","volume":"14"},"uris":["http://www.mendeley.com/documents/?uuid=8ab5a50f-dabb-3669-8859-769b5f46c0f1"]}],"mendeley":{"formattedCitation":"(Bocquentin-Villanueva and Buffetaut 1981)","plainTextFormattedCitation":"(Bocquentin-Villanueva and Buffetaut 1981)","previouslyFormattedCitation":"(Bocquentin-Villanueva and Buffetaut 198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ocquentin-Villanueva and Buffetaut 198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Ikanogaviali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amero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2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Sill","given":"W D","non-dropping-particle":"","parse-names":false,"suffix":""}],"container-title":"Ameghiniana","id":"ITEM-1","issue":"2","issued":{"date-parts":[["1970"]]},"page":"151-159","title":"Nota preliminar sobre un neuva garial del pliocene de Venezuela y una discussion de los gaviales sudamericanes.","type":"article-journal","volume":"7"},"uris":["http://www.mendeley.com/documents/?uuid=a035face-2ef0-389b-a54a-a9f9040369dc"]}],"mendeley":{"formattedCitation":"(Sill 1970)","plainTextFormattedCitation":"(Sill 1970)","previouslyFormattedCitation":"(Sill 197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ill 197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Jiangxi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nankang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97</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6/J.CRETRES.2018.09.015","ISSN":"0195-6671","abstract":"Jiangxisuchus nankangensis gen. et sp. nov. is described on the basis of a nearly complete skull and mandible from the Upper Cretaceous of China. It is the only representative of the Crocodyloidea truly known in the Cretaceous of China on the basis of a set of cranial features, such as the palatine not extending significantly beyond the anterior end of the suborbital fenestra and the fronto-parietal suture making modest entry into the supratemporal fenestra at maturity. Within the Crocodyloidea, J. nankangensis is one of the basal forms and differs from other crocodyloids mainly in the following features: the nasals entering the single external naris; the interfenestral region of the skull roof narrow, about half the width of the interorbital region; the medial margin of the supratemporal fossa rimmed; the squamosal and quadrate entering the dorsal margin of the infratemporal fenestra; the supraoccipital exposed on the skull roof; the maxilla excluded from the large incisive foramen; the palatine shorter than the suborbital fenestra in length; the internal choana divided by a septum; the splenial not entering into the mandibular symphysis; and diastemata present at the premaxillary-maxillary suture, between the seventh and eighth maxillary teeth, and between the ninth and tenth dentary teeth. The discovery of J. nankangensis not only expands the paleogeography of the Crocodylia into Asia during the Cretaceous, but also provides new information for understanding the early history of the group.","author":[{"dropping-particle":"","family":"Li","given":"Chun","non-dropping-particle":"","parse-names":false,"suffix":""},{"dropping-particle":"","family":"Wu","given":"Xiao-Chun","non-dropping-particle":"","parse-names":false,"suffix":""},{"dropping-particle":"","family":"Rufolo","given":"Scott James","non-dropping-particle":"","parse-names":false,"suffix":""}],"container-title":"Cretaceous Research","id":"ITEM-1","issued":{"date-parts":[["2019","2","1"]]},"page":"25-39","publisher":"Academic Press","title":"A new crocodyloid (Eusuchia: Crocodylia) from the Upper Cretaceous of China","type":"article-journal","volume":"94"},"uris":["http://www.mendeley.com/documents/?uuid=d00a7182-ae66-3713-8c30-324f2b507003"]}],"mendeley":{"formattedCitation":"(Li &lt;i&gt;et al.&lt;/i&gt; 2019)","plainTextFormattedCitation":"(Li et al. 2019)","previouslyFormattedCitation":"(Li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L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althifron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urivell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3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7.1244540","ISSN":"0272-4634","abstract":"ABSTRACTA new genus and species of crocodilian, Kalthifrons aurivellensis, is described from a channel sand deposit incised into the Oligo-Miocene Etadunna Formation on the western shore of Lake Palankarinna in the Lake Eyre Basin, South Australia. The channel sand is interpreted as an outcrop of the Mampuwordu Sand Member of the Tirari Formation, which has been assigned an early Pliocene age. The taxon can be diagnosed by the extremely elongate and narrow anterior process of the frontal pair and a distinctively beveled and laterally expanded prefrontal contribution to the orbit margin. The broadly triangular rostrum, at least partially interlocking dentition, smooth dental carinae, and weak labiolingual compression resemble unspecialized crocodilian species, and it was probably a generalist aquatic predator. It possessed character states that indicate that it was not a member of Crocodylus, and it is referred to the endemic Australasian clade Mekosuchinae. The first overlying unit in the Lake Eyre Basin ...","author":[{"dropping-particle":"","family":"Yates","given":"Adam M.","non-dropping-particle":"","parse-names":false,"suffix":""},{"dropping-particle":"","family":"Pledge","given":"Neville S.","non-dropping-particle":"","parse-names":false,"suffix":""}],"container-title":"Journal of Vertebrate Paleontology","id":"ITEM-1","issue":"1","issued":{"date-parts":[["2017","1","2"]]},"page":"e1244540","publisher":"Taylor &amp; Francis","title":"A Pliocene mekosuchine (Eusuchia: Crocodilia) from the Lake Eyre Basin of South Australia","type":"article-journal","volume":"37"},"uris":["http://www.mendeley.com/documents/?uuid=a416c004-41ae-3fa3-8140-33425f5ee2df"]}],"mendeley":{"formattedCitation":"(Yates and Pledge 2017)","plainTextFormattedCitation":"(Yates and Pledge 2017)","previouslyFormattedCitation":"(Yates and Pledge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Yates and Pledge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ambar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implexiden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9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3115519608619189","ISSN":"0311-5518","abstract":"Kambara implexidens sp. nov. is the second crocodylomorph from the Early Eocene (Ypresian) Tingamarra Local Fauna at Boat Mountain, near the township of Murgon, southeastern Queensland. Kambara is now the best represented genus of early Tertiary crocodylomorphs yet collected from Australia. The new species differs from Kambara murgonensis in several features, the most significant of which is possession of an interlocking dentition. Both species occur in a single stratigraphic horizon, possibly indicating two sympatric populations. The presence of adults and hatclings, coupled with the rarity of intermediately sized animals in the Murgon sample suggests the area may have been used as a nesting ground by one or both species. The new material permits a detailed reassessment of the phylogenetic relationships of Australia's Tertiary crocodylians, and provides impetus for a preliminary investigation into the relationships of many putative crocodylid stem taxa. We define Crocodyloidea and Crocodylidae as the des...","author":[{"dropping-particle":"","family":"Salisbury","given":"S.W.","non-dropping-particle":"","parse-names":false,"suffix":""},{"dropping-particle":"","family":"Willis","given":"Paul M. A.","non-dropping-particle":"","parse-names":false,"suffix":""}],"container-title":"Alcheringa: An Australasian Journal of Palaeontology","id":"ITEM-1","issue":"3","issued":{"date-parts":[["1996","1"]]},"page":"179-226","publisher":"Taylor &amp; Francis Group","title":"A new crocodylian from the Early Eocene of south-eastern Queensland and a preliminary investigation of the phylogenetic relationships of crocodyloids","type":"article-journal","volume":"20"},"uris":["http://www.mendeley.com/documents/?uuid=ae49d1e4-2b7d-38aa-ab85-071ca8831c9f"]}],"mendeley":{"formattedCitation":"(Salisbury and Willis 1996)","plainTextFormattedCitation":"(Salisbury and Willis 1996)","previouslyFormattedCitation":"(Salisbury and Willis 199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Salisbury and Willis 199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ambar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olnar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15</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ambar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urgon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4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Willis","given":"Paul M. A.","non-dropping-particle":"","parse-names":false,"suffix":""},{"dropping-particle":"","family":"Molnar","given":"Ralph Earl","non-dropping-particle":"","parse-names":false,"suffix":""},{"dropping-particle":"","family":"Scanlon","given":"John D","non-dropping-particle":"","parse-names":false,"suffix":""}],"container-title":"Kaupia","id":"ITEM-1","issued":{"date-parts":[["1993"]]},"page":"27-33","title":"An early Eocene crocodilian from Murgon, southeastern Queensland Australian fossil crocodilians View project Miocene fossil elapids and the Australasian elapid radiation View project","type":"article-journal","volume":"3"},"uris":["http://www.mendeley.com/documents/?uuid=57df7e0d-d314-312c-8a65-92ee75da1da2"]}],"mendeley":{"formattedCitation":"(Willis &lt;i&gt;et al.&lt;/i&gt; 1993)","plainTextFormattedCitation":"(Willis et al. 1993)","previouslyFormattedCitation":"(Willis &lt;i&gt;et al.&lt;/i&gt; 1993)"},"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Willis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1993)</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ambar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araina</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65</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671/039.029.0220","ISSN":"0272-4634","abstract":"ABSTRACT Crocodilian cranial material from the Eocene Rundle Formation of eastern-central Queensland is herein attributed to Kambara taraina sp. nov. This is the fourth species of Kambara, the earliest genus of the diverse Australasian subfamily, Mekosuchinae. Although members of this subfamily diversified and radiated throughout the middle and late Tertiary, the clade as a whole is still poorly understood and their early evolutionary history is somewhat enigmatic. The Rundle Formation has yielded an unprecedented amount of crocodilian material for this epoch, with exquisite preservation. The new species is unique in possessing an increased attachment area for the mandibular adductors on the retroarticular process, rostrally extended palatal fenestrae, a rostrocaudally aligned ridge within the pterygoid fossa, and a reduction in maxillary alveoli (14). This combination of characters may reflect a functional divergence of K. taraina from other species, indicating disparate feeding strategies. The inclusion...","author":[{"dropping-particle":"","family":"Buchanan","given":"Lucas A.","non-dropping-particle":"","parse-names":false,"suffix":""}],"container-title":"Journal of Vertebrate Paleontology","id":"ITEM-1","issue":"2","issued":{"date-parts":[["2009","6","12"]]},"page":"473-486","publisher":" Taylor &amp; Francis Group ","title":"&lt;i&gt;Kambara taraina&lt;/i&gt; sp. nov. (Crocodylia, Crocodyloidea), a new Eocene mekosuchine from Queensland, Australia, and a revision of the genus","type":"article-journal","volume":"29"},"uris":["http://www.mendeley.com/documents/?uuid=f61cbf9c-eee4-3d41-bbc0-88be42eff4cc"]}],"mendeley":{"formattedCitation":"(Buchanan 2009)","plainTextFormattedCitation":"(Buchanan 2009)","previouslyFormattedCitation":"(Buchanan 200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uchanan 200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enti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stre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zoj.12357","ISSN":"00244082","author":[{"dropping-particle":"","family":"Jouve","given":"Stéphane","non-dropping-particle":"","parse-names":false,"suffix":""}],"container-title":"Zoological Journal of the Linnean Society","id":"ITEM-1","issue":"1","issued":{"date-parts":[["2016","5","1"]]},"page":"165-182","publisher":"Oxford University Press","title":"A new basal tomistomine (Crocodylia, Crocodyloidea) from Issel (Middle Eocene; France): palaeobiogeography of basal tomistomines and palaeogeographic consequences","type":"article-journal","volume":"177"},"uris":["http://www.mendeley.com/documents/?uuid=f68e7480-3c2e-3102-944f-a50ac9280ab1"]}],"mendeley":{"formattedCitation":"(Jouve 2016)","plainTextFormattedCitation":"(Jouve 2016)","previouslyFormattedCitation":"(Jouve 201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Jouve 201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enti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pencer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2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j.1475-4983.2007.00679.x","ISBN":"00310239 (ISSN)","ISSN":"00310239","abstract":"The holotype of Dollosuchus dixoni (Owen) from the Early-Middle Eocene Bracklesham Beds of England is a set of mandibular fragments that cannot be distinguished from corresponding parts of other longirostrine crocodylians. An isolated humerus from the Bracklesham Beds is consistent with a gavialoid, but it cannot be referred to the holotype of D. dixoni. The name Dollosuchoides densmorei is established for the well-preserved skull and skeleton of a tomistomine from the Middle Eocene of Belgium that had been referred to D. dixoni. It can be clearly distinguished from the basal tomistomine 'Crocodilus' spenceri Buckland from the Lower Eocene of England, which cannot be referred to Dollosuchoides and is provisionally referred to Kentisuchus Mook. Although basal within Tomistominae, Dollosuchoides is more closely related to Tomistoma than to Kentisuchus. 2007 The Palaeontological Association.","author":[{"dropping-particle":"","family":"Brochu","given":"Christopher A.","non-dropping-particle":"","parse-names":false,"suffix":""}],"container-title":"Palaeontology","id":"ITEM-1","issue":"4","issued":{"date-parts":[["2007","7","1"]]},"page":"917-928","publisher":"John Wiley &amp; Sons, Ltd (10.1111)","title":"Systematics and taxonomy of Eocene tomistomine crocodylians from Britain and northern Europe","type":"article-journal","volume":"50"},"uris":["http://www.mendeley.com/documents/?uuid=21c14f9c-c3bf-3de0-aa19-fdd2c3932736"]}],"mendeley":{"formattedCitation":"(Brochu 2007)","plainTextFormattedCitation":"(Brochu 2007)","previouslyFormattedCitation":"(Brochu 200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200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rabi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iamogallic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63</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j.1096-3642.2009.00582.x","ISSN":"00244082","abstract":"Despite the report of fragmentary remains from China, the fossil record of primitive Alligatorinae is unbalanced with most of its members reported from North America and Europe. Here, we describe cranial, mandibular, and some postcranial elements of a new alligatorine taxon from the Late Eocene of Krabi Basin, southern Thailand. Krabisuchus siamogallicus gen. et sp. nov. was a small animal probably not surpassing 2 m in total length. Despite deformation, the remains show a dorsally elevated cranium similar to Arambourgia gaudryi and Osteolaemus tetraspis. The new alligatorine is characterized by a very short snout and a blunt dentition in the posterior region. Krabisuchus siamogallicusis the first fossil alligatorine from Asia to be incorporated into cladistic analysis. Results indicate a close relationship of the newtaxon to Procaimanoidea, Arambourgia gaudryi, and Allognathosuchus polyodon, all of them being sister groups to the Alligator clade. Alligatorine were widespread as early as the Late Eocene across the northern hemisphere. Scenarios of alligatorine dispersal during the Palaeogene are discussed in comparison with the European and North American alligatorine fossil record. Basal alligatorines were probably land-dwelling animals contrary to modern-day crocodylians. Such a mode of life may have allowed this group to colonize vast territories, especially during periods of global warm climates.","author":[{"dropping-particle":"","family":"Martin","given":"Jeremy E.","non-dropping-particle":"","parse-names":false,"suffix":""},{"dropping-particle":"","family":"Lauprasert","given":"Komsorn","non-dropping-particle":"","parse-names":false,"suffix":""}],"container-title":"Zoological Journal of the Linnean Society","id":"ITEM-1","issue":"3","issued":{"date-parts":[["2010","3","1"]]},"page":"608-628","publisher":"Oxford University Press","title":"A new primitive alligatorine from the Eocene of Thailand: Relevance of Asiatic members to the radiation of the group","type":"article-journal","volume":"158"},"uris":["http://www.mendeley.com/documents/?uuid=972ae9e5-793c-3543-9586-0099552f702e"]}],"mendeley":{"formattedCitation":"(Martin and Lauprasert 2010)","plainTextFormattedCitation":"(Martin and Lauprasert 2010)","previouslyFormattedCitation":"(Martin and Lauprasert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rtin and Lauprasert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Kuttanacaima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iquitos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98/rspb.2014.2490","ISSN":"1471-2954","PMID":"25716785","abstract":"Amazonia contains one of the world's richest biotas, but origins of this diversity remain obscure. Onset of the Amazon River drainage at approximately 10.5 Ma represented a major shift in Neotropical ecosystems, and proto-Amazonian biotas just prior to this pivotal episode are integral to understanding origins of Amazonian biodiversity, yet vertebrate fossil evidence is extraordinarily rare. Two new species-rich bonebeds from late Middle Miocene proto-Amazonian deposits of northeastern Peru document the same hyperdiverse assemblage of seven co-occurring crocodylian species. Besides the large-bodied Purussaurus and Mourasuchus, all other crocodylians are new taxa, including a stem caiman-Gnatusuchus pebasensis-bearing a massive shovel-shaped mandible, procumbent anterior and globular posterior teeth, and a mammal-like diastema. This unusual species is an extreme exemplar of a radiation of small caimans with crushing dentitions recording peculiar feeding strategies correlated with a peak in proto-Amazonian molluscan diversity and abundance. These faunas evolved within dysoxic marshes and swamps of the long-lived Pebas Mega-Wetland System and declined with inception of the transcontinental Amazon drainage, favouring diversification of longirostrine crocodylians and more modern generalist-feeding caimans. The rise and demise of distinctive, highly productive aquatic ecosystems substantially influenced evolution of Amazonian biodiversity hotspots of crocodylians and other organisms throughout the Neogene.","author":[{"dropping-particle":"","family":"Salas-Gismondi","given":"Rodolfo","non-dropping-particle":"","parse-names":false,"suffix":""},{"dropping-particle":"","family":"Flynn","given":"John J","non-dropping-particle":"","parse-names":false,"suffix":""},{"dropping-particle":"","family":"Baby","given":"Patrice","non-dropping-particle":"","parse-names":false,"suffix":""},{"dropping-particle":"V","family":"Tejada-Lara","given":"Julia","non-dropping-particle":"","parse-names":false,"suffix":""},{"dropping-particle":"","family":"Wesselingh","given":"Frank P","non-dropping-particle":"","parse-names":false,"suffix":""},{"dropping-particle":"","family":"Antoine","given":"Pierre-Olivier","non-dropping-particle":"","parse-names":false,"suffix":""}],"container-title":"Proceedings. Biological sciences","id":"ITEM-1","issue":"1804","issued":{"date-parts":[["2015","4","7"]]},"page":"20142490","publisher":"The Royal Society","title":"A Miocene hyperdiverse crocodylian community reveals peculiar trophic dynamics in proto-Amazonian mega-wetlands.","type":"article-journal","volume":"282"},"uris":["http://www.mendeley.com/documents/?uuid=e9607306-9266-3b6d-beca-f7b18ff134b6"]}],"mendeley":{"formattedCitation":"(Salas-Gismondi &lt;i&gt;et al.&lt;/i&gt; 2015)","plainTextFormattedCitation":"(Salas-Gismondi et al. 2015)","previouslyFormattedCitation":"(Salas-Gismondi &lt;i&gt;et al.&lt;/i&gt;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alas-Gismondi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Leidy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anad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39/e01-059","ISSN":"0008-4077","abstract":"Cranial morphology of Leidyosuchus canadensis Lambe 1907 is reviewed based on previously undescribed material—seven skulls and eight mandibles. This species can be distinctively diagnosed by more than 10 derived features. New information supports the contention that L. canadensis is the sole representative of Leidyosuchus, and indicates that it is very different from the other species previously assigned to this taxon. The membership of L. canadensis within Alligatoroidea is also demonstrated by new information revealed in this study. Ontogenetic and individual variation in the cranial anatomy of L. canadensis are documented. The contact of the premaxillary–maxillary suture with the incisive foramen is not diagnostic of the taxon; rather, it exhibits individual variation. Leidyosuchus is endemic to North America. There was no faunal interchange of crocodyliforms between North America and central Asia during the last two stages of the Late Cretaceous.","author":[{"dropping-particle":"","family":"Wu","given":"Xiao-Chun","non-dropping-particle":"","parse-names":false,"suffix":""},{"dropping-particle":"","family":"Russell","given":"Anthony P","non-dropping-particle":"","parse-names":false,"suffix":""},{"dropping-particle":"","family":"Brinkman","given":"Donald B","non-dropping-particle":"","parse-names":false,"suffix":""}],"container-title":"Canadian Journal of Earth Sciences","id":"ITEM-1","issue":"12","issued":{"date-parts":[["2001","12"]]},"page":"1665-1687","publisher":" NRC Research Press Ottawa, Canada ","title":"A review of &lt;i&gt;Leidyosuchus canadensis&lt;/i&gt; Lambe, 1907 (Archosauria: Crocodylia) and an assessment of cranial variation based upon new material","type":"article-journal","volume":"38"},"uris":["http://www.mendeley.com/documents/?uuid=9bc7feb9-c401-3ca6-9038-7a85e084df44"]}],"mendeley":{"formattedCitation":"(Wu &lt;i&gt;et al.&lt;/i&gt; 2001)","plainTextFormattedCitation":"(Wu et al. 2001)","previouslyFormattedCitation":"(Wu &lt;i&gt;et al.&lt;/i&gt; 200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Wu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Listrognat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ultidentat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aoming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etrolica</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3</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6/J.PALWOR.2017.03.006","ISSN":"1871-174X","abstract":"Tomistoma petrolica Yeh, 1958 is restudied here based on 18 new specimens from the same horizon of the type and a previously referred specimen (IVPP V 5015) in Maoming, Guangdong Province. Our restudy reveals that ‘T.’ petrolica is morphologically incomparable with the extant species Tomistoma schlegelii and other species referred to Tomistoma in a number of osteological features, such as the penetration by the first dentary tooth in the anterior tip of the rostrum, the premaxilla-maxillary suture on the palate with a strong anterior projection, the jugal-quadratojugal suture starting from the posteroventral corner of the infratemporal fenestra, the sharp anterior process of the palatine relatively long, the palatine-pterygoid suture anteriorly positioned, and the broad tip of the neural spine of the third cervical vertebra. Therefore, a new genus, Maomingosuchus, is erected to include Maomingosuchus petrolica. This study also supports the previous view that a common pattern of the phylogenetic relationships among the Tomistominae cannot be established before collecting more specimens of the fragmentary taxa and sampling a suitable set of characters for the phylogenetic analysis of the group. However, this study suggests that M. petrolica may be grouped in a lineage also including Tomistoma lusitanica (Portugal), Gavialosuchus eggenburgensis (Austria), the living species T. schlegelii, Paratomistoma courti (northern Africa), and Tomistoma coppensi (central Africa). Within the lineage, M. petrolica appears to be more closely related to T. schlegelii than to the P. courti-T. coppensi clade and T. schlegelii is most probably related to the T. lusitanica-G. eggenburgensis clade rather than to M. petrolica. With the addition of M. petrolica, our phylogenetic results indicate that the origin and dispersal history of the extant species were much more complicated than what we previously thought.","author":[{"dropping-particle":"","family":"Shan","given":"Hsi-Yin","non-dropping-particle":"","parse-names":false,"suffix":""},{"dropping-particle":"","family":"Wu","given":"Xiao-Chun","non-dropping-particle":"","parse-names":false,"suffix":""},{"dropping-particle":"","family":"Cheng","given":"Yen-Nien","non-dropping-particle":"","parse-names":false,"suffix":""},{"dropping-particle":"","family":"Sato","given":"Tamaki","non-dropping-particle":"","parse-names":false,"suffix":""}],"container-title":"Palaeoworld","id":"ITEM-1","issue":"4","issued":{"date-parts":[["2017","12","1"]]},"page":"672-690","publisher":"Elsevier","title":"Maomingosuchus petrolica, a restudy of ‘Tomistoma’ petrolica Yeh, 1958","type":"article-journal","volume":"26"},"uris":["http://www.mendeley.com/documents/?uuid=6eab4290-5f09-32a7-af00-9affde8f18b6"]}],"mendeley":{"formattedCitation":"(Shan &lt;i&gt;et al.&lt;/i&gt; 2017)","plainTextFormattedCitation":"(Shan et al. 2017)","previouslyFormattedCitation":"(Shan &lt;i&gt;et al.&lt;/i&gt;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ha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arocc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zennaro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8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14772019.2014.913078","ISSN":"1477-2019","abstract":"Maroccosuchus zennaroi Jonet &amp; Wouters, 1977 from the Ypresian of the Oulad Abdoun Basin (Morocco) is described in detail based on numerous and well-preserved specimens. A phylogenetic analysis including 64 ingroup taxa and 238 characters reveals that M. zennaroi is the basalmost tomistomine. This clade is supported by 10 unambiguous synapomorphies, while only two – both related to the snout shape and observed in gavialoids – support a closer relationship between Kentisuchus spenceri and later tomistomines. Their absence in M. zennaroi could reflect its intermediate morphology between basal crocodyloids and longirostrine tomistomines. This clearly indicates a Lower Eocene, and no older than Late Palaeocene age for the tomistomine emergence, questioning the Late Eocene, Oligocene and Miocene ages proposed for Gavialis–Tomistoma divergence by molecular analyses. Considering this analysis, the biogeographical history of the tomistomines is evaluated. This history begins in western Tethys during the Lower Eoc...","author":[{"dropping-particle":"","family":"Jouve","given":"Stéphane","non-dropping-particle":"","parse-names":false,"suffix":""},{"dropping-particle":"","family":"Bouya","given":"Baâdi","non-dropping-particle":"","parse-names":false,"suffix":""},{"dropping-particle":"","family":"Amaghzaz","given":"Mbarek","non-dropping-particle":"","parse-names":false,"suffix":""},{"dropping-particle":"","family":"Meslouh","given":"Saïd","non-dropping-particle":"","parse-names":false,"suffix":""}],"container-title":"Journal of Systematic Palaeontology","id":"ITEM-1","issue":"5","issued":{"date-parts":[["2015","5","4"]]},"page":"421-445","publisher":"Taylor &amp; Francis","title":"&lt;i&gt;Maroccosuchus zennaroi&lt;/i&gt; (Crocodylia: Tomistominae) from the Eocene of Morocco: phylogenetic and palaeobiogeographical implications of the basalmost tomistomine","type":"article-journal","volume":"13"},"uris":["http://www.mendeley.com/documents/?uuid=a01537eb-fcab-3a2c-8367-d6263ee8b35f"]}],"mendeley":{"formattedCitation":"(Jouve &lt;i&gt;et al.&lt;/i&gt; 2015)","plainTextFormattedCitation":"(Jouve et al. 2015)","previouslyFormattedCitation":"(Jouve &lt;i&gt;et al.&lt;/i&gt;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Jouve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cistop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eptorhynch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0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lastRenderedPageBreak/>
              <w:t>Mecistop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ataphract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00</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cistop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nkondo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gadont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rdui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7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Piras","given":"Paolo","non-dropping-particle":"","parse-names":false,"suffix":""},{"dropping-particle":"","family":"Delfino","given":"Massimo","non-dropping-particle":"","parse-names":false,"suffix":""},{"dropping-particle":"","family":"Favero","given":"Letizia","non-dropping-particle":"Del","parse-names":false,"suffix":""},{"dropping-particle":"","family":"Kotsakis","given":"Tassos","non-dropping-particle":"","parse-names":false,"suffix":""}],"container-title":"Acta Palaeontologica Polonica","id":"ITEM-1","issue":"2","issued":{"date-parts":[["2007"]]},"page":"315-328","title":"Phylogenetic position of the crocodylian &lt;em&gt;Megadontosuchus arduini&lt;/em&gt; and tomistomine palaeobiogeography - Acta Palaeontologica Polonica","type":"article-journal","volume":"52"},"uris":["http://www.mendeley.com/documents/?uuid=116499e9-326d-3bf2-be11-35a6683b9591"]}],"mendeley":{"formattedCitation":"(Piras &lt;i&gt;et al.&lt;/i&gt; 2007)","plainTextFormattedCitation":"(Piras et al. 2007)","previouslyFormattedCitation":"(Piras &lt;i&gt;et al.&lt;/i&gt; 200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Piras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k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inexpectat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242</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k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kalpokas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24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k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ander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25</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ek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whitehunter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46</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Melanosuchus </w:t>
            </w:r>
            <w:proofErr w:type="spellStart"/>
            <w:r w:rsidRPr="00B05F6F">
              <w:rPr>
                <w:rFonts w:ascii="Times New Roman" w:eastAsia="Times New Roman" w:hAnsi="Times New Roman" w:cs="Times New Roman"/>
                <w:b w:val="0"/>
                <w:i/>
                <w:color w:val="000000"/>
                <w:sz w:val="20"/>
                <w:szCs w:val="20"/>
                <w:lang w:val="en-US" w:eastAsia="es-CL"/>
              </w:rPr>
              <w:t>niger</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oura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mazon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14</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Price","given":"L. I.","non-dropping-particle":"","parse-names":false,"suffix":""}],"container-title":" Anais da Academia Brasileira de Ciênicas ","id":"ITEM-1","issued":{"date-parts":[["1964"]]},"page":"59-68","title":"Sobre o crânio de um grande crocodilídeo extinto do Alto rio Juruá, Estado do Acre.","type":"article-journal","volume":"36"},"uris":["http://www.mendeley.com/documents/?uuid=d7675881-a479-38bf-8708-333c15f48ce0"]}],"mendeley":{"formattedCitation":"(Price 1964)","plainTextFormattedCitation":"(Price 1964)","previouslyFormattedCitation":"(Price 196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Price 196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oura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rends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91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8912963.2018.1528246","ISSN":"0891-2963","abstract":"ABSTRACTThe Miocene crocodyliform fauna of South America is one of the most diverse of the world, and the late Miocene Urumaco Formation of Venezuela has one of its most important assemblages. Mourasuchus (Caimaninae) is one of the most peculiar crocodyliforms of the South American Miocene due to its unusual morphology, which prompted peculiar feeding habits to be proposed for this taxon. In this paper we present a redescription of the holotype of the species Mourasuchus arendsi (CIAAP-1297) from the Urumaco Formation of Venezuela. The redescription offered a thorough reassessment of the skull, mandibles and postcranium that comprise the holotype of M. arendsi, providing a comprehensive morphological description of this specimen for the first time. The data provided by this description prompted a review of the taxonomic status of M. arendsi, which has enabled the possibility of M. arendsi being a junior synonym of M. atopus to be considered and thoroughly discussed in this paper. An eventual confirmation ...","author":[{"dropping-particle":"","family":"Cidade","given":"Giovanne M.","non-dropping-particle":"","parse-names":false,"suffix":""},{"dropping-particle":"","family":"Solórzano","given":"Andrés","non-dropping-particle":"","parse-names":false,"suffix":""},{"dropping-particle":"","family":"Rincón","given":"Ascánio Daniel","non-dropping-particle":"","parse-names":false,"suffix":""},{"dropping-particle":"","family":"Riff","given":"Douglas","non-dropping-particle":"","parse-names":false,"suffix":""},{"dropping-particle":"","family":"Hsiou","given":"Annie Schmaltz","non-dropping-particle":"","parse-names":false,"suffix":""}],"container-title":"Historical Biology","id":"ITEM-1","issued":{"date-parts":[["2018","10"]]},"page":"1-17","publisher":"Taylor &amp; Francis","title":"Redescription of the holotype of the Miocene crocodylian &lt;i&gt;Mourasuchus arendsi&lt;/i&gt; (Alligatoroidea, Caimaninae) and perspectives on the taxonomy of the species","type":"article-journal"},"uris":["http://www.mendeley.com/documents/?uuid=8ede7bac-af5f-38aa-a2a2-93fe99fc6cc1"]}],"mendeley":{"formattedCitation":"(Cidade &lt;i&gt;et al.&lt;/i&gt; 2018)","plainTextFormattedCitation":"(Cidade et al. 2018)","previouslyFormattedCitation":"(Cidade &lt;i&gt;et al.&lt;/i&gt; 201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Cidade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oura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top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39</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angston","given":"Wann","non-dropping-particle":"","parse-names":false,"suffix":""},{"dropping-particle":"","family":"Gasparini","given":"Zulma","non-dropping-particle":"","parse-names":false,"suffix":""}],"container-title":"Vertebrate paleontology in the neotropics—the Miocene fauna of La Venta, Colombia","editor":[{"dropping-particle":"","family":"Kay","given":"NH","non-dropping-particle":"","parse-names":false,"suffix":""},{"dropping-particle":"","family":"Madden","given":"R","non-dropping-particle":"","parse-names":false,"suffix":""},{"dropping-particle":"","family":"Cifelli","given":"Richard","non-dropping-particle":"","parse-names":false,"suffix":""},{"dropping-particle":"","family":"Flynn","given":"John","non-dropping-particle":"","parse-names":false,"suffix":""}],"id":"ITEM-1","issued":{"date-parts":[["1997"]]},"page":"113-154","publisher":"Smithsonian Institution Scholarly Press","title":"Crocodilians, Gryposuchus, and the south American gavials","type":"chapter"},"uris":["http://www.mendeley.com/documents/?uuid=36285d2f-0476-40be-ae9a-606453eb7954"]}],"mendeley":{"formattedCitation":"(Langston and Gasparini 1997)","plainTextFormattedCitation":"(Langston and Gasparini 1997)","previouslyFormattedCitation":"(Langston and Gasparini 199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angston and Gasparini 199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Mourasuchus</w:t>
            </w:r>
            <w:proofErr w:type="spellEnd"/>
            <w:r w:rsidRPr="00B05F6F">
              <w:rPr>
                <w:rFonts w:ascii="Times New Roman" w:eastAsia="Times New Roman" w:hAnsi="Times New Roman" w:cs="Times New Roman"/>
                <w:b w:val="0"/>
                <w:i/>
                <w:color w:val="000000"/>
                <w:sz w:val="20"/>
                <w:szCs w:val="20"/>
                <w:lang w:val="en-US" w:eastAsia="es-CL"/>
              </w:rPr>
              <w:t xml:space="preserve"> pattersoni</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5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7717/peerj.3056","ISSN":"2167-8359","abstract":"Mourasuchus (Alligatoroidea, Caimaninae) is one of the most peculiar crocodyliforms due to the skull morphology consisting of a long, wide, dorsoventrally flat rostrum with long, slender mandibular rami. Despite these peculiarities, the systematics, phylogeny and feeding habits of this taxon have not been properly studied. In this paper, we describe a new species of the genus, Mourasuchus pattersoni sp. nov., from the late Miocene of the Urumaco Formation of Venezuela. The new species differs from the other Mourasuchus species in having a lateromedially wide, dorsoventrally high jugal bone and a circular incisive foramen, which both represent autapomorphies of the new taxon. Phylogenetically, M. pattersoni sp. nov. is more closely related to M. amazonensis and the specimen UFAC-1424 (formely attributed to M. nativus ) than to M. arendsi or M. atopus , whilst Mourasuchus is recovered once more as a monophyletic group. Furthermore, the cladistic analysis performed in this contribution offers a new phylogenetic assessment of Caimaninae, including many taxa described recently for the group. In this study, we also discuss the crocodylian diversity of the Urumaco Formation as well as how paleoenvironment may have contributed toward its evolution. In addition, we provide a discussion of the potential feeding habits of Mourasuchus . In this contribution, Mourasuchus is regarded as a taxon that likely preferred to prey on small animals. The unusual skull morphology of this group may have evolved to cover a large area with the rostrum, allowing for a more efficient prey capture, while the prey may have consisted predominantly of large amounts of small animals.","author":[{"dropping-particle":"","family":"Cidade","given":"Giovanne M.","non-dropping-particle":"","parse-names":false,"suffix":""},{"dropping-particle":"","family":"Solórzano","given":"Andrés","non-dropping-particle":"","parse-names":false,"suffix":""},{"dropping-particle":"","family":"Rincón","given":"Ascanio Daniel","non-dropping-particle":"","parse-names":false,"suffix":""},{"dropping-particle":"","family":"Riff","given":"Douglas","non-dropping-particle":"","parse-names":false,"suffix":""},{"dropping-particle":"","family":"Hsiou","given":"Annie Schmaltz","non-dropping-particle":"","parse-names":false,"suffix":""}],"container-title":"PeerJ","id":"ITEM-1","issue":"3","issued":{"date-parts":[["2017"]]},"page":"e3056","title":"A new Mourasuchus (Alligatoroidea, Caimaninae) from the late Miocene of Venezuela, the phylogeny of Caimaninae and considerations on the feeding habits of Mourasuchus","type":"article-journal","volume":"5"},"uris":["http://www.mendeley.com/documents/?uuid=2b9fc294-e044-3c80-84a1-0c3a20ccc19e"]}],"mendeley":{"formattedCitation":"(Cidade &lt;i&gt;et al.&lt;/i&gt; 2017)","plainTextFormattedCitation":"(Cidade et al. 2017)","previouslyFormattedCitation":"(Cidade &lt;i&gt;et al.&lt;/i&gt;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Cidade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Navaj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ook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42</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ucas","given":"Spencer G.","non-dropping-particle":"","parse-names":false,"suffix":""},{"dropping-particle":"","family":"Estep","given":"J. W","non-dropping-particle":"","parse-names":false,"suffix":""}],"container-title":"New Mexico's Fossil Record 2","id":"ITEM-1","issued":{"date-parts":[["2000"]]},"page":"155-168","title":"Osteology of Allognathosuchus mooki Simpson, a Paleocene crocodilian from the Sanjuan Basin, New Mexico","type":"article-journal","volume":"16"},"uris":["http://www.mendeley.com/documents/?uuid=df314142-f426-4629-804c-302c7c4bb1b7"]}],"mendeley":{"formattedCitation":"(Lucas and Estep 2000)","plainTextFormattedCitation":"(Lucas and Estep 2000)","previouslyFormattedCitation":"(Lucas and Estep 200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ucas and Estep 200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Necr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ion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The fossil record of Alligatoroidea in Argentina is mainly represented by Caimaninae alligatorids. This lineage recorded two impor- tant moments in its natural history, one at the beginning of the Paleogene (Late Paleocene–Middle Eocene) and the other in the Neogene (Late Miocene). The most ancient record of alligatoroids in South America comes from the Early Paleocene of Patagonia. It includes basal forms of caimanines such as   Necrosuchus ionensis, Eocaiman palaeocenicus, Eocaiman cavernensis,   and probably a new species of alligatoroid, which provide key morphological information on the evolutionary and biogeographic history of these crocodylians. Another important moment of the evolutionary history of caimanines is the diversification of the lineage observed during the Miocene. Although there is some isolated cranial material of caimanines from the Late Miocene of northwestern Argentina, the most abundant and diverse fossil Miocene material comes from the northeast, from a level informally called “Conglomerado Osífero”. Two genera of caimanines are known from this stratigraphic level (Caiman and   Mourasuchus)   with at least five valid species. Here we present an update of the knowledge of Cenozoic alligatorids of Argentina, as a tribute to Zulma Gasparini for her invaluable contribution to the understanding of the crocodilian evolution in South America.","author":[{"dropping-particle":"","family":"Bona","given":"Paula","non-dropping-particle":"","parse-names":false,"suffix":""},{"dropping-particle":"","family":"Barrios","given":"Francisco","non-dropping-particle":"","parse-names":false,"suffix":""}],"container-title":"Publicación Electrónica de la Asociación Paleontológica Argentina","id":"ITEM-1","issue":"1","issued":{"date-parts":[["2015"]]},"page":"143–158.","publisher":"Asociación Paleontológica Argentina","title":"THE ALLIGATOROIDEA OF ARGENTINA: AN UPDATE OF ITS FOSSIL RECORD","type":"article-journal","volume":"15"},"uris":["http://www.mendeley.com/documents/?uuid=13f4bcbd-06dd-36ae-9b13-7745b7326851"]}],"mendeley":{"formattedCitation":"(Bona and Barrios 2015)","plainTextFormattedCitation":"(Bona and Barrios 2015)","previouslyFormattedCitation":"(Bona and Barrios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ona and Barrios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Notocaima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tromer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987</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Ocepe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eoafrican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75*</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671/0272-4634(2008)28","ISBN":"0272-4634","ISSN":"0272-4634","abstract":"A gavialoid crocodylian from the Maastrichtian of the Oulad Abdoun phosphatic Basin (Morocco) is described, representing the oldest known crocodylian from Africa. The specimen consists of a skull that exhibits several features not found in other gavialoids, and a new genus and species is erected, Ocepesuchus eoafricanus. A phylogenetic analysis has been conducted including 201 characters and 71 taxa, where Ocepesuchus eoafricanus appears as the most basal African gavialoid, and the South American gavialoids are paraphyletic. This paraphyly has strong biogeographic implications, and the previous hypothesis of South American and Asian assemblages derived from African gavialoids should be reviewed. The historical biogeography of Gavialoidea is probably more complex than previously supposed. The phosphatic deposits of Morocco provide a unique opportunity to study the vertebrate faunal turnover across the Cretaceous- Tertiary (KT) boundary. The crocodyliforms are very scarce in the Maastrichtian marine basins of Africa which are dominated by mosasaurid squamates. The latter became extinct by the KT boundary, while crocodyliforms survived and diversified in the Paleocene. Mosasaurids and crocodyliforms both lived in probably comparable marine environments during the Maastrichtian. The selectivity of the KT boundary extinctions remains to be explained; since freshwater environments are known for having been less affected by the KT crisis than marine ones, a freshwater lifestyle of the juveniles, like in extant marine crocodiles and unlike the fully marine mosasaurs, could explain this difference with regard to survivorship.","author":[{"dropping-particle":"","family":"Jouve","given":"Stéphane","non-dropping-particle":"","parse-names":false,"suffix":""},{"dropping-particle":"","family":"Bardet","given":"Nathalie","non-dropping-particle":"","parse-names":false,"suffix":""},{"dropping-particle":"","family":"Jalil","given":"Nour-Eddine","non-dropping-particle":"","parse-names":false,"suffix":""},{"dropping-particle":"","family":"Suberbiola","given":"Xabier Pereda","non-dropping-particle":"","parse-names":false,"suffix":""},{"dropping-particle":"","family":"Amaghzaz","given":"Mbarek","non-dropping-particle":"","parse-names":false,"suffix":""}],"container-title":"Journal of Vertebrate Paleontology","id":"ITEM-1","issue":"2","issued":{"date-parts":[["2008"]]},"page":"409-421","publisher":"Taylor &amp; Francis Group","title":"The Oldest African Crocodylian : Phylogeny , Paleobiogeography , and Differential Survivorship Of Marine Reptiles Through the Cretaceous-Tertiary Boundary","type":"article-journal","volume":"28"},"uris":["http://www.mendeley.com/documents/?uuid=0559f449-727a-3494-841a-638fd25a43c1"]}],"mendeley":{"formattedCitation":"(Jouve &lt;i&gt;et al.&lt;/i&gt; 2008)","plainTextFormattedCitation":"(Jouve et al. 2008)","previouslyFormattedCitation":"(Jouve &lt;i&gt;et al.&lt;/i&gt; 200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Jouve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Orthogeny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olsen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34</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4 p. : ill. ; 24 cm.","author":[{"dropping-particle":"","family":"Mook","given":"Charles Craig","non-dropping-particle":"","parse-names":false,"suffix":""}],"container-title":"American Museum novitates","id":"ITEM-1","issued":{"date-parts":[["1924"]]},"page":"1-4","publisher":"New York City : The American Museum of Natural History","title":"A new crocodilian from the Wasatch beds. American Museum novitates","type":"article-journal","volume":"137"},"uris":["http://www.mendeley.com/documents/?uuid=d04709ed-64f7-339f-b08f-76426870bf86"]}],"mendeley":{"formattedCitation":"(Mook 1924)","plainTextFormattedCitation":"(Mook 1924)","previouslyFormattedCitation":"(Mook 192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2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Osteolaem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etrasp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8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alae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alpebros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700</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alae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rigonat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allimnar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racil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859</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allimnarchus</w:t>
            </w:r>
            <w:proofErr w:type="spellEnd"/>
            <w:r w:rsidRPr="00B05F6F">
              <w:rPr>
                <w:rFonts w:ascii="Times New Roman" w:eastAsia="Times New Roman" w:hAnsi="Times New Roman" w:cs="Times New Roman"/>
                <w:b w:val="0"/>
                <w:i/>
                <w:color w:val="000000"/>
                <w:sz w:val="20"/>
                <w:szCs w:val="20"/>
                <w:lang w:val="en-US" w:eastAsia="es-CL"/>
              </w:rPr>
              <w:t xml:space="preserve"> pollens</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6191</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ara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ourt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enghu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a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78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39/E09-036","ISSN":"0008-4077","abstract":"Penghusuchus pani gen. et sp. nov. is described on the basis of a skeleton from the upper Miocene of Penghu Island. It is the most complete vertebrate fossil from Taiwan. Penghusuchus pani is distinguished from other tomistomines mainly in features of the skull and mandible. The most diagnostic characters for the taxon are that the prefrontal and anterior process of the jugal extend as anteriorly as the lacrimal does; the seventh maxillary tooth is the largest; the choana is sharply triangular in outline; and the floor of the nasopharyngeal canal and choanal borders strongly drop downward to form a Y-shaped prominence on the ventral surface of the pterygoids. Our phylogenetic analysis indicates that the new form is closely related to two other Asian fossil tomistomines, Tomistoma petrolica from southeastern China and Toyotamaphimeia machikanensis from Japan. The discovery of P. pani certainly enriches our knowledge of the paleogeography and the phylogenetic relationships amongst tomistomines.","author":[{"dropping-particle":"","family":"Shan","given":"Hsi-Yin","non-dropping-particle":"","parse-names":false,"suffix":""},{"dropping-particle":"","family":"Wu","given":"Xiao-chun","non-dropping-particle":"","parse-names":false,"suffix":""},{"dropping-particle":"","family":"Cheng","given":"Yen-nien","non-dropping-particle":"","parse-names":false,"suffix":""},{"dropping-particle":"","family":"Sato","given":"Tamaki","non-dropping-particle":"","parse-names":false,"suffix":""}],"container-title":"Canadian Journal of Earth Sciences","editor":[{"dropping-particle":"","family":"Sues","given":"Hans-Dieter","non-dropping-particle":"","parse-names":false,"suffix":""}],"id":"ITEM-1","issue":"7","issued":{"date-parts":[["2009","7"]]},"page":"529-555","title":"A new tomistomine (Crocodylia) from the Miocene of Taiwan","type":"article-journal","volume":"46"},"uris":["http://www.mendeley.com/documents/?uuid=4bc27dba-3e12-3ba6-9a1a-3ad2da7ffcfb"]}],"mendeley":{"formattedCitation":"(Shan &lt;i&gt;et al.&lt;/i&gt; 2009)","plainTextFormattedCitation":"(Shan et al. 2009)","previouslyFormattedCitation":"(Shan &lt;i&gt;et al.&lt;/i&gt; 200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Sha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Piscogavialis </w:t>
            </w:r>
            <w:proofErr w:type="spellStart"/>
            <w:r w:rsidRPr="00B05F6F">
              <w:rPr>
                <w:rFonts w:ascii="Times New Roman" w:eastAsia="Times New Roman" w:hAnsi="Times New Roman" w:cs="Times New Roman"/>
                <w:b w:val="0"/>
                <w:i/>
                <w:color w:val="000000"/>
                <w:sz w:val="20"/>
                <w:szCs w:val="20"/>
                <w:lang w:val="en-US" w:eastAsia="es-CL"/>
              </w:rPr>
              <w:t>jugaliperforat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4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07/BF02988368","ISSN":"0031-0220","author":[{"dropping-particle":"","family":"Kraus","given":"Regina","non-dropping-particle":"","parse-names":false,"suffix":""}],"container-title":"Paläontologische Zeitschrift","id":"ITEM-1","issue":"3-4","issued":{"date-parts":[["1998","11"]]},"page":"389-405","publisher":"Springer-Verlag","title":"The cranium ofPiscogavialis jugaliperforatus n.gen., n.sp. (Gavialidae, Crocodylia) from the Miocene of Peru","type":"article-journal","volume":"72"},"uris":["http://www.mendeley.com/documents/?uuid=acee8162-aa98-3df5-a71b-5e82579e3da1"]}],"mendeley":{"formattedCitation":"(Kraus 1998)","plainTextFormattedCitation":"(Kraus 1998)","previouslyFormattedCitation":"(Kraus 199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Kraus 199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lanocrani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datang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25</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i","given":"Jinling","non-dropping-particle":"","parse-names":false,"suffix":""}],"container-title":"Vertebrata PalAsiatica","id":"ITEM-1","issue":"2","issued":{"date-parts":[["1984"]]},"page":"123-134","title":"A new species of ''Planocrania'' from Hengdong, Hunan","type":"article-journal","volume":"22"},"uris":["http://www.mendeley.com/documents/?uuid=27b599f3-7993-3c2a-b48f-51cc4cfab426"]}],"mendeley":{"formattedCitation":"(Li 1984)","plainTextFormattedCitation":"(Li 1984)","previouslyFormattedCitation":"(Li 198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i 198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lanocrani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engdong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Li","given":"Jinling","non-dropping-particle":"","parse-names":false,"suffix":""}],"container-title":"Vertebrata PalAsiatica","id":"ITEM-1","issue":"2","issued":{"date-parts":[["1984"]]},"page":"123-134","title":"A new species of ''Planocrania'' from Hengdong, Hunan","type":"article-journal","volume":"22"},"uris":["http://www.mendeley.com/documents/?uuid=27b599f3-7993-3c2a-b48f-51cc4cfab426"]}],"mendeley":{"formattedCitation":"(Li 1984)","plainTextFormattedCitation":"(Li 1984)","previouslyFormattedCitation":"(Li 198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Li 198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rocaimanoide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kay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304</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rocaimanoide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utah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7</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6/j.joca.2004.03.005","ISSN":"1063-4584","PMID":"15219568","abstract":"OBJECTIVE: Intraarticular injections of sodium hyaluronate (Na-HA) appear effective in reducing subjective symptoms of osteoarthritis (OA) and may also have protective effects on the cartilage matrix. The present study analyzed the suppressive effects of Na-HA on the release and degradation of aggrecan and on levels of nitric oxide (NO) in the joint fluid of patients with knee OA.\\n\\nDESIGN: Sixteen OA patients with knee joint effusion were treated by 5 weekly intraarticular injections of Na-HA. Prior to each Na-HA injection, joint fluid was collected to determine the levels of chondroitin 4-sulfate (C4S) and chondroitin 6-sulfate (C6S), intact aggrecan and NO.\\n\\nRESULTS: One week after the final injection, the joint fluid levels of C4S, C6S, and NO were significantly decreased. In contrast, the joint fluid level of intact aggrecan was stable during the series of Na-HA injections. A trend was seen for a positive correlation (P &lt; 0.1) between the clinical score and C4S or C6S joint fluid levels, and for a negative correlation between the joint fluid levels of intact aggrecan and C4S or C6S. No significant correlations were observed between joint fluid levels of NO, the clinical score, and levels of C4S, C6S, and intact aggrecan.\\n\\nCONCLUSION: The results of this study suggest that intraarticularly injected Na-HA is able to improve the clinical symptoms of OA partially based on its ability to reduce the release and degradation of aggrecan and/or to enhance the synthesis of aggrecan in the joint tissues of the patients with knee OA. While Na-HA also reduces the NO level in the joint fluid of patients with knee OA, this effect may be independent from the other effects of Na-HA.","author":[{"dropping-particle":"","family":"Gilmore","given":"Charles W.","non-dropping-particle":"","parse-names":false,"suffix":""}],"container-title":"J. Paleontol.","id":"ITEM-1","issue":"1","issued":{"date-parts":[["1946"]]},"page":"62-67","title":"A new crocodilian from the Eocene of Utah.","type":"article-journal","volume":"20"},"uris":["http://www.mendeley.com/documents/?uuid=9178472f-3994-3c0e-abd9-24238d81a958"]}],"mendeley":{"formattedCitation":"(Gilmore 1946)","plainTextFormattedCitation":"(Gilmore 1946)","previouslyFormattedCitation":"(Gilmore 194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Gilmore 194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rodiplocynodo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ang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66</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5 p. : ill. ; 24 cm.","author":[{"dropping-particle":"","family":"Mook","given":"Charles Craig","non-dropping-particle":"","parse-names":false,"suffix":""}],"container-title":"American Museum novitates","id":"ITEM-1","issued":{"date-parts":[["1941"]]},"page":"1-5","publisher":"New York City : The American Museum of Natural History","title":"A new crocodilian from the Lance Formation.","type":"article-journal","volume":"1128"},"uris":["http://www.mendeley.com/documents/?uuid=a4b25a28-d44d-37f9-b566-50f7dbffd361"]}],"mendeley":{"formattedCitation":"(Mook 1941)","plainTextFormattedCitation":"(Mook 1941)","previouslyFormattedCitation":"(Mook 194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4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rotoalligator</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huining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249</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Protocaiman</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peligrens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58*</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98/rspb.2018.0843","ISSN":"0962-8452","author":[{"dropping-particle":"","family":"Bona","given":"Paula","non-dropping-particle":"","parse-names":false,"suffix":""},{"dropping-particle":"","family":"Ezcurra","given":"Martín D.","non-dropping-particle":"","parse-names":false,"suffix":""},{"dropping-particle":"","family":"Barrios","given":"Francisco","non-dropping-particle":"","parse-names":false,"suffix":""},{"dropping-particle":"V.","family":"Fernandez Blanco","given":"María","non-dropping-particle":"","parse-names":false,"suffix":""}],"container-title":"Proceedings of the Royal Society B: Biological Sciences","id":"ITEM-1","issue":"1885","issued":{"date-parts":[["2018","8","29"]]},"page":"20180843","title":"A new Palaeocene crocodylian from southern Argentina sheds light on the early history of caimanines","type":"article-journal","volume":"285"},"uris":["http://www.mendeley.com/documents/?uuid=3ca0cfbe-cac3-3b2d-8976-3665f1da6123"]},{"id":"ITEM-2","itemData":{"DOI":"10.1007/s12549-018-0332-5","ISSN":"18671608","abstract":"© 2018 Senckenberg Gesellschaft für Naturforschung and Springer-Verlag GmbH Germany, part of Springer Nature Crocodyliform diversity was particularly high during the middle and late Miocene of South America, with up to 12 species recovered from a single geological unit. Nonetheless, the early Miocene fossil record of low-latitude vertebrates is scarce; hence, crocodylians remain poorly known in the region. The Castillo Formation, located in the northwest of Venezuela, preserves an interesting vertebrate fauna with a well-constrained late early Miocene age. Previous work dealing with crocodylians of this formation only recorded three taxa: the gavialoid Siquisiquesuchus venezuelensis and Gryposuchus sp. and indeterminate alligatoroid remains. New cranial and mandibular material recently recovered from the Castillo Formation allows us to document four previously unrecognised alligatoroid forms: Purussaurus sp., Caiman sp., an indeterminate caimanine and an indeterminate alligatoroid. With six taxa, the crocodylian assemblage reveals a previously undocumented relatively high taxonomic diversity in the early Miocene. The Castillo crocodylians show a broad range of morphological disparity and body sizes ranging from small (2.5 m–62 kg) to large (7.5 m–1600 kg) taxa. Thus, crocodylian niche partition, as well as the abundance and variety of resources and environmental heterogeneity of aquatic ecosystems in South America, were already established by at least the early Miocene. The presence of Caiman in ~ 18 Ma strata represents the unequivocally earliest record of the taxon in South America and allows us to propose that the origin of the jacareans is more likely to have occurred during or before the early Miocene, challenging previous molecular hypotheses.","author":[{"dropping-particle":"","family":"Solórzano","given":"Andrés","non-dropping-particle":"","parse-names":false,"suffix":""},{"dropping-particle":"","family":"Rincón","given":"Ascanio D.","non-dropping-particle":"","parse-names":false,"suffix":""},{"dropping-particle":"","family":"Cidade","given":"Giovanne M.","non-dropping-particle":"","parse-names":false,"suffix":""},{"dropping-particle":"","family":"Núñez-Flores","given":"Mónica","non-dropping-particle":"","parse-names":false,"suffix":""},{"dropping-particle":"","family":"Sánchez","given":"Leonardo","non-dropping-particle":"","parse-names":false,"suffix":""}],"container-title":"Palaeobiodiversity and Palaeoenvironments","id":"ITEM-2","issued":{"date-parts":[["2018"]]},"page":"1-19","title":"Lower Miocene alligatoroids (Crocodylia) from the Castillo Formation, northwest of Venezuela","type":"article-newspaper"},"uris":["http://www.mendeley.com/documents/?uuid=64f1cc98-a487-3440-9d70-2604a1969b96"]}],"mendeley":{"formattedCitation":"(Bona &lt;i&gt;et al.&lt;/i&gt; 2018; Solórzano &lt;i&gt;et al.&lt;/i&gt; 2018)","plainTextFormattedCitation":"(Bona et al. 2018; Solórzano et al. 2018)","previouslyFormattedCitation":"(Bona &lt;i&gt;et al.&lt;/i&gt; 2018; Solórzano &lt;i&gt;et al.&lt;/i&gt; 201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Bona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8; Solórzano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Purussaurus </w:t>
            </w:r>
            <w:proofErr w:type="spellStart"/>
            <w:r w:rsidRPr="00B05F6F">
              <w:rPr>
                <w:rFonts w:ascii="Times New Roman" w:eastAsia="Times New Roman" w:hAnsi="Times New Roman" w:cs="Times New Roman"/>
                <w:b w:val="0"/>
                <w:i/>
                <w:color w:val="000000"/>
                <w:sz w:val="20"/>
                <w:szCs w:val="20"/>
                <w:lang w:val="en-US" w:eastAsia="es-CL"/>
              </w:rPr>
              <w:t>brasili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4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371/journal.pone.0117944","ISSN":"1932-6203","abstract":"Purussaurus brasiliensis thrived in the northwestern portion of South America during the Late Miocene. Although substantial material has been recovered since its early discovery, this fossil crocodilian can still be considered as very poorly understood. In the present work, we used regression equations based on modern crocodilians to present novel details about the morphometry, bite-force and paleobiology of this species. According to our results, an adult Purussaurus brasiliensis was estimated to reach around 12.5 m in length, weighing around 8.4 metric tons, with a mean daily food intake of 40.6 kg. It was capable of generating sustained bite forces of 69,000 N (around 7 metric tons-force). The extreme size and strength reached by this animal seems to have allowed it to include a wide range of prey in its diet, making it a top predator in its ecosystem. As an adult, it would have preyed upon large to very large vertebrates, and, being unmatched by any other carnivore, it avoided competition. The evolution of a large body size granted P. brasiliensis many advantages, but it may also have led to its vulnerability. The constantly changing environment on a large geological scale may have reduced its long-term survival, favoring smaller species more resilient to ecological shifts.","author":[{"dropping-particle":"","family":"Aureliano","given":"Tito","non-dropping-particle":"","parse-names":false,"suffix":""},{"dropping-particle":"","family":"Ghilardi","given":"Aline M.","non-dropping-particle":"","parse-names":false,"suffix":""},{"dropping-particle":"","family":"Guilherme","given":"Edson","non-dropping-particle":"","parse-names":false,"suffix":""},{"dropping-particle":"","family":"Souza-Filho","given":"Jonas P.","non-dropping-particle":"","parse-names":false,"suffix":""},{"dropping-particle":"","family":"Cavalcanti","given":"Mauro","non-dropping-particle":"","parse-names":false,"suffix":""},{"dropping-particle":"","family":"Riff","given":"Douglas","non-dropping-particle":"","parse-names":false,"suffix":""}],"container-title":"PLOS ONE","id":"ITEM-1","issue":"2","issued":{"date-parts":[["2015","2","17"]]},"page":"e0117944","publisher":"Public Library of Science","title":"Morphometry, Bite-Force, and Paleobiology of the Late Miocene Caiman Purussaurus brasiliensis","type":"article-journal","volume":"10"},"uris":["http://www.mendeley.com/documents/?uuid=30de76a5-46ba-34b0-ba43-29b072da0f74"]}],"mendeley":{"formattedCitation":"(Aureliano &lt;i&gt;et al.&lt;/i&gt; 2015)","plainTextFormattedCitation":"(Aureliano et al. 2015)","previouslyFormattedCitation":"(Aureliano &lt;i&gt;et al.&lt;/i&gt; 201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Aureliano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Purussaurus mirandai</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26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7/S147720190600188X","ISSN":"1477-2019","abstract":"Synopsis Fossil Crocodylia are taxonomically diverse in South America, particularly in the upper Miocene Urumaco Formation (Venezuela). Among them is the giant alligatoroid Purussaurus, previously known from the upper Miocene Solimões Formation in Brasil (P. brasiliensis) and the middle Miocene of La Venta in Colombia (P. neivensis). New specimens of Crocodylia from the Urumaco Formation are described and a new species, Purussaurus mirandai, erected. This is characterised by a large, elongate and extremely flat skull, a very large narial opening comprising almost 60% of rostral length and a large incisive foramen that extends anteriorly between the fossae for the first mandibulary teeth. Purussaurus mirandai sp. nov. was the largest predator in the swampy environments and represented the top trophic level in the Urumaco assemblage. A phylogenetic analysis of 164 characters in 68 ingroup crocodile taxa supported the association of P. neivensis and P. mirandai with five synapomorphies and confirmed the sist...","author":[{"dropping-particle":"","family":"Aguilera","given":"Orangel A.","non-dropping-particle":"","parse-names":false,"suffix":""},{"dropping-particle":"","family":"Riff","given":"Douglas","non-dropping-particle":"","parse-names":false,"suffix":""},{"dropping-particle":"","family":"Bocquentin‐Villanueva","given":"Jean","non-dropping-particle":"","parse-names":false,"suffix":""}],"container-title":"Journal of Systematic Palaeontology","id":"ITEM-1","issue":"3","issued":{"date-parts":[["2006","1"]]},"page":"221-232","publisher":" Taylor &amp; Francis Group ","title":"A new giant &lt;i&gt;Purussaurus&lt;/i&gt; (Crocodyliformes, Alligatoridae) from the Upper Miocene Urumaco Formation, Venezuela","type":"article-journal","volume":"4"},"uris":["http://www.mendeley.com/documents/?uuid=8d6d4398-4873-32bd-b674-e2a8dda6640a"]}],"mendeley":{"formattedCitation":"(Aguilera &lt;i&gt;et al.&lt;/i&gt; 2006)","plainTextFormattedCitation":"(Aguilera et al. 2006)","previouslyFormattedCitation":"(Aguilera &lt;i&gt;et al.&lt;/i&gt; 200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Aguilera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 xml:space="preserve">Purussaurus </w:t>
            </w:r>
            <w:proofErr w:type="spellStart"/>
            <w:r w:rsidRPr="00B05F6F">
              <w:rPr>
                <w:rFonts w:ascii="Times New Roman" w:eastAsia="Times New Roman" w:hAnsi="Times New Roman" w:cs="Times New Roman"/>
                <w:b w:val="0"/>
                <w:i/>
                <w:color w:val="000000"/>
                <w:sz w:val="20"/>
                <w:szCs w:val="20"/>
                <w:lang w:val="en-US" w:eastAsia="es-CL"/>
              </w:rPr>
              <w:t>neiv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801</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17/S147720190600188X","ISSN":"1477-2019","abstract":"Synopsis Fossil Crocodylia are taxonomically diverse in South America, particularly in the upper Miocene Urumaco Formation (Venezuela). Among them is the giant alligatoroid Purussaurus, previously known from the upper Miocene Solimões Formation in Brasil (P. brasiliensis) and the middle Miocene of La Venta in Colombia (P. neivensis). New specimens of Crocodylia from the Urumaco Formation are described and a new species, Purussaurus mirandai, erected. This is characterised by a large, elongate and extremely flat skull, a very large narial opening comprising almost 60% of rostral length and a large incisive foramen that extends anteriorly between the fossae for the first mandibulary teeth. Purussaurus mirandai sp. nov. was the largest predator in the swampy environments and represented the top trophic level in the Urumaco assemblage. A phylogenetic analysis of 164 characters in 68 ingroup crocodile taxa supported the association of P. neivensis and P. mirandai with five synapomorphies and confirmed the sist...","author":[{"dropping-particle":"","family":"Aguilera","given":"Orangel A.","non-dropping-particle":"","parse-names":false,"suffix":""},{"dropping-particle":"","family":"Riff","given":"Douglas","non-dropping-particle":"","parse-names":false,"suffix":""},{"dropping-particle":"","family":"Bocquentin‐Villanueva","given":"Jean","non-dropping-particle":"","parse-names":false,"suffix":""}],"container-title":"Journal of Systematic Palaeontology","id":"ITEM-1","issue":"3","issued":{"date-parts":[["2006","1"]]},"page":"221-232","publisher":" Taylor &amp; Francis Group ","title":"A new giant &lt;i&gt;Purussaurus&lt;/i&gt; (Crocodyliformes, Alligatoridae) from the Upper Miocene Urumaco Formation, Venezuela","type":"article-journal","volume":"4"},"uris":["http://www.mendeley.com/documents/?uuid=8d6d4398-4873-32bd-b674-e2a8dda6640a"]}],"mendeley":{"formattedCitation":"(Aguilera &lt;i&gt;et al.&lt;/i&gt; 2006)","plainTextFormattedCitation":"(Aguilera et al. 2006)","previouslyFormattedCitation":"(Aguilera &lt;i&gt;et al.&lt;/i&gt; 200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Aguilera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Quinkan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babarra</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BN":"0–253–34374–7","author":[{"dropping-particle":"","family":"Molnar","given":"Ralph Earl","non-dropping-particle":"","parse-names":false,"suffix":""}],"id":"ITEM-1","issued":{"date-parts":[["2004"]]},"number-of-pages":"210 p.","publisher":"Indiana University Press","publisher-place":"Bloomington (Indiana)","title":"Dragons in the Dust: The Paleobiology of the Giant Monitor Lizard Megalania . Life of the Past.","type":"book"},"uris":["http://www.mendeley.com/documents/?uuid=b025f7cd-22b4-3722-a47b-c90328bae5b1"]}],"mendeley":{"formattedCitation":"(Molnar 2004)","plainTextFormattedCitation":"(Molnar 2004)","previouslyFormattedCitation":"(Molnar 200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lnar 200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Quinkan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fortirostrum</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500</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BN":"0–253–34374–7","author":[{"dropping-particle":"","family":"Molnar","given":"Ralph Earl","non-dropping-particle":"","parse-names":false,"suffix":""}],"id":"ITEM-1","issued":{"date-parts":[["2004"]]},"number-of-pages":"210 p.","publisher":"Indiana University Press","publisher-place":"Bloomington (Indiana)","title":"Dragons in the Dust: The Paleobiology of the Giant Monitor Lizard Megalania . Life of the Past.","type":"book"},"uris":["http://www.mendeley.com/documents/?uuid=b025f7cd-22b4-3722-a47b-c90328bae5b1"]}],"mendeley":{"formattedCitation":"(Molnar 2004)","plainTextFormattedCitation":"(Molnar 2004)","previouslyFormattedCitation":"(Molnar 200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lnar 200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Quinkan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ebold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303</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Quinkan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imara</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851</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Rhamp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rassiden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9500</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Head","given":"J. J.","non-dropping-particle":"","parse-names":false,"suffix":""}],"container-title":"Journal of Vertebrate Paleontology","id":"ITEM-1","issued":{"date-parts":[["2001"]]},"page":"59A","title":"Systematics and body size of the gigantic, enigmatic crocodyloid Rhamphosuchus crassidens, and the faunal history of Siwalik Group (Miocene) crocodylians","type":"article-journal","volume":"Supplement"},"uris":["http://www.mendeley.com/documents/?uuid=73c1e221-1bb1-4dae-a47e-e93f38443e4a"]}],"mendeley":{"formattedCitation":"(Head 2001)","plainTextFormattedCitation":"(Head 2001)","previouslyFormattedCitation":"(Head 200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Head 200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Rima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loyd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6447</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r w:rsidRPr="00B05F6F">
              <w:rPr>
                <w:rFonts w:ascii="Times New Roman" w:eastAsia="Times New Roman" w:hAnsi="Times New Roman" w:cs="Times New Roman"/>
                <w:b w:val="0"/>
                <w:i/>
                <w:color w:val="000000"/>
                <w:sz w:val="20"/>
                <w:szCs w:val="20"/>
                <w:lang w:val="en-US" w:eastAsia="es-CL"/>
              </w:rPr>
              <w:t>Siquisiquesuchus venezuelensis</w:t>
            </w:r>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3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Brochu","given":"Christopher A.","non-dropping-particle":"","parse-names":false,"suffix":""},{"dropping-particle":"","family":"Brochu","given":"Christopher A.","non-dropping-particle":"","parse-names":false,"suffix":""},{"dropping-particle":"","family":"Rincón","given":"Ascanio D.","non-dropping-particle":"","parse-names":false,"suffix":""}],"container-title":"Special Papers in Palaeontology","id":"ITEM-1","issued":{"date-parts":[["2004"]]},"page":"61-79","title":"A gavialoid crocodylian from the Lower Miocene of Venezuela","type":"article-journal","volume":"71"},"uris":["http://www.mendeley.com/documents/?uuid=77e1f4c5-7730-314d-8206-aa4d2f856afa"]}],"mendeley":{"formattedCitation":"(Brochu &lt;i&gt;et al.&lt;/i&gt; 2004)","plainTextFormattedCitation":"(Brochu et al. 2004)","previouslyFormattedCitation":"(Brochu &lt;i&gt;et al.&lt;/i&gt; 2004)"},"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Brochu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4)</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Stangero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ccabe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95</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1821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bstract":"A new alligatorine eusuchian, Stangerochampsa mccabei gen. et sp. nov., is described on the basis of a partial skeleton from the Horseshoe Canyon Formation (Early Maastrichtian) of southern Alberta. It is unique in possessing an ectopterygoid/palatine contact, a ventrolateral process of the quadrate, a groove-like recess for nerves and blood vessels in the upper jaw, a rectangular palatine with a lateral process at its midpoint, and a basioccipital with a ventral exposure longer than that of the pterygoid. Several derived characters indicate a close relationship of S. mccabei with two Late Cretaceous alligatorines, Brachychampsa montana and Albertochampsa langstoni. A preliminary phylogenetic analysis, based on 46 characters of selected taxa, leads to the hypothesis that Leidyosuchus, rather than Hylaeochampsa, is the most primitive eusuchian, supports the monophyly of the Alligatorinae (with the exclusion of Prodiplocynodon), and suggests that the Alligatorinae may consist of at least two distinct assemblages.\r\n","author":[{"dropping-particle":"","family":"Wu","given":"Xiao-Chun","non-dropping-particle":"","parse-names":false,"suffix":""},{"dropping-particle":"","family":"Brinkman","given":"Donald B.","non-dropping-particle":"","parse-names":false,"suffix":""},{"dropping-particle":"","family":"Russell","given":"Anthony P.","non-dropping-particle":"","parse-names":false,"suffix":""}],"container-title":"Palaeontology","id":"ITEM-1","issue":"2","issued":{"date-parts":[["1996"]]},"page":"351 – 375","title":"A new alligator from the Upper Cretaceous of Canada and the relationships of early eusuchians","type":"article-journal","volume":"39"},"uris":["http://www.mendeley.com/documents/?uuid=3bf76e38-bbf8-3d22-8f56-ddfea045f085"]}],"mendeley":{"formattedCitation":"(Wu &lt;i&gt;et al.&lt;/i&gt; 1996)","plainTextFormattedCitation":"(Wu et al. 1996)","previouslyFormattedCitation":"(Wu &lt;i&gt;et al.&lt;/i&gt; 1996)"},"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Wu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1996)</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adzhik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acrodenti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81</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heca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mericana</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86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ISSN":"0003-0090","author":[{"dropping-particle":"","family":"Mook","given":"Charles Craig","non-dropping-particle":"","parse-names":false,"suffix":""}],"container-title":"Bulletin of the American Museum of Natural History","id":"ITEM-1","issue":"5","issued":{"date-parts":[["1921"]]},"page":"33-41","publisher":"New York : Published by order of the Trustees, American Museum of Natural History","title":"Skull caracters and affinities of the extinct Florida gavial Gavialosuchus americanus (Sellards).","type":"article-journal","volume":"44"},"uris":["http://www.mendeley.com/documents/?uuid=8d531b50-fa04-3401-88ad-a7eb60438dc9"]}],"mendeley":{"formattedCitation":"(Mook 1921)","plainTextFormattedCitation":"(Mook 1921)","previouslyFormattedCitation":"(Mook 1921)"},"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ook 1921)</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heca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ntiqua</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hecachamps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arolin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592</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horacosaur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borissiak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lastRenderedPageBreak/>
              <w:t>Thoracosaur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isorhynch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horacosaur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acrorhynchus</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horacosaur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neocesari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5000</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7717/peerj.4973","ISSN":"2167-8359","abstract":"&lt;p&gt; Direct evidence of paleoecological processes is often rare when the fossil record is poor, as in the case of the Cretaceous of eastern North America. Here, I describe a femur and partial tibia shaft assignable to theropods from two Late Cretaceous sites in New Jersey. The former, identifiable as the femur of a large ornithomimosaur, bears several scores interpreted as shark feeding traces. The tibia shaft has punctures and flaked bone from the bites of mid-sized crocodyliforms, the first documented occurrence of crocodyliform traces on dinosaur bone from the Maastrichtian of the Atlantic Coastal Plain. The surface of the partial tibia is also littered with indentations interpreted as the traces of invertebrates, revealing a microcosm of biological interaction on the coastal seafloor of the Cretaceous Atlantic Ocean. Massive crocodyliforms, such as &lt;italic&gt;Deinosuchus rugosus&lt;/italic&gt; and the slightly smaller &lt;italic&gt;Deltasuchus motherali&lt;/italic&gt; , maintained the role of terrestrial vertebrate taphonomic process drivers in eastern North America during the Cretaceous. The report of crocodyliform bite marks on the ornithomimosaur tibia shaft in this manuscript reinforces the importance of the role of crocodyliforms in the modification of terrestrial vertebrate remains during the Cretaceous in North America. The preserved invertebrate traces add to the sparse record of the presence of barnacles and other marine invertebrates on dinosaur bone, and the evidence of shark feeding on the ornithomimosaur femur support the “bloat-and-float” model of terrestrial vertebrate fossil deposition in marine deposits from the Cretaceous of eastern North America. &lt;/p&gt;","author":[{"dropping-particle":"","family":"Brownstein","given":"Chase D.","non-dropping-particle":"","parse-names":false,"suffix":""}],"container-title":"PeerJ","id":"ITEM-1","issued":{"date-parts":[["2018","6","11"]]},"page":"e4973","publisher":"PeerJ Inc.","title":"Trace fossils on dinosaur bones reveal ecosystem dynamics along the coast of eastern North America during the latest Cretaceous","type":"article-journal","volume":"6"},"uris":["http://www.mendeley.com/documents/?uuid=522740f4-cdf9-32c6-aa50-2fdd9a06f097"]}],"mendeley":{"formattedCitation":"(Brownstein 2018)","plainTextFormattedCitation":"(Brownstein 2018)","previouslyFormattedCitation":"(Brownstein 2018)"},"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wnstein 2018)</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airense</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alaritan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238</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coppens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audense</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lusitanica</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93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1550" w:type="pct"/>
            <w:noWrap/>
            <w:hideMark/>
          </w:tcPr>
          <w:p w:rsidR="00E648CC" w:rsidRPr="00B05F6F" w:rsidRDefault="001821F9"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37/2017_3_117_130","abstract":"Resumo Dentes de mastodonte mordidos, inéditos, demonstram que a predação pelos enormes Tomistoma lusitanica, que existiram na região de Lisboa e Península de Setúbal do Miocénico inferior ao início do superior, incluía os maiores mamíferos terrestres de então: os mastodontes Gomphotherium angustidens, mesmo adultos e senis, um dos quais teria, em estimativa não rigorosa, uns 50 anos à morte. São discutidos efeitos de dentadas, bem como os caracteres de impressões devidas ao impacte, intenso atrito e eventual esmagamento. A dentição de indivíduos de porte muito grande desempenharia papel de preensão e, também, de verdadeiros moinhos de dentes para triturar peças duras. Efeitos de esmagamento, não derivado de causas tectónicas, foram também observados num suídeo. Os resultados podem significar que a razão básica da ictiofagia prevalecente nos \"falsos-gaviais\" actuais, Tomistoma schlegelii, pode estar relacionada com a pressão humana que os inibe de atingirem o máximo tamanho possível e, por conseguinte, de capturarem presas maiores. É realçada a importância da imigração a partir da Ásia e das afinidades biogeográficas, a qual parece óbvia dada a presença simultânea de Tomistoma e Gavialis no extremo ocidental da Eurásia. Dados muito diferentes acerca da África do Norte não contradizem este ponto de vista. Extrapolações baseadas nos falsos-gaviais miocénicos contribuem para melhor conhecimento da espécie actual. As semelhanças são ainda maiores tendo em conta os caracteres cranianos de T. lusitanica comparativamente ao maior crânio conhecido dentre todas as espécies actuais, o de um T. schlegelii. A estimativa do comprimento total de Tomistoma lusitanica, que algo excedia os 8 metros, confirma que se trata de animais gigantescos, predadores de topo capazes de atacar presas de porte muito grande. Também aproveitavam cadáveres. O porte máximo parece ter atingido o de Ramphosuchus crassidens dos Siwaliks, há muito considerado como o nec plus ultra, em tamanho, dentre todos os crocodilos do Neogénico. Tomistoma lusitanica foi um dos maiores crocodilos de sempre, e mesmo o maior réptil do ocidente europeu após a Era dos dinossauros. Abstract As shown here on the basis of bitten teeth, the diet of the huge, lower to early upper Miocene Tomistoma lusitanica included some of the largest contemporaneous, terrestrial mammals, including adult or senile gomphotheres (Gomphotherium angustidens). One of the latter would be, in a rough estimate, about 50 years old at de…","author":[{"dropping-particle":"","family":"Antunes","given":"Miguel Telles","non-dropping-particle":"","parse-names":false,"suffix":""}],"container-title":"Anuário do Instituto de Geociências - UFRJ","id":"ITEM-1","issue":"3","issued":{"date-parts":[["2017"]]},"page":"117-130","title":"Huge Miocene Crocodilians From Western Europe: Predation, Comparisons with the &amp;quot;False Gharial&amp;quot; and Size","type":"article-journal","volume":"40"},"uris":["http://www.mendeley.com/documents/?uuid=d2323196-d0f9-3e3f-aed4-80ddcc9fc02f"]}],"mendeley":{"formattedCitation":"(Antunes 2017)","plainTextFormattedCitation":"(Antunes 2017)","previouslyFormattedCitation":"(Antunes 2017)"},"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Antunes 2017)</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schlegelii</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an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4000</w:t>
            </w:r>
          </w:p>
        </w:tc>
        <w:tc>
          <w:tcPr>
            <w:tcW w:w="1550" w:type="pct"/>
            <w:noWrap/>
            <w:hideMark/>
          </w:tcPr>
          <w:p w:rsidR="00E648CC" w:rsidRPr="00B05F6F" w:rsidRDefault="001821F9"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author":[{"dropping-particle":"","family":"Manolis","given":"S.C.","non-dropping-particle":"","parse-names":false,"suffix":""},{"dropping-particle":"","family":"Stevenson","given":"C.","non-dropping-particle":"","parse-names":false,"suffix":""}],"edition":" Third Edi","id":"ITEM-1","issued":{"date-parts":[["2010"]]},"number-of-pages":"1-4","publisher":"Crocodile Specialist Group: Darwin","title":"Crocodiles. Status Survey and Conservation Action Plan","type":"book"},"uris":["http://www.mendeley.com/documents/?uuid=4e946fa1-38c6-3fa9-a73e-bff4092337b7"]}],"mendeley":{"formattedCitation":"(Manolis and Stevenson 2010)","plainTextFormattedCitation":"(Manolis and Stevenson 2010)","previouslyFormattedCitation":"(Manolis and Stevenson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Manolis and Stevenson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mistom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tando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oyotamaphimei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machikan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05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 </w:t>
            </w:r>
          </w:p>
        </w:tc>
        <w:tc>
          <w:tcPr>
            <w:tcW w:w="1550" w:type="pct"/>
            <w:noWrap/>
            <w:hideMark/>
          </w:tcPr>
          <w:p w:rsidR="00E648CC" w:rsidRPr="00B05F6F" w:rsidRDefault="005A5A58" w:rsidP="005A5A5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001821F9" w:rsidRPr="00B05F6F">
              <w:rPr>
                <w:rFonts w:ascii="Times New Roman" w:eastAsia="Times New Roman" w:hAnsi="Times New Roman" w:cs="Times New Roman"/>
                <w:color w:val="000000"/>
                <w:sz w:val="20"/>
                <w:szCs w:val="20"/>
                <w:lang w:val="en-US" w:eastAsia="es-CL"/>
              </w:rPr>
              <w:instrText>ADDIN CSL_CITATION {"citationItems":[{"id":"ITEM-1","itemData":{"DOI":"10.4116/jaqua.4.49","ISSN":"1881-8129","author":[{"dropping-particle":"","family":"Kobatake","given":"N","non-dropping-particle":"","parse-names":false,"suffix":""},{"dropping-particle":"","family":"Chiji","given":"M","non-dropping-particle":"","parse-names":false,"suffix":""},{"dropping-particle":"","family":"Ikebe","given":"N","non-dropping-particle":"","parse-names":false,"suffix":""},{"dropping-particle":"","family":"Ishida","given":"S","non-dropping-particle":"","parse-names":false,"suffix":""},{"dropping-particle":"","family":"Kamei","given":"Tadao","non-dropping-particle":"","parse-names":false,"suffix":""},{"dropping-particle":"","family":"Nakaseko","given":"K","non-dropping-particle":"","parse-names":false,"suffix":""},{"dropping-particle":"","family":"Matsumoto","given":"E","non-dropping-particle":"","parse-names":false,"suffix":""}],"container-title":"The Quaternary Research","id":"ITEM-1","issue":"2","issued":{"date-parts":[["1965","9","30"]]},"page":"49-58","publisher":"Japan Association for Quaternary Research","title":"Discovery of crocodile fossil from the Osaka Group","type":"article-journal","volume":"4"},"uris":["http://www.mendeley.com/documents/?uuid=9ce63dbc-d782-3ea5-bbc9-9d57ed8f2dae"]}],"mendeley":{"formattedCitation":"(Kobatake &lt;i&gt;et al.&lt;/i&gt; 1965)","plainTextFormattedCitation":"(Kobatake et al. 1965)","previouslyFormattedCitation":"(Kobatake &lt;i&gt;et al.&lt;/i&gt; 1965)"},"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Kobatake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1965)</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riloph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rackham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69</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Tsoabichi</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greenriverensi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00*</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080/02724634.2010.483569","ISBN":"VO -","ISSN":"02724634","abstract":"Tsoabichi greenriverensis, tax. nov., is based on cranial and postcranial remains from the lower Eocene (Wasatchian) Green River Formation of Wyoming. Casts of additional material in private collections include the complete skeleton of an immature specimen. It has abrupt supratemporal fenestral rims, extensive supraoccipital exposure on the skull table, and bipartite ventral osteoderms. The nasals are reduced to a thin anterior process as they approach the external naris, and the rim of the naris extends beyond the dorsal surface of the snout as a thin crest. There was no 'spectacle' between the orbits, but there are three distinct craniocaudally elongate ridges between the orbits. The parietal extends to the posterior margin of the skull table on either side of the large V-shaped dorsal exposure of the supraoccipital. Some of the dorsal osteoderms are mediolaterally elongate and bear two dorsal keels. A close relationship with caimans is supported by a parsimony analysis, although its precise position is unclear and some of the characters supporting a caimanine relationship also occur in poorly known Late Cretaceous and Early Tertiary alligatoroids. A possible close relationship with Paleosuchus (the living dwarf caimans) would imply a very complex biogeographic scenario with multiple dispersals between the Americas during the Tertiary.","author":[{"dropping-particle":"","family":"Brochu","given":"Christopher A.","non-dropping-particle":"","parse-names":false,"suffix":""}],"container-title":"Journal of Vertebrate Paleontology","id":"ITEM-1","issue":"4","issued":{"date-parts":[["2010","7","14"]]},"page":"1109-1126","publisher":"Taylor &amp; Francis Group","title":"A new alligatorid from the lower Eocene Green River Formation of Wyoming and the origin of Caimans","type":"article-journal","volume":"30"},"uris":["http://www.mendeley.com/documents/?uuid=4f4819e6-f28b-3685-8569-f5a92533261b"]}],"mendeley":{"formattedCitation":"(Brochu 2010)","plainTextFormattedCitation":"(Brochu 2010)","previouslyFormattedCitation":"(Brochu 2010)"},"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Brochu 2010)</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Ultrasteno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willis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915</w:t>
            </w:r>
          </w:p>
        </w:tc>
        <w:tc>
          <w:tcPr>
            <w:tcW w:w="1550" w:type="pct"/>
            <w:noWrap/>
            <w:hideMark/>
          </w:tcPr>
          <w:p w:rsidR="00E648CC" w:rsidRPr="00B05F6F" w:rsidRDefault="005A5A58"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Voay</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robust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3590</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Volia</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athollandersoni</w:t>
            </w:r>
            <w:proofErr w:type="spellEnd"/>
          </w:p>
        </w:tc>
        <w:tc>
          <w:tcPr>
            <w:tcW w:w="481"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210*</w:t>
            </w:r>
          </w:p>
        </w:tc>
        <w:tc>
          <w:tcPr>
            <w:tcW w:w="563" w:type="pct"/>
            <w:noWrap/>
            <w:hideMark/>
          </w:tcPr>
          <w:p w:rsidR="00E648CC" w:rsidRPr="00B05F6F" w:rsidRDefault="00E648CC" w:rsidP="00E648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1550" w:type="pct"/>
            <w:noWrap/>
            <w:hideMark/>
          </w:tcPr>
          <w:p w:rsidR="00E648CC" w:rsidRPr="00B05F6F" w:rsidRDefault="005A5A58" w:rsidP="005A5A5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671/0272-4634(2002)022[0612:AEPEMC]2.0.CO;2","ISBN":"0272-4634","ISSN":"0272-4634","abstract":"Isolated cranial and postcranial elements represent a new genus and species of endemic crocodilian, Volia athollandersoni, from presumed Pleistocene cave deposits of Fiji. Preliminary phylogenetic assessment indicates that it is a mekosuchine crocodylid. This material sheds further light on the Pleistocene tetrapod fauna of the southwestern Pacific islands.","author":[{"dropping-particle":"","family":"Molnar","given":"Ralph Earl","non-dropping-particle":"","parse-names":false,"suffix":""},{"dropping-particle":"","family":"Worthy","given":"Trevor H","non-dropping-particle":"","parse-names":false,"suffix":""},{"dropping-particle":"","family":"Willis","given":"Paul M. A.","non-dropping-particle":"","parse-names":false,"suffix":""}],"container-title":"Journal of Vertebrate Paleontology","id":"ITEM-1","issue":"3","issued":{"date-parts":[["2002"]]},"page":"612-628","publisher":"Taylor &amp; Francis Group","title":"An extinct Pleistocene endemic mekosuchine crocodylian from Fiji","type":"article-journal","volume":"22"},"uris":["http://www.mendeley.com/documents/?uuid=d10110b1-8489-31ea-a087-e1ab998007c3"]}],"mendeley":{"formattedCitation":"(Molnar &lt;i&gt;et al.&lt;/i&gt; 2002)","plainTextFormattedCitation":"(Molnar et al. 2002)","previouslyFormattedCitation":"(Molnar &lt;i&gt;et al.&lt;/i&gt; 2002)"},"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olnar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02)</w:t>
            </w:r>
            <w:r w:rsidRPr="00B05F6F">
              <w:rPr>
                <w:rFonts w:ascii="Times New Roman" w:eastAsia="Times New Roman" w:hAnsi="Times New Roman" w:cs="Times New Roman"/>
                <w:color w:val="000000"/>
                <w:sz w:val="20"/>
                <w:szCs w:val="20"/>
                <w:lang w:val="en-US" w:eastAsia="es-CL"/>
              </w:rPr>
              <w:fldChar w:fldCharType="end"/>
            </w:r>
          </w:p>
        </w:tc>
      </w:tr>
      <w:tr w:rsidR="00E648CC" w:rsidRPr="00B05F6F" w:rsidTr="00B05F6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684" w:type="pct"/>
            <w:noWrap/>
            <w:hideMark/>
          </w:tcPr>
          <w:p w:rsidR="00E648CC" w:rsidRPr="00B05F6F" w:rsidRDefault="00E648CC" w:rsidP="00E648CC">
            <w:pPr>
              <w:jc w:val="center"/>
              <w:rPr>
                <w:rFonts w:ascii="Times New Roman" w:eastAsia="Times New Roman" w:hAnsi="Times New Roman" w:cs="Times New Roman"/>
                <w:b w:val="0"/>
                <w:i/>
                <w:color w:val="000000"/>
                <w:sz w:val="20"/>
                <w:szCs w:val="20"/>
                <w:lang w:val="en-US" w:eastAsia="es-CL"/>
              </w:rPr>
            </w:pPr>
            <w:proofErr w:type="spellStart"/>
            <w:r w:rsidRPr="00B05F6F">
              <w:rPr>
                <w:rFonts w:ascii="Times New Roman" w:eastAsia="Times New Roman" w:hAnsi="Times New Roman" w:cs="Times New Roman"/>
                <w:b w:val="0"/>
                <w:i/>
                <w:color w:val="000000"/>
                <w:sz w:val="20"/>
                <w:szCs w:val="20"/>
                <w:lang w:val="en-US" w:eastAsia="es-CL"/>
              </w:rPr>
              <w:t>Wannaganosuchus</w:t>
            </w:r>
            <w:proofErr w:type="spellEnd"/>
            <w:r w:rsidRPr="00B05F6F">
              <w:rPr>
                <w:rFonts w:ascii="Times New Roman" w:eastAsia="Times New Roman" w:hAnsi="Times New Roman" w:cs="Times New Roman"/>
                <w:b w:val="0"/>
                <w:i/>
                <w:color w:val="000000"/>
                <w:sz w:val="20"/>
                <w:szCs w:val="20"/>
                <w:lang w:val="en-US" w:eastAsia="es-CL"/>
              </w:rPr>
              <w:t xml:space="preserve"> </w:t>
            </w:r>
            <w:proofErr w:type="spellStart"/>
            <w:r w:rsidRPr="00B05F6F">
              <w:rPr>
                <w:rFonts w:ascii="Times New Roman" w:eastAsia="Times New Roman" w:hAnsi="Times New Roman" w:cs="Times New Roman"/>
                <w:b w:val="0"/>
                <w:i/>
                <w:color w:val="000000"/>
                <w:sz w:val="20"/>
                <w:szCs w:val="20"/>
                <w:lang w:val="en-US" w:eastAsia="es-CL"/>
              </w:rPr>
              <w:t>brachymanus</w:t>
            </w:r>
            <w:proofErr w:type="spellEnd"/>
          </w:p>
        </w:tc>
        <w:tc>
          <w:tcPr>
            <w:tcW w:w="481"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extinct</w:t>
            </w:r>
          </w:p>
        </w:tc>
        <w:tc>
          <w:tcPr>
            <w:tcW w:w="722"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w:t>
            </w:r>
          </w:p>
        </w:tc>
        <w:tc>
          <w:tcPr>
            <w:tcW w:w="563" w:type="pct"/>
            <w:noWrap/>
            <w:hideMark/>
          </w:tcPr>
          <w:p w:rsidR="00E648CC" w:rsidRPr="00B05F6F" w:rsidRDefault="00E648CC"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t>1169</w:t>
            </w:r>
          </w:p>
        </w:tc>
        <w:tc>
          <w:tcPr>
            <w:tcW w:w="1550" w:type="pct"/>
            <w:noWrap/>
            <w:hideMark/>
          </w:tcPr>
          <w:p w:rsidR="00E648CC" w:rsidRPr="00B05F6F" w:rsidRDefault="005A5A58" w:rsidP="00E648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s-CL"/>
              </w:rPr>
            </w:pPr>
            <w:r w:rsidRPr="00B05F6F">
              <w:rPr>
                <w:rFonts w:ascii="Times New Roman" w:eastAsia="Times New Roman" w:hAnsi="Times New Roman" w:cs="Times New Roman"/>
                <w:color w:val="000000"/>
                <w:sz w:val="20"/>
                <w:szCs w:val="20"/>
                <w:lang w:val="en-US" w:eastAsia="es-CL"/>
              </w:rPr>
              <w:fldChar w:fldCharType="begin" w:fldLock="1"/>
            </w:r>
            <w:r w:rsidRPr="00B05F6F">
              <w:rPr>
                <w:rFonts w:ascii="Times New Roman" w:eastAsia="Times New Roman" w:hAnsi="Times New Roman" w:cs="Times New Roman"/>
                <w:color w:val="000000"/>
                <w:sz w:val="20"/>
                <w:szCs w:val="20"/>
                <w:lang w:val="en-US" w:eastAsia="es-CL"/>
              </w:rPr>
              <w:instrText>ADDIN CSL_CITATION {"citationItems":[{"id":"ITEM-1","itemData":{"DOI":"10.1111/pala.12419","ISSN":"14754983","abstract":"The 24 extant crocodylian species are the rem- nants of a once much more diverse and widespread clade. Crocodylomorpha has an approximately 230 million year evolutionary history, punctuated by a series of radiations and extinctions. However, the group’s fossil record is biased. Previous studies have reconstructed temporal patterns in subsampled crocodylomorph palaeobiodiversity, but have not explicitly examined variation in spatial sampling, nor the quality of this record. We compiled a dataset of all taxonom- ically diagnosable non-marine crocodylomorph species (393). Based on the number of phylogenetic characters that can be scored for all published fossils of each species, we calculated a completeness value for each taxon. Mean average species completeness (56%) is largely consistent within subgroups and for different body size classes, suggesting no significant biases across the crocodylomorph tree. In general, average completeness values are highest in the Mesozoic, with an overall trend of decreasing completeness through time. Many extant taxa are identified in the fossil record from very incomplete remains, but this might be because their prove- nance closely matches the species’ present-day distribution, rather than through autapomorphies. Our understanding of nearly all crocodylomorph macroevolutionary ‘events’ is essentially driven by regional patterns, with no global sam- pling signal. Palaeotropical sampling is especially poor for most of the group’s history. Spatiotemporal sampling bias impedes our understanding of several Mesozoic radiations, whereas molecular divergence times for Crocodylia are gen- erally in close agreement with the fossil record. However, the latter might merely be fortuitous, i.e. divergences happened to occur during our ephemeral spatiotemporal sampling windows.","author":[{"dropping-particle":"","family":"Mannion","given":"Philip D.","non-dropping-particle":"","parse-names":false,"suffix":""},{"dropping-particle":"","family":"Chiarenza","given":"Alfio Alessandro","non-dropping-particle":"","parse-names":false,"suffix":""},{"dropping-particle":"","family":"Godoy","given":"Pedro L.","non-dropping-particle":"","parse-names":false,"suffix":""},{"dropping-particle":"","family":"Cheah","given":"Yung Nam","non-dropping-particle":"","parse-names":false,"suffix":""}],"container-title":"Palaeontology","editor":[{"dropping-particle":"","family":"Ruta","given":"Marcello","non-dropping-particle":"","parse-names":false,"suffix":""}],"id":"ITEM-1","issued":{"date-parts":[["2019","1","28"]]},"publisher":"John Wiley &amp; Sons, Ltd (10.1111)","title":"Spatiotemporal sampling patterns in the 230 million year fossil record of terrestrial crocodylomorphs and their impact on diversity","type":"article-journal"},"uris":["http://www.mendeley.com/documents/?uuid=878ccef4-c432-306a-b9df-8779d53d231b"]}],"mendeley":{"formattedCitation":"(Mannion &lt;i&gt;et al.&lt;/i&gt; 2019)","plainTextFormattedCitation":"(Mannion et al. 2019)","previouslyFormattedCitation":"(Mannion &lt;i&gt;et al.&lt;/i&gt; 2019)"},"properties":{"noteIndex":0},"schema":"https://github.com/citation-style-language/schema/raw/master/csl-citation.json"}</w:instrText>
            </w:r>
            <w:r w:rsidRPr="00B05F6F">
              <w:rPr>
                <w:rFonts w:ascii="Times New Roman" w:eastAsia="Times New Roman" w:hAnsi="Times New Roman" w:cs="Times New Roman"/>
                <w:color w:val="000000"/>
                <w:sz w:val="20"/>
                <w:szCs w:val="20"/>
                <w:lang w:val="en-US" w:eastAsia="es-CL"/>
              </w:rPr>
              <w:fldChar w:fldCharType="separate"/>
            </w:r>
            <w:r w:rsidRPr="00B05F6F">
              <w:rPr>
                <w:rFonts w:ascii="Times New Roman" w:eastAsia="Times New Roman" w:hAnsi="Times New Roman" w:cs="Times New Roman"/>
                <w:noProof/>
                <w:color w:val="000000"/>
                <w:sz w:val="20"/>
                <w:szCs w:val="20"/>
                <w:lang w:val="en-US" w:eastAsia="es-CL"/>
              </w:rPr>
              <w:t xml:space="preserve">(Mannion </w:t>
            </w:r>
            <w:r w:rsidRPr="00B05F6F">
              <w:rPr>
                <w:rFonts w:ascii="Times New Roman" w:eastAsia="Times New Roman" w:hAnsi="Times New Roman" w:cs="Times New Roman"/>
                <w:i/>
                <w:noProof/>
                <w:color w:val="000000"/>
                <w:sz w:val="20"/>
                <w:szCs w:val="20"/>
                <w:lang w:val="en-US" w:eastAsia="es-CL"/>
              </w:rPr>
              <w:t>et al.</w:t>
            </w:r>
            <w:r w:rsidRPr="00B05F6F">
              <w:rPr>
                <w:rFonts w:ascii="Times New Roman" w:eastAsia="Times New Roman" w:hAnsi="Times New Roman" w:cs="Times New Roman"/>
                <w:noProof/>
                <w:color w:val="000000"/>
                <w:sz w:val="20"/>
                <w:szCs w:val="20"/>
                <w:lang w:val="en-US" w:eastAsia="es-CL"/>
              </w:rPr>
              <w:t xml:space="preserve"> 2019)</w:t>
            </w:r>
            <w:r w:rsidRPr="00B05F6F">
              <w:rPr>
                <w:rFonts w:ascii="Times New Roman" w:eastAsia="Times New Roman" w:hAnsi="Times New Roman" w:cs="Times New Roman"/>
                <w:color w:val="000000"/>
                <w:sz w:val="20"/>
                <w:szCs w:val="20"/>
                <w:lang w:val="en-US" w:eastAsia="es-CL"/>
              </w:rPr>
              <w:fldChar w:fldCharType="end"/>
            </w:r>
          </w:p>
        </w:tc>
      </w:tr>
    </w:tbl>
    <w:p w:rsidR="00E648CC" w:rsidRPr="00B05F6F" w:rsidRDefault="00E648CC" w:rsidP="00E648CC">
      <w:pPr>
        <w:spacing w:after="0" w:line="360" w:lineRule="auto"/>
        <w:jc w:val="center"/>
        <w:rPr>
          <w:rFonts w:ascii="Times New Roman" w:hAnsi="Times New Roman" w:cs="Times New Roman"/>
          <w:sz w:val="24"/>
          <w:szCs w:val="24"/>
          <w:lang w:val="en-US"/>
        </w:rPr>
      </w:pPr>
    </w:p>
    <w:p w:rsidR="002E38AF" w:rsidRPr="00B05F6F" w:rsidRDefault="003A4F48" w:rsidP="004553B1">
      <w:pPr>
        <w:spacing w:after="0" w:line="360" w:lineRule="auto"/>
        <w:ind w:firstLine="708"/>
        <w:jc w:val="both"/>
        <w:rPr>
          <w:rFonts w:ascii="Times New Roman" w:hAnsi="Times New Roman" w:cs="Times New Roman"/>
          <w:sz w:val="24"/>
          <w:szCs w:val="24"/>
          <w:lang w:val="en-US"/>
        </w:rPr>
      </w:pPr>
      <w:r w:rsidRPr="00B05F6F">
        <w:rPr>
          <w:rFonts w:ascii="Times New Roman" w:hAnsi="Times New Roman" w:cs="Times New Roman"/>
          <w:sz w:val="24"/>
          <w:szCs w:val="24"/>
          <w:lang w:val="en-US"/>
        </w:rPr>
        <w:t xml:space="preserve">Based on </w:t>
      </w:r>
      <w:r w:rsidR="001B0E2D" w:rsidRPr="00B05F6F">
        <w:rPr>
          <w:rFonts w:ascii="Times New Roman" w:hAnsi="Times New Roman" w:cs="Times New Roman"/>
          <w:sz w:val="24"/>
          <w:szCs w:val="24"/>
          <w:lang w:val="en-US"/>
        </w:rPr>
        <w:t xml:space="preserve">data from the </w:t>
      </w:r>
      <w:r w:rsidRPr="00B05F6F">
        <w:rPr>
          <w:rFonts w:ascii="Times New Roman" w:hAnsi="Times New Roman" w:cs="Times New Roman"/>
          <w:sz w:val="24"/>
          <w:szCs w:val="24"/>
          <w:lang w:val="en-US"/>
        </w:rPr>
        <w:t>Table_ESM_1</w:t>
      </w:r>
      <w:r w:rsidR="001B0E2D" w:rsidRPr="00B05F6F">
        <w:rPr>
          <w:rFonts w:ascii="Times New Roman" w:hAnsi="Times New Roman" w:cs="Times New Roman"/>
          <w:sz w:val="24"/>
          <w:szCs w:val="24"/>
          <w:lang w:val="en-US"/>
        </w:rPr>
        <w:t>,</w:t>
      </w:r>
      <w:r w:rsidR="00EF0D71" w:rsidRPr="00B05F6F">
        <w:rPr>
          <w:rFonts w:ascii="Times New Roman" w:hAnsi="Times New Roman" w:cs="Times New Roman"/>
          <w:sz w:val="24"/>
          <w:szCs w:val="24"/>
          <w:lang w:val="en-US"/>
        </w:rPr>
        <w:t xml:space="preserve"> </w:t>
      </w:r>
      <w:r w:rsidRPr="00B05F6F">
        <w:rPr>
          <w:rFonts w:ascii="Times New Roman" w:hAnsi="Times New Roman" w:cs="Times New Roman"/>
          <w:sz w:val="24"/>
          <w:szCs w:val="24"/>
          <w:lang w:val="en-US"/>
        </w:rPr>
        <w:t>we</w:t>
      </w:r>
      <w:r w:rsidR="00C13ED9" w:rsidRPr="00B05F6F">
        <w:rPr>
          <w:rFonts w:ascii="Times New Roman" w:hAnsi="Times New Roman" w:cs="Times New Roman"/>
          <w:sz w:val="24"/>
          <w:szCs w:val="24"/>
          <w:lang w:val="en-US"/>
        </w:rPr>
        <w:t xml:space="preserve"> </w:t>
      </w:r>
      <w:r w:rsidRPr="00B05F6F">
        <w:rPr>
          <w:rFonts w:ascii="Times New Roman" w:hAnsi="Times New Roman" w:cs="Times New Roman"/>
          <w:sz w:val="24"/>
          <w:szCs w:val="24"/>
          <w:lang w:val="en-US"/>
        </w:rPr>
        <w:t>estimated</w:t>
      </w:r>
      <w:r w:rsidR="00C13ED9" w:rsidRPr="00B05F6F">
        <w:rPr>
          <w:rFonts w:ascii="Times New Roman" w:hAnsi="Times New Roman" w:cs="Times New Roman"/>
          <w:sz w:val="24"/>
          <w:szCs w:val="24"/>
          <w:lang w:val="en-US"/>
        </w:rPr>
        <w:t xml:space="preserve"> the body mass (BM</w:t>
      </w:r>
      <w:r w:rsidR="00EF0D71" w:rsidRPr="00B05F6F">
        <w:rPr>
          <w:rFonts w:ascii="Times New Roman" w:hAnsi="Times New Roman" w:cs="Times New Roman"/>
          <w:sz w:val="24"/>
          <w:szCs w:val="24"/>
          <w:lang w:val="en-US"/>
        </w:rPr>
        <w:t xml:space="preserve"> in kg</w:t>
      </w:r>
      <w:r w:rsidR="00C13ED9" w:rsidRPr="00B05F6F">
        <w:rPr>
          <w:rFonts w:ascii="Times New Roman" w:hAnsi="Times New Roman" w:cs="Times New Roman"/>
          <w:sz w:val="24"/>
          <w:szCs w:val="24"/>
          <w:lang w:val="en-US"/>
        </w:rPr>
        <w:t>) for all taxa.</w:t>
      </w:r>
      <w:r w:rsidR="00D52E1D" w:rsidRPr="00B05F6F">
        <w:rPr>
          <w:rFonts w:ascii="Times New Roman" w:hAnsi="Times New Roman" w:cs="Times New Roman"/>
          <w:sz w:val="24"/>
          <w:szCs w:val="24"/>
          <w:lang w:val="en-US"/>
        </w:rPr>
        <w:t xml:space="preserve"> </w:t>
      </w:r>
      <w:r w:rsidRPr="00B05F6F">
        <w:rPr>
          <w:rFonts w:ascii="Times New Roman" w:hAnsi="Times New Roman" w:cs="Times New Roman"/>
          <w:sz w:val="24"/>
          <w:szCs w:val="24"/>
          <w:lang w:val="en-US"/>
        </w:rPr>
        <w:t>For taxa w</w:t>
      </w:r>
      <w:r w:rsidR="00D52E1D" w:rsidRPr="00B05F6F">
        <w:rPr>
          <w:rFonts w:ascii="Times New Roman" w:hAnsi="Times New Roman" w:cs="Times New Roman"/>
          <w:sz w:val="24"/>
          <w:szCs w:val="24"/>
          <w:lang w:val="en-US"/>
        </w:rPr>
        <w:t xml:space="preserve">ith DCL </w:t>
      </w:r>
      <w:r w:rsidRPr="00B05F6F">
        <w:rPr>
          <w:rFonts w:ascii="Times New Roman" w:hAnsi="Times New Roman" w:cs="Times New Roman"/>
          <w:sz w:val="24"/>
          <w:szCs w:val="24"/>
          <w:lang w:val="en-US"/>
        </w:rPr>
        <w:t>data</w:t>
      </w:r>
      <w:r w:rsidR="00322250" w:rsidRPr="00B05F6F">
        <w:rPr>
          <w:rFonts w:ascii="Times New Roman" w:hAnsi="Times New Roman" w:cs="Times New Roman"/>
          <w:sz w:val="24"/>
          <w:szCs w:val="24"/>
          <w:lang w:val="en-US"/>
        </w:rPr>
        <w:t>,</w:t>
      </w:r>
      <w:r w:rsidRPr="00B05F6F">
        <w:rPr>
          <w:rFonts w:ascii="Times New Roman" w:hAnsi="Times New Roman" w:cs="Times New Roman"/>
          <w:sz w:val="24"/>
          <w:szCs w:val="24"/>
          <w:lang w:val="en-US"/>
        </w:rPr>
        <w:t xml:space="preserve"> </w:t>
      </w:r>
      <w:r w:rsidR="00D52E1D" w:rsidRPr="00B05F6F">
        <w:rPr>
          <w:rFonts w:ascii="Times New Roman" w:hAnsi="Times New Roman" w:cs="Times New Roman"/>
          <w:sz w:val="24"/>
          <w:szCs w:val="24"/>
          <w:lang w:val="en-US"/>
        </w:rPr>
        <w:t>we estimated first the TL</w:t>
      </w:r>
      <w:r w:rsidR="00F22908" w:rsidRPr="00B05F6F">
        <w:rPr>
          <w:rFonts w:ascii="Times New Roman" w:hAnsi="Times New Roman" w:cs="Times New Roman"/>
          <w:sz w:val="24"/>
          <w:szCs w:val="24"/>
          <w:lang w:val="en-US"/>
        </w:rPr>
        <w:t>.</w:t>
      </w:r>
      <w:r w:rsidR="00322250" w:rsidRPr="00B05F6F">
        <w:rPr>
          <w:rFonts w:ascii="Times New Roman" w:hAnsi="Times New Roman" w:cs="Times New Roman"/>
          <w:sz w:val="24"/>
          <w:szCs w:val="24"/>
          <w:lang w:val="en-US"/>
        </w:rPr>
        <w:t xml:space="preserve"> </w:t>
      </w:r>
      <w:r w:rsidR="00F22908" w:rsidRPr="00B05F6F">
        <w:rPr>
          <w:rFonts w:ascii="Times New Roman" w:hAnsi="Times New Roman" w:cs="Times New Roman"/>
          <w:sz w:val="24"/>
          <w:szCs w:val="24"/>
          <w:lang w:val="en-US"/>
        </w:rPr>
        <w:t>Then,</w:t>
      </w:r>
      <w:r w:rsidRPr="00B05F6F">
        <w:rPr>
          <w:rFonts w:ascii="Times New Roman" w:hAnsi="Times New Roman" w:cs="Times New Roman"/>
          <w:sz w:val="24"/>
          <w:szCs w:val="24"/>
          <w:lang w:val="en-US"/>
        </w:rPr>
        <w:t xml:space="preserve"> for all taxa with TL dat</w:t>
      </w:r>
      <w:r w:rsidR="00B80AA5" w:rsidRPr="00B05F6F">
        <w:rPr>
          <w:rFonts w:ascii="Times New Roman" w:hAnsi="Times New Roman" w:cs="Times New Roman"/>
          <w:sz w:val="24"/>
          <w:szCs w:val="24"/>
          <w:lang w:val="en-US"/>
        </w:rPr>
        <w:t>a</w:t>
      </w:r>
      <w:r w:rsidR="00D72188">
        <w:rPr>
          <w:rFonts w:ascii="Times New Roman" w:hAnsi="Times New Roman" w:cs="Times New Roman"/>
          <w:sz w:val="24"/>
          <w:szCs w:val="24"/>
          <w:lang w:val="en-US"/>
        </w:rPr>
        <w:t>,</w:t>
      </w:r>
      <w:r w:rsidR="00D52E1D" w:rsidRPr="00B05F6F">
        <w:rPr>
          <w:rFonts w:ascii="Times New Roman" w:hAnsi="Times New Roman" w:cs="Times New Roman"/>
          <w:sz w:val="24"/>
          <w:szCs w:val="24"/>
          <w:lang w:val="en-US"/>
        </w:rPr>
        <w:t xml:space="preserve"> </w:t>
      </w:r>
      <w:r w:rsidRPr="00B05F6F">
        <w:rPr>
          <w:rFonts w:ascii="Times New Roman" w:hAnsi="Times New Roman" w:cs="Times New Roman"/>
          <w:sz w:val="24"/>
          <w:szCs w:val="24"/>
          <w:lang w:val="en-US"/>
        </w:rPr>
        <w:t>we estimated the</w:t>
      </w:r>
      <w:r w:rsidR="00C13ED9" w:rsidRPr="00B05F6F">
        <w:rPr>
          <w:rFonts w:ascii="Times New Roman" w:hAnsi="Times New Roman" w:cs="Times New Roman"/>
          <w:sz w:val="24"/>
          <w:szCs w:val="24"/>
          <w:lang w:val="en-US"/>
        </w:rPr>
        <w:t xml:space="preserve"> BM </w:t>
      </w:r>
      <w:r w:rsidR="00D52E1D" w:rsidRPr="00B05F6F">
        <w:rPr>
          <w:rFonts w:ascii="Times New Roman" w:hAnsi="Times New Roman" w:cs="Times New Roman"/>
          <w:sz w:val="24"/>
          <w:szCs w:val="24"/>
          <w:lang w:val="en-US"/>
        </w:rPr>
        <w:t xml:space="preserve">(kg) </w:t>
      </w:r>
      <w:r w:rsidR="00C13ED9" w:rsidRPr="00B05F6F">
        <w:rPr>
          <w:rFonts w:ascii="Times New Roman" w:hAnsi="Times New Roman" w:cs="Times New Roman"/>
          <w:sz w:val="24"/>
          <w:szCs w:val="24"/>
          <w:lang w:val="en-US"/>
        </w:rPr>
        <w:t xml:space="preserve">based </w:t>
      </w:r>
      <w:r w:rsidR="008A6F55" w:rsidRPr="00B05F6F">
        <w:rPr>
          <w:rFonts w:ascii="Times New Roman" w:hAnsi="Times New Roman" w:cs="Times New Roman"/>
          <w:sz w:val="24"/>
          <w:szCs w:val="24"/>
          <w:lang w:val="en-US"/>
        </w:rPr>
        <w:t xml:space="preserve">in </w:t>
      </w:r>
      <w:r w:rsidR="00D52E1D" w:rsidRPr="00B05F6F">
        <w:rPr>
          <w:rFonts w:ascii="Times New Roman" w:hAnsi="Times New Roman" w:cs="Times New Roman"/>
          <w:sz w:val="24"/>
          <w:szCs w:val="24"/>
          <w:lang w:val="en-US"/>
        </w:rPr>
        <w:t xml:space="preserve">several </w:t>
      </w:r>
      <w:r w:rsidR="008A6F55" w:rsidRPr="00B05F6F">
        <w:rPr>
          <w:rFonts w:ascii="Times New Roman" w:hAnsi="Times New Roman" w:cs="Times New Roman"/>
          <w:noProof/>
          <w:sz w:val="24"/>
          <w:szCs w:val="24"/>
          <w:lang w:val="en-US"/>
        </w:rPr>
        <w:t>linea</w:t>
      </w:r>
      <w:r w:rsidR="00876CA8" w:rsidRPr="00B05F6F">
        <w:rPr>
          <w:rFonts w:ascii="Times New Roman" w:hAnsi="Times New Roman" w:cs="Times New Roman"/>
          <w:noProof/>
          <w:sz w:val="24"/>
          <w:szCs w:val="24"/>
          <w:lang w:val="en-US"/>
        </w:rPr>
        <w:t>r</w:t>
      </w:r>
      <w:r w:rsidR="008A6F55" w:rsidRPr="00B05F6F">
        <w:rPr>
          <w:rFonts w:ascii="Times New Roman" w:hAnsi="Times New Roman" w:cs="Times New Roman"/>
          <w:sz w:val="24"/>
          <w:szCs w:val="24"/>
          <w:lang w:val="en-US"/>
        </w:rPr>
        <w:t xml:space="preserve"> or </w:t>
      </w:r>
      <w:r w:rsidR="00D52E1D" w:rsidRPr="00B05F6F">
        <w:rPr>
          <w:rFonts w:ascii="Times New Roman" w:hAnsi="Times New Roman" w:cs="Times New Roman"/>
          <w:sz w:val="24"/>
          <w:szCs w:val="24"/>
          <w:lang w:val="en-US"/>
        </w:rPr>
        <w:t>logarithmic regression analysis</w:t>
      </w:r>
      <w:r w:rsidR="008A6F55" w:rsidRPr="00B05F6F">
        <w:rPr>
          <w:rFonts w:ascii="Times New Roman" w:hAnsi="Times New Roman" w:cs="Times New Roman"/>
          <w:sz w:val="24"/>
          <w:szCs w:val="24"/>
          <w:lang w:val="en-US"/>
        </w:rPr>
        <w:t xml:space="preserve"> </w:t>
      </w:r>
      <w:r w:rsidR="00924E6E" w:rsidRPr="00B05F6F">
        <w:rPr>
          <w:rFonts w:ascii="Times New Roman" w:hAnsi="Times New Roman" w:cs="Times New Roman"/>
          <w:sz w:val="24"/>
          <w:szCs w:val="24"/>
          <w:lang w:val="en-US"/>
        </w:rPr>
        <w:t>presented</w:t>
      </w:r>
      <w:r w:rsidR="00C13ED9" w:rsidRPr="00B05F6F">
        <w:rPr>
          <w:rFonts w:ascii="Times New Roman" w:hAnsi="Times New Roman" w:cs="Times New Roman"/>
          <w:sz w:val="24"/>
          <w:szCs w:val="24"/>
          <w:lang w:val="en-US"/>
        </w:rPr>
        <w:t xml:space="preserve"> in t</w:t>
      </w:r>
      <w:r w:rsidR="008A6F55" w:rsidRPr="00B05F6F">
        <w:rPr>
          <w:rFonts w:ascii="Times New Roman" w:hAnsi="Times New Roman" w:cs="Times New Roman"/>
          <w:sz w:val="24"/>
          <w:szCs w:val="24"/>
          <w:lang w:val="en-US"/>
        </w:rPr>
        <w:t>he literature.</w:t>
      </w:r>
      <w:r w:rsidRPr="00B05F6F">
        <w:rPr>
          <w:rFonts w:ascii="Times New Roman" w:hAnsi="Times New Roman" w:cs="Times New Roman"/>
          <w:sz w:val="24"/>
          <w:szCs w:val="24"/>
          <w:lang w:val="en-US"/>
        </w:rPr>
        <w:t xml:space="preserve"> </w:t>
      </w:r>
      <w:r w:rsidR="00876CA8" w:rsidRPr="00B05F6F">
        <w:rPr>
          <w:rFonts w:ascii="Times New Roman" w:hAnsi="Times New Roman" w:cs="Times New Roman"/>
          <w:sz w:val="24"/>
          <w:szCs w:val="24"/>
          <w:lang w:val="en-US"/>
        </w:rPr>
        <w:t>T</w:t>
      </w:r>
      <w:r w:rsidR="00B80AA5" w:rsidRPr="00B05F6F">
        <w:rPr>
          <w:rFonts w:ascii="Times New Roman" w:hAnsi="Times New Roman" w:cs="Times New Roman"/>
          <w:sz w:val="24"/>
          <w:szCs w:val="24"/>
          <w:lang w:val="en-US"/>
        </w:rPr>
        <w:t xml:space="preserve">he TL was calculated with the equations of </w:t>
      </w:r>
      <w:r w:rsidR="007605D9" w:rsidRPr="00B05F6F">
        <w:rPr>
          <w:rFonts w:ascii="Times New Roman" w:hAnsi="Times New Roman" w:cs="Times New Roman"/>
          <w:sz w:val="24"/>
          <w:szCs w:val="24"/>
          <w:lang w:val="en-US"/>
        </w:rPr>
        <w:fldChar w:fldCharType="begin" w:fldLock="1"/>
      </w:r>
      <w:r w:rsidR="007605D9" w:rsidRPr="00B05F6F">
        <w:rPr>
          <w:rFonts w:ascii="Times New Roman" w:hAnsi="Times New Roman" w:cs="Times New Roman"/>
          <w:sz w:val="24"/>
          <w:szCs w:val="24"/>
          <w:lang w:val="en-US"/>
        </w:rPr>
        <w:instrText>ADDIN CSL_CITATION {"citationItems":[{"id":"ITEM-1","itemData":{"DOI":"10.18475/cjos.v45i1.a12","ISSN":"0008-6452","abstract":"We used morphometric data from 1276 Crocodylus moreletii captured in northern Belize (1992–2001) to develop predictive models for determining body size (total length [TL], snout-vent length [SVL]) from measurements of single attributes (dorsal cranial length [DCL], cranial width [CW], snout length [SL] and width [SW], body mass [BM], rear-foot length [RFL]), quantify sexual size dimorphism, examine ontogenetic changes in cranial morphology, re-evaluate maximum body size attained by this species, and estimate standing crop biomass of crocodiles at our principal study site. Strong positive allometric relationships were found between measures of body length and other morphometric attributes, and provide a reliable means to estimate body length from tracks, skulls, and body parts. The maximum DCL:CW ratio is attained at a relatively small body size and preceded a dietary shift from insects and arachnids to vertebrates and ampullarid snails. The SL:SW ratio of C. moreletii is highly variable and because of overlap with C. acutus, deemed of little value for distinguishing these two sympatric species. Both overall and adult sex ratio (female:male) was male biased and differed significantly from parity. The mean SVL of adult males (98.3 ± 21.3 cm) was significantly greater than that of adult females (87.3 ± 15.9 cm). A compressed sexual size dimorphism index (SDI) of 2.12 was calculated for C. moreletii in northern Belize. Based on skull measurements, the current size record for C. moreletii in Belize is 362 cm TL. Standing crop biomass of C. moreletii at our principal study site (Gold Button Lagoon) was estimated to be 9.5 kg/ha.","author":[{"dropping-particle":"","family":"Platt","given":"Steven G.","non-dropping-particle":"","parse-names":false,"suffix":""},{"dropping-particle":"","family":"Rainwater","given":"Thomas R.","non-dropping-particle":"","parse-names":false,"suffix":""},{"dropping-particle":"","family":"Thorbjarnarson","given":"John B.","non-dropping-particle":"","parse-names":false,"suffix":""},{"dropping-particle":"","family":"Finger","given":"Adam G.","non-dropping-particle":"","parse-names":false,"suffix":""},{"dropping-particle":"","family":"Anderson","given":"Todd A.","non-dropping-particle":"","parse-names":false,"suffix":""},{"dropping-particle":"","family":"McMurry","given":"Scott T.","non-dropping-particle":"","parse-names":false,"suffix":""}],"container-title":"Caribbean Journal of Science","id":"ITEM-1","issue":"1","issued":{"date-parts":[["2009","1","1"]]},"page":"80-93","publisher":"University of Puerto Rico at Mayagüez","title":"Size estimation, morphometrics, sex ratio, sexual size dimorphism, and biomass of Morelet's crocodile in northern Belize","type":"article-journal","volume":"45"},"uris":["http://www.mendeley.com/documents/?uuid=5112ecf3-7fa0-35b6-85a0-4b298b9f31ad"]}],"mendeley":{"formattedCitation":"(Platt &lt;i&gt;et al.&lt;/i&gt; 2009)","manualFormatting":"Platt et al. (2009","plainTextFormattedCitation":"(Platt et al. 2009)","previouslyFormattedCitation":"(Platt &lt;i&gt;et al.&lt;/i&gt; 2009)"},"properties":{"noteIndex":0},"schema":"https://github.com/citation-style-language/schema/raw/master/csl-citation.json"}</w:instrText>
      </w:r>
      <w:r w:rsidR="007605D9" w:rsidRPr="00B05F6F">
        <w:rPr>
          <w:rFonts w:ascii="Times New Roman" w:hAnsi="Times New Roman" w:cs="Times New Roman"/>
          <w:sz w:val="24"/>
          <w:szCs w:val="24"/>
          <w:lang w:val="en-US"/>
        </w:rPr>
        <w:fldChar w:fldCharType="separate"/>
      </w:r>
      <w:r w:rsidR="007605D9" w:rsidRPr="00B05F6F">
        <w:rPr>
          <w:rFonts w:ascii="Times New Roman" w:hAnsi="Times New Roman" w:cs="Times New Roman"/>
          <w:noProof/>
          <w:sz w:val="24"/>
          <w:szCs w:val="24"/>
          <w:lang w:val="en-US"/>
        </w:rPr>
        <w:t xml:space="preserve">Platt </w:t>
      </w:r>
      <w:r w:rsidR="007605D9" w:rsidRPr="00B05F6F">
        <w:rPr>
          <w:rFonts w:ascii="Times New Roman" w:hAnsi="Times New Roman" w:cs="Times New Roman"/>
          <w:i/>
          <w:noProof/>
          <w:sz w:val="24"/>
          <w:szCs w:val="24"/>
          <w:lang w:val="en-US"/>
        </w:rPr>
        <w:t>et al.</w:t>
      </w:r>
      <w:r w:rsidR="007605D9" w:rsidRPr="00B05F6F">
        <w:rPr>
          <w:rFonts w:ascii="Times New Roman" w:hAnsi="Times New Roman" w:cs="Times New Roman"/>
          <w:noProof/>
          <w:sz w:val="24"/>
          <w:szCs w:val="24"/>
          <w:lang w:val="en-US"/>
        </w:rPr>
        <w:t xml:space="preserve"> (2009</w:t>
      </w:r>
      <w:r w:rsidR="007605D9" w:rsidRPr="00B05F6F">
        <w:rPr>
          <w:rFonts w:ascii="Times New Roman" w:hAnsi="Times New Roman" w:cs="Times New Roman"/>
          <w:sz w:val="24"/>
          <w:szCs w:val="24"/>
          <w:lang w:val="en-US"/>
        </w:rPr>
        <w:fldChar w:fldCharType="end"/>
      </w:r>
      <w:r w:rsidR="007605D9"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based on </w:t>
      </w:r>
      <w:r w:rsidR="00B80AA5" w:rsidRPr="00B05F6F">
        <w:rPr>
          <w:rFonts w:ascii="Times New Roman" w:hAnsi="Times New Roman" w:cs="Times New Roman"/>
          <w:i/>
          <w:sz w:val="24"/>
          <w:szCs w:val="24"/>
          <w:lang w:val="en-US"/>
        </w:rPr>
        <w:t xml:space="preserve">Crocodylus </w:t>
      </w:r>
      <w:r w:rsidR="00B80AA5" w:rsidRPr="00B05F6F">
        <w:rPr>
          <w:rFonts w:ascii="Times New Roman" w:hAnsi="Times New Roman" w:cs="Times New Roman"/>
          <w:i/>
          <w:noProof/>
          <w:sz w:val="24"/>
          <w:szCs w:val="24"/>
          <w:lang w:val="en-US"/>
        </w:rPr>
        <w:t>moreletii</w:t>
      </w:r>
      <w:r w:rsidR="00B80AA5" w:rsidRPr="00B05F6F">
        <w:rPr>
          <w:rFonts w:ascii="Times New Roman" w:hAnsi="Times New Roman" w:cs="Times New Roman"/>
          <w:sz w:val="24"/>
          <w:szCs w:val="24"/>
          <w:lang w:val="en-US"/>
        </w:rPr>
        <w:t>) and</w:t>
      </w:r>
      <w:r w:rsidR="00FB2ACD" w:rsidRPr="00B05F6F">
        <w:rPr>
          <w:rFonts w:ascii="Times New Roman" w:hAnsi="Times New Roman" w:cs="Times New Roman"/>
          <w:sz w:val="24"/>
          <w:szCs w:val="24"/>
          <w:lang w:val="en-US"/>
        </w:rPr>
        <w:t xml:space="preserve"> </w:t>
      </w:r>
      <w:r w:rsidR="00FB2ACD" w:rsidRPr="00B05F6F">
        <w:rPr>
          <w:rFonts w:ascii="Times New Roman" w:hAnsi="Times New Roman" w:cs="Times New Roman"/>
          <w:sz w:val="24"/>
          <w:szCs w:val="24"/>
          <w:lang w:val="en-US"/>
        </w:rPr>
        <w:fldChar w:fldCharType="begin" w:fldLock="1"/>
      </w:r>
      <w:r w:rsidR="00FB2ACD" w:rsidRPr="00B05F6F">
        <w:rPr>
          <w:rFonts w:ascii="Times New Roman" w:hAnsi="Times New Roman" w:cs="Times New Roman"/>
          <w:sz w:val="24"/>
          <w:szCs w:val="24"/>
          <w:lang w:val="en-US"/>
        </w:rPr>
        <w:instrText>ADDIN CSL_CITATION {"citationItems":[{"id":"ITEM-1","itemData":{"DOI":"10.1126/science.1066521","ISBN":"0036-8075","ISSN":"00368075","PMID":"11679634","abstract":"New fossils of the giant African crocodyliform Sarcosuchus imperator clarify its skeletal anatomy, growth patterns, size, longevity, and phylogenetic position. The skull has an expansive narial bulla and elongate jaws studded with stout, smooth crowns that do not interlock. The jaw form suggests a generalized diet of large vertebrates, including fish and dinosaurs. S. imperator is estimated to have grown to a maximum body length of at least 11 to 12 meters and body weight of about 8 metric tons over a life-span of 50 to 60 years. Unlike its closest relatives, which lived as specialized piscivores in marginal marine habitats, S. imperator thrived in fluvial environments.","author":[{"dropping-particle":"","family":"Sereno","given":"P C","non-dropping-particle":"","parse-names":false,"suffix":""},{"dropping-particle":"","family":"Larsson","given":"H C.E.","non-dropping-particle":"","parse-names":false,"suffix":""},{"dropping-particle":"","family":"Sidor","given":"C A","non-dropping-particle":"","parse-names":false,"suffix":""},{"dropping-particle":"","family":"Gado","given":"B","non-dropping-particle":"","parse-names":false,"suffix":""}],"container-title":"Science","id":"ITEM-1","issue":"5546","issued":{"date-parts":[["2001","11","16"]]},"page":"1516-1519","publisher":"American Association for the Advancement of Science","title":"The giant crocodyliform Sarcosuchus from the cretaceous of Africa","type":"article-journal","volume":"294"},"uris":["http://www.mendeley.com/documents/?uuid=9b0f4257-8552-3f70-a7a9-d3330a6ca2d9"]}],"mendeley":{"formattedCitation":"(Sereno &lt;i&gt;et al.&lt;/i&gt; 2001)","manualFormatting":"Sereno et al. (2001","plainTextFormattedCitation":"(Sereno et al. 2001)","previouslyFormattedCitation":"(Sereno &lt;i&gt;et al.&lt;/i&gt; 2001)"},"properties":{"noteIndex":0},"schema":"https://github.com/citation-style-language/schema/raw/master/csl-citation.json"}</w:instrText>
      </w:r>
      <w:r w:rsidR="00FB2ACD" w:rsidRPr="00B05F6F">
        <w:rPr>
          <w:rFonts w:ascii="Times New Roman" w:hAnsi="Times New Roman" w:cs="Times New Roman"/>
          <w:sz w:val="24"/>
          <w:szCs w:val="24"/>
          <w:lang w:val="en-US"/>
        </w:rPr>
        <w:fldChar w:fldCharType="separate"/>
      </w:r>
      <w:r w:rsidR="00FB2ACD" w:rsidRPr="00B05F6F">
        <w:rPr>
          <w:rFonts w:ascii="Times New Roman" w:hAnsi="Times New Roman" w:cs="Times New Roman"/>
          <w:noProof/>
          <w:sz w:val="24"/>
          <w:szCs w:val="24"/>
          <w:lang w:val="en-US"/>
        </w:rPr>
        <w:t xml:space="preserve">Sereno </w:t>
      </w:r>
      <w:r w:rsidR="00FB2ACD" w:rsidRPr="00B05F6F">
        <w:rPr>
          <w:rFonts w:ascii="Times New Roman" w:hAnsi="Times New Roman" w:cs="Times New Roman"/>
          <w:i/>
          <w:noProof/>
          <w:sz w:val="24"/>
          <w:szCs w:val="24"/>
          <w:lang w:val="en-US"/>
        </w:rPr>
        <w:t>et al.</w:t>
      </w:r>
      <w:r w:rsidR="00FB2ACD" w:rsidRPr="00B05F6F">
        <w:rPr>
          <w:rFonts w:ascii="Times New Roman" w:hAnsi="Times New Roman" w:cs="Times New Roman"/>
          <w:noProof/>
          <w:sz w:val="24"/>
          <w:szCs w:val="24"/>
          <w:lang w:val="en-US"/>
        </w:rPr>
        <w:t xml:space="preserve"> (2001</w:t>
      </w:r>
      <w:r w:rsidR="00FB2ACD" w:rsidRPr="00B05F6F">
        <w:rPr>
          <w:rFonts w:ascii="Times New Roman" w:hAnsi="Times New Roman" w:cs="Times New Roman"/>
          <w:sz w:val="24"/>
          <w:szCs w:val="24"/>
          <w:lang w:val="en-US"/>
        </w:rPr>
        <w:fldChar w:fldCharType="end"/>
      </w:r>
      <w:r w:rsidR="007605D9"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based on </w:t>
      </w:r>
      <w:r w:rsidR="00B80AA5" w:rsidRPr="00B05F6F">
        <w:rPr>
          <w:rFonts w:ascii="Times New Roman" w:hAnsi="Times New Roman" w:cs="Times New Roman"/>
          <w:i/>
          <w:sz w:val="24"/>
          <w:szCs w:val="24"/>
          <w:lang w:val="en-US"/>
        </w:rPr>
        <w:t xml:space="preserve">Crocodylus </w:t>
      </w:r>
      <w:proofErr w:type="spellStart"/>
      <w:r w:rsidR="00B80AA5" w:rsidRPr="00B05F6F">
        <w:rPr>
          <w:rFonts w:ascii="Times New Roman" w:hAnsi="Times New Roman" w:cs="Times New Roman"/>
          <w:i/>
          <w:sz w:val="24"/>
          <w:szCs w:val="24"/>
          <w:lang w:val="en-US"/>
        </w:rPr>
        <w:t>porosus</w:t>
      </w:r>
      <w:proofErr w:type="spellEnd"/>
      <w:r w:rsidR="00B80AA5" w:rsidRPr="00B05F6F">
        <w:rPr>
          <w:rFonts w:ascii="Times New Roman" w:hAnsi="Times New Roman" w:cs="Times New Roman"/>
          <w:sz w:val="24"/>
          <w:szCs w:val="24"/>
          <w:lang w:val="en-US"/>
        </w:rPr>
        <w:t>)</w:t>
      </w:r>
      <w:r w:rsidR="00D60330" w:rsidRPr="00B05F6F">
        <w:rPr>
          <w:rFonts w:ascii="Times New Roman" w:hAnsi="Times New Roman" w:cs="Times New Roman"/>
          <w:sz w:val="24"/>
          <w:szCs w:val="24"/>
          <w:lang w:val="en-US"/>
        </w:rPr>
        <w:t xml:space="preserve"> </w:t>
      </w:r>
      <w:r w:rsidR="00F77896" w:rsidRPr="00B05F6F">
        <w:rPr>
          <w:rFonts w:ascii="Times New Roman" w:hAnsi="Times New Roman" w:cs="Times New Roman"/>
          <w:sz w:val="24"/>
          <w:szCs w:val="24"/>
          <w:lang w:val="en-US"/>
        </w:rPr>
        <w:t xml:space="preserve">for Crocodyloidea; </w:t>
      </w:r>
      <w:r w:rsidR="00D60330" w:rsidRPr="00B05F6F">
        <w:rPr>
          <w:rFonts w:ascii="Times New Roman" w:hAnsi="Times New Roman" w:cs="Times New Roman"/>
          <w:sz w:val="24"/>
          <w:szCs w:val="24"/>
          <w:lang w:val="en-US"/>
        </w:rPr>
        <w:t xml:space="preserve">and the equations of </w:t>
      </w:r>
      <w:r w:rsidR="007605D9" w:rsidRPr="00B05F6F">
        <w:rPr>
          <w:rFonts w:ascii="Times New Roman" w:hAnsi="Times New Roman" w:cs="Times New Roman"/>
          <w:sz w:val="24"/>
          <w:szCs w:val="24"/>
          <w:lang w:val="en-US"/>
        </w:rPr>
        <w:fldChar w:fldCharType="begin" w:fldLock="1"/>
      </w:r>
      <w:r w:rsidR="00F77896" w:rsidRPr="00B05F6F">
        <w:rPr>
          <w:rFonts w:ascii="Times New Roman" w:hAnsi="Times New Roman" w:cs="Times New Roman"/>
          <w:sz w:val="24"/>
          <w:szCs w:val="24"/>
          <w:lang w:val="en-US"/>
        </w:rPr>
        <w:instrText>ADDIN CSL_CITATION {"citationItems":[{"id":"ITEM-1","itemData":{"DOI":"10.1371/journal.pone.0117944","ISSN":"1932-6203","abstract":"Purussaurus brasiliensis thrived in the northwestern portion of South America during the Late Miocene. Although substantial material has been recovered since its early discovery, this fossil crocodilian can still be considered as very poorly understood. In the present work, we used regression equations based on modern crocodilians to present novel details about the morphometry, bite-force and paleobiology of this species. According to our results, an adult Purussaurus brasiliensis was estimated to reach around 12.5 m in length, weighing around 8.4 metric tons, with a mean daily food intake of 40.6 kg. It was capable of generating sustained bite forces of 69,000 N (around 7 metric tons-force). The extreme size and strength reached by this animal seems to have allowed it to include a wide range of prey in its diet, making it a top predator in its ecosystem. As an adult, it would have preyed upon large to very large vertebrates, and, being unmatched by any other carnivore, it avoided competition. The evolution of a large body size granted P. brasiliensis many advantages, but it may also have led to its vulnerability. The constantly changing environment on a large geological scale may have reduced its long-term survival, favoring smaller species more resilient to ecological shifts.","author":[{"dropping-particle":"","family":"Aureliano","given":"Tito","non-dropping-particle":"","parse-names":false,"suffix":""},{"dropping-particle":"","family":"Ghilardi","given":"Aline M.","non-dropping-particle":"","parse-names":false,"suffix":""},{"dropping-particle":"","family":"Guilherme","given":"Edson","non-dropping-particle":"","parse-names":false,"suffix":""},{"dropping-particle":"","family":"Souza-Filho","given":"Jonas P.","non-dropping-particle":"","parse-names":false,"suffix":""},{"dropping-particle":"","family":"Cavalcanti","given":"Mauro","non-dropping-particle":"","parse-names":false,"suffix":""},{"dropping-particle":"","family":"Riff","given":"Douglas","non-dropping-particle":"","parse-names":false,"suffix":""}],"container-title":"PLOS ONE","id":"ITEM-1","issue":"2","issued":{"date-parts":[["2015","2","17"]]},"page":"e0117944","publisher":"Public Library of Science","title":"Morphometry, Bite-Force, and Paleobiology of the Late Miocene Caiman Purussaurus brasiliensis","type":"article-journal","volume":"10"},"uris":["http://www.mendeley.com/documents/?uuid=30de76a5-46ba-34b0-ba43-29b072da0f74"]}],"mendeley":{"formattedCitation":"(Aureliano &lt;i&gt;et al.&lt;/i&gt; 2015)","manualFormatting":"Aureliano et al. (2015;","plainTextFormattedCitation":"(Aureliano et al. 2015)","previouslyFormattedCitation":"(Aureliano &lt;i&gt;et al.&lt;/i&gt; 2015)"},"properties":{"noteIndex":0},"schema":"https://github.com/citation-style-language/schema/raw/master/csl-citation.json"}</w:instrText>
      </w:r>
      <w:r w:rsidR="007605D9" w:rsidRPr="00B05F6F">
        <w:rPr>
          <w:rFonts w:ascii="Times New Roman" w:hAnsi="Times New Roman" w:cs="Times New Roman"/>
          <w:sz w:val="24"/>
          <w:szCs w:val="24"/>
          <w:lang w:val="en-US"/>
        </w:rPr>
        <w:fldChar w:fldCharType="separate"/>
      </w:r>
      <w:r w:rsidR="007605D9" w:rsidRPr="00B05F6F">
        <w:rPr>
          <w:rFonts w:ascii="Times New Roman" w:hAnsi="Times New Roman" w:cs="Times New Roman"/>
          <w:noProof/>
          <w:sz w:val="24"/>
          <w:szCs w:val="24"/>
          <w:lang w:val="en-US"/>
        </w:rPr>
        <w:t xml:space="preserve">Aureliano </w:t>
      </w:r>
      <w:r w:rsidR="007605D9" w:rsidRPr="00B05F6F">
        <w:rPr>
          <w:rFonts w:ascii="Times New Roman" w:hAnsi="Times New Roman" w:cs="Times New Roman"/>
          <w:i/>
          <w:noProof/>
          <w:sz w:val="24"/>
          <w:szCs w:val="24"/>
          <w:lang w:val="en-US"/>
        </w:rPr>
        <w:t>et al.</w:t>
      </w:r>
      <w:r w:rsidR="007605D9" w:rsidRPr="00B05F6F">
        <w:rPr>
          <w:rFonts w:ascii="Times New Roman" w:hAnsi="Times New Roman" w:cs="Times New Roman"/>
          <w:noProof/>
          <w:sz w:val="24"/>
          <w:szCs w:val="24"/>
          <w:lang w:val="en-US"/>
        </w:rPr>
        <w:t xml:space="preserve"> (2015;</w:t>
      </w:r>
      <w:r w:rsidR="007605D9" w:rsidRPr="00B05F6F">
        <w:rPr>
          <w:rFonts w:ascii="Times New Roman" w:hAnsi="Times New Roman" w:cs="Times New Roman"/>
          <w:sz w:val="24"/>
          <w:szCs w:val="24"/>
          <w:lang w:val="en-US"/>
        </w:rPr>
        <w:fldChar w:fldCharType="end"/>
      </w:r>
      <w:r w:rsidR="007605D9"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based on </w:t>
      </w:r>
      <w:r w:rsidR="00B80AA5" w:rsidRPr="00B05F6F">
        <w:rPr>
          <w:rFonts w:ascii="Times New Roman" w:hAnsi="Times New Roman" w:cs="Times New Roman"/>
          <w:i/>
          <w:sz w:val="24"/>
          <w:szCs w:val="24"/>
          <w:lang w:val="en-US"/>
        </w:rPr>
        <w:t xml:space="preserve">Caiman </w:t>
      </w:r>
      <w:r w:rsidR="00B80AA5" w:rsidRPr="00B05F6F">
        <w:rPr>
          <w:rFonts w:ascii="Times New Roman" w:hAnsi="Times New Roman" w:cs="Times New Roman"/>
          <w:i/>
          <w:noProof/>
          <w:sz w:val="24"/>
          <w:szCs w:val="24"/>
          <w:lang w:val="en-US"/>
        </w:rPr>
        <w:t>latirostris</w:t>
      </w:r>
      <w:r w:rsidR="00B80AA5" w:rsidRPr="00B05F6F">
        <w:rPr>
          <w:rFonts w:ascii="Times New Roman" w:hAnsi="Times New Roman" w:cs="Times New Roman"/>
          <w:sz w:val="24"/>
          <w:szCs w:val="24"/>
          <w:lang w:val="en-US"/>
        </w:rPr>
        <w:t>)</w:t>
      </w:r>
      <w:r w:rsidR="00111653" w:rsidRPr="00B05F6F">
        <w:rPr>
          <w:rFonts w:ascii="Times New Roman" w:hAnsi="Times New Roman" w:cs="Times New Roman"/>
          <w:sz w:val="24"/>
          <w:szCs w:val="24"/>
          <w:lang w:val="en-US"/>
        </w:rPr>
        <w:t xml:space="preserve">, </w:t>
      </w:r>
      <w:r w:rsidR="00F77896" w:rsidRPr="00B05F6F">
        <w:rPr>
          <w:rFonts w:ascii="Times New Roman" w:hAnsi="Times New Roman" w:cs="Times New Roman"/>
          <w:sz w:val="24"/>
          <w:szCs w:val="24"/>
          <w:lang w:val="en-US"/>
        </w:rPr>
        <w:fldChar w:fldCharType="begin" w:fldLock="1"/>
      </w:r>
      <w:r w:rsidR="00F77896" w:rsidRPr="00B05F6F">
        <w:rPr>
          <w:rFonts w:ascii="Times New Roman" w:hAnsi="Times New Roman" w:cs="Times New Roman"/>
          <w:sz w:val="24"/>
          <w:szCs w:val="24"/>
          <w:lang w:val="en-US"/>
        </w:rPr>
        <w:instrText>ADDIN CSL_CITATION {"citationItems":[{"id":"ITEM-1","itemData":{"ISBN":"1524-4156","abstract":"Phytosaurs were the largest and most common semi-aquatic predators of the Late Triassic. Although their skulls are relatively common in the fossil record, articulated, or even associated skeletons are extremely rare, so it has always been difficult to gauge just how large (mass or length) an individual phytosaur may have been. Body mass in particular is an important physiological variable, often used for the scaling of organs, biomass determination, biomechanics, and locomotion. We take advantage of phytosaurs’ general similarity to extant crocodilians to attempt to reconstruct body mass and length based on measurements of the skulls and limbs of phytosaurs from the Upper Triassic Snyder and Canjilon quarries in north-central New Mexico. These quarries, in the Painted Desert Member of the Petrified Forest Formation (Revueltian: early-mid Norian) preserve catastrophic death assemblages that appear to well-represent discrete populations of phytosaurs. We also utilize a snout-vent measurement based on an articulated skeleton from the Canjilon quarry to compare the accuracy of different equations based on discrete limb elements. Body mass estimates for Snyder quarry phytosaurs range between 25 and 500 kg, with most specimens yielding estimates of approximately 200-350 kg. The Canjilon quarry sample encompasses fewer juveniles and more robust adults, including one individual that may have weighed as much as 535 kg. From equations based on nine extant crocodilian genera, these Revueltian phytosaurs appear to have approached 4.5 m total body length for a ~ 400 kg phytosaur. The prevalence of subadult to adult phytosaurs in both quarries based on body mass estimates corroborates qualitative estimates of the population structure based on skull sizes alone, thereby reinforcing the hypothesis that both quarries are catastrophic assemblages.","author":[{"dropping-particle":"","family":"Hurlburt","given":"G.R.","non-dropping-particle":"","parse-names":false,"suffix":""},{"dropping-particle":"","family":"Heckert","given":"A.B.","non-dropping-particle":"","parse-names":false,"suffix":""},{"dropping-particle":"","family":"Farlow","given":"J.O.","non-dropping-particle":"","parse-names":false,"suffix":""}],"container-title":"New Mexico Museum of Natural History and Science Bulletin","editor":[{"dropping-particle":"","family":"Zeigler, Kate E. Heckert, Andrew B. Lucas","given":"Spencer G.","non-dropping-particle":"","parse-names":false,"suffix":""}],"id":"ITEM-1","issue":"24","issued":{"date-parts":[["2003"]]},"page":"105–113","publisher":"New Mexico Museum of Natural History and Science Bulletin 24","title":"Body mass estimates of phytosaurs (Archosauria: Parasuchidae) from the Petrified Forest Formation (Chinle Group: Revueltian) based on skull and limb bone measurements","type":"article-journal","volume":"24"},"uris":["http://www.mendeley.com/documents/?uuid=f25826b3-71ab-39a9-a85d-ef127acf4a3a"]}],"mendeley":{"formattedCitation":"(Hurlburt &lt;i&gt;et al.&lt;/i&gt; 2003)","manualFormatting":"Hurlburt et al. (2003","plainTextFormattedCitation":"(Hurlburt et al. 2003)","previouslyFormattedCitation":"(Hurlburt &lt;i&gt;et al.&lt;/i&gt; 2003)"},"properties":{"noteIndex":0},"schema":"https://github.com/citation-style-language/schema/raw/master/csl-citation.json"}</w:instrText>
      </w:r>
      <w:r w:rsidR="00F77896" w:rsidRPr="00B05F6F">
        <w:rPr>
          <w:rFonts w:ascii="Times New Roman" w:hAnsi="Times New Roman" w:cs="Times New Roman"/>
          <w:sz w:val="24"/>
          <w:szCs w:val="24"/>
          <w:lang w:val="en-US"/>
        </w:rPr>
        <w:fldChar w:fldCharType="separate"/>
      </w:r>
      <w:r w:rsidR="00F77896" w:rsidRPr="00B05F6F">
        <w:rPr>
          <w:rFonts w:ascii="Times New Roman" w:hAnsi="Times New Roman" w:cs="Times New Roman"/>
          <w:noProof/>
          <w:sz w:val="24"/>
          <w:szCs w:val="24"/>
          <w:lang w:val="en-US"/>
        </w:rPr>
        <w:t xml:space="preserve">Hurlburt </w:t>
      </w:r>
      <w:r w:rsidR="00F77896" w:rsidRPr="00B05F6F">
        <w:rPr>
          <w:rFonts w:ascii="Times New Roman" w:hAnsi="Times New Roman" w:cs="Times New Roman"/>
          <w:i/>
          <w:noProof/>
          <w:sz w:val="24"/>
          <w:szCs w:val="24"/>
          <w:lang w:val="en-US"/>
        </w:rPr>
        <w:t>et al.</w:t>
      </w:r>
      <w:r w:rsidR="00F77896" w:rsidRPr="00B05F6F">
        <w:rPr>
          <w:rFonts w:ascii="Times New Roman" w:hAnsi="Times New Roman" w:cs="Times New Roman"/>
          <w:noProof/>
          <w:sz w:val="24"/>
          <w:szCs w:val="24"/>
          <w:lang w:val="en-US"/>
        </w:rPr>
        <w:t xml:space="preserve"> (2003</w:t>
      </w:r>
      <w:r w:rsidR="00F77896" w:rsidRPr="00B05F6F">
        <w:rPr>
          <w:rFonts w:ascii="Times New Roman" w:hAnsi="Times New Roman" w:cs="Times New Roman"/>
          <w:sz w:val="24"/>
          <w:szCs w:val="24"/>
          <w:lang w:val="en-US"/>
        </w:rPr>
        <w:fldChar w:fldCharType="end"/>
      </w:r>
      <w:r w:rsidR="00111653" w:rsidRPr="00B05F6F">
        <w:rPr>
          <w:rFonts w:ascii="Times New Roman" w:hAnsi="Times New Roman" w:cs="Times New Roman"/>
          <w:sz w:val="24"/>
          <w:szCs w:val="24"/>
          <w:lang w:val="en-US"/>
        </w:rPr>
        <w:t xml:space="preserve">; based on </w:t>
      </w:r>
      <w:r w:rsidR="00111653" w:rsidRPr="00B05F6F">
        <w:rPr>
          <w:rFonts w:ascii="Times New Roman" w:hAnsi="Times New Roman" w:cs="Times New Roman"/>
          <w:i/>
          <w:sz w:val="24"/>
          <w:szCs w:val="24"/>
          <w:lang w:val="en-US"/>
        </w:rPr>
        <w:t xml:space="preserve">A. </w:t>
      </w:r>
      <w:r w:rsidR="00111653" w:rsidRPr="00B05F6F">
        <w:rPr>
          <w:rFonts w:ascii="Times New Roman" w:hAnsi="Times New Roman" w:cs="Times New Roman"/>
          <w:i/>
          <w:noProof/>
          <w:sz w:val="24"/>
          <w:szCs w:val="24"/>
          <w:lang w:val="en-US"/>
        </w:rPr>
        <w:t>mississippiensis</w:t>
      </w:r>
      <w:r w:rsidR="00111653"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and </w:t>
      </w:r>
      <w:r w:rsidR="00F77896" w:rsidRPr="00B05F6F">
        <w:rPr>
          <w:rFonts w:ascii="Times New Roman" w:hAnsi="Times New Roman" w:cs="Times New Roman"/>
          <w:sz w:val="24"/>
          <w:szCs w:val="24"/>
          <w:lang w:val="en-US"/>
        </w:rPr>
        <w:fldChar w:fldCharType="begin" w:fldLock="1"/>
      </w:r>
      <w:r w:rsidR="00F77896" w:rsidRPr="00B05F6F">
        <w:rPr>
          <w:rFonts w:ascii="Times New Roman" w:hAnsi="Times New Roman" w:cs="Times New Roman"/>
          <w:sz w:val="24"/>
          <w:szCs w:val="24"/>
          <w:lang w:val="en-US"/>
        </w:rPr>
        <w:instrText>ADDIN CSL_CITATION {"citationItems":[{"id":"ITEM-1","itemData":{"author":[{"dropping-particle":"","family":"Grigg","given":"Gordon","non-dropping-particle":"","parse-names":false,"suffix":""}],"id":"ITEM-1","issued":{"date-parts":[["2015"]]},"number-of-pages":"649","publisher":"Cornell University Press","publisher-place":"Ithaca, New York","title":"Biology and evolution of crocodylians","type":"book"},"uris":["http://www.mendeley.com/documents/?uuid=536fc8c9-df10-3ff0-b5b0-430cac672bb5"]}],"mendeley":{"formattedCitation":"(Grigg 2015)","manualFormatting":"Grigg (2015","plainTextFormattedCitation":"(Grigg 2015)","previouslyFormattedCitation":"(Grigg 2015)"},"properties":{"noteIndex":0},"schema":"https://github.com/citation-style-language/schema/raw/master/csl-citation.json"}</w:instrText>
      </w:r>
      <w:r w:rsidR="00F77896" w:rsidRPr="00B05F6F">
        <w:rPr>
          <w:rFonts w:ascii="Times New Roman" w:hAnsi="Times New Roman" w:cs="Times New Roman"/>
          <w:sz w:val="24"/>
          <w:szCs w:val="24"/>
          <w:lang w:val="en-US"/>
        </w:rPr>
        <w:fldChar w:fldCharType="separate"/>
      </w:r>
      <w:r w:rsidR="00F77896" w:rsidRPr="00B05F6F">
        <w:rPr>
          <w:rFonts w:ascii="Times New Roman" w:hAnsi="Times New Roman" w:cs="Times New Roman"/>
          <w:noProof/>
          <w:sz w:val="24"/>
          <w:szCs w:val="24"/>
          <w:lang w:val="en-US"/>
        </w:rPr>
        <w:t>Grigg (2015</w:t>
      </w:r>
      <w:r w:rsidR="00F77896" w:rsidRPr="00B05F6F">
        <w:rPr>
          <w:rFonts w:ascii="Times New Roman" w:hAnsi="Times New Roman" w:cs="Times New Roman"/>
          <w:sz w:val="24"/>
          <w:szCs w:val="24"/>
          <w:lang w:val="en-US"/>
        </w:rPr>
        <w:fldChar w:fldCharType="end"/>
      </w:r>
      <w:r w:rsidR="00B80AA5" w:rsidRPr="00B05F6F">
        <w:rPr>
          <w:rFonts w:ascii="Times New Roman" w:hAnsi="Times New Roman" w:cs="Times New Roman"/>
          <w:sz w:val="24"/>
          <w:szCs w:val="24"/>
          <w:lang w:val="en-US"/>
        </w:rPr>
        <w:t xml:space="preserve">; based on </w:t>
      </w:r>
      <w:r w:rsidR="00B80AA5" w:rsidRPr="00B05F6F">
        <w:rPr>
          <w:rFonts w:ascii="Times New Roman" w:hAnsi="Times New Roman" w:cs="Times New Roman"/>
          <w:i/>
          <w:sz w:val="24"/>
          <w:szCs w:val="24"/>
          <w:lang w:val="en-US"/>
        </w:rPr>
        <w:t xml:space="preserve">A. </w:t>
      </w:r>
      <w:r w:rsidR="00B80AA5" w:rsidRPr="00B05F6F">
        <w:rPr>
          <w:rFonts w:ascii="Times New Roman" w:hAnsi="Times New Roman" w:cs="Times New Roman"/>
          <w:i/>
          <w:noProof/>
          <w:sz w:val="24"/>
          <w:szCs w:val="24"/>
          <w:lang w:val="en-US"/>
        </w:rPr>
        <w:t>mississippiensis</w:t>
      </w:r>
      <w:r w:rsidR="00B80AA5" w:rsidRPr="00B05F6F">
        <w:rPr>
          <w:rFonts w:ascii="Times New Roman" w:hAnsi="Times New Roman" w:cs="Times New Roman"/>
          <w:sz w:val="24"/>
          <w:szCs w:val="24"/>
          <w:lang w:val="en-US"/>
        </w:rPr>
        <w:t xml:space="preserve">) </w:t>
      </w:r>
      <w:r w:rsidR="00D60330" w:rsidRPr="00B05F6F">
        <w:rPr>
          <w:rFonts w:ascii="Times New Roman" w:hAnsi="Times New Roman" w:cs="Times New Roman"/>
          <w:sz w:val="24"/>
          <w:szCs w:val="24"/>
          <w:lang w:val="en-US"/>
        </w:rPr>
        <w:t>for Alligatoroidea. TL</w:t>
      </w:r>
      <w:r w:rsidR="00A52468" w:rsidRPr="00B05F6F">
        <w:rPr>
          <w:rFonts w:ascii="Times New Roman" w:hAnsi="Times New Roman" w:cs="Times New Roman"/>
          <w:sz w:val="24"/>
          <w:szCs w:val="24"/>
          <w:lang w:val="en-US"/>
        </w:rPr>
        <w:t xml:space="preserve"> estimations for </w:t>
      </w:r>
      <w:r w:rsidR="00592E09" w:rsidRPr="00B05F6F">
        <w:rPr>
          <w:rFonts w:ascii="Times New Roman" w:hAnsi="Times New Roman" w:cs="Times New Roman"/>
          <w:sz w:val="24"/>
          <w:szCs w:val="24"/>
          <w:lang w:val="en-US"/>
        </w:rPr>
        <w:t>Gavialoidea</w:t>
      </w:r>
      <w:r w:rsidR="00E648CC" w:rsidRPr="00B05F6F">
        <w:rPr>
          <w:rFonts w:ascii="Times New Roman" w:hAnsi="Times New Roman" w:cs="Times New Roman"/>
          <w:sz w:val="24"/>
          <w:szCs w:val="24"/>
          <w:lang w:val="en-US"/>
        </w:rPr>
        <w:t xml:space="preserve"> (and </w:t>
      </w:r>
      <w:proofErr w:type="spellStart"/>
      <w:r w:rsidR="00E648CC" w:rsidRPr="00B05F6F">
        <w:rPr>
          <w:rFonts w:ascii="Times New Roman" w:hAnsi="Times New Roman" w:cs="Times New Roman"/>
          <w:sz w:val="24"/>
          <w:szCs w:val="24"/>
          <w:lang w:val="en-US"/>
        </w:rPr>
        <w:t>tomistomines</w:t>
      </w:r>
      <w:proofErr w:type="spellEnd"/>
      <w:r w:rsidR="00E648CC" w:rsidRPr="00B05F6F">
        <w:rPr>
          <w:rFonts w:ascii="Times New Roman" w:hAnsi="Times New Roman" w:cs="Times New Roman"/>
          <w:sz w:val="24"/>
          <w:szCs w:val="24"/>
          <w:lang w:val="en-US"/>
        </w:rPr>
        <w:t>)</w:t>
      </w:r>
      <w:r w:rsidR="00A52468" w:rsidRPr="00B05F6F">
        <w:rPr>
          <w:rFonts w:ascii="Times New Roman" w:hAnsi="Times New Roman" w:cs="Times New Roman"/>
          <w:sz w:val="24"/>
          <w:szCs w:val="24"/>
          <w:lang w:val="en-US"/>
        </w:rPr>
        <w:t xml:space="preserve"> </w:t>
      </w:r>
      <w:r w:rsidR="00876CA8" w:rsidRPr="00B05F6F">
        <w:rPr>
          <w:rFonts w:ascii="Times New Roman" w:hAnsi="Times New Roman" w:cs="Times New Roman"/>
          <w:sz w:val="24"/>
          <w:szCs w:val="24"/>
          <w:lang w:val="en-US"/>
        </w:rPr>
        <w:t>were</w:t>
      </w:r>
      <w:r w:rsidR="00A52468" w:rsidRPr="00B05F6F">
        <w:rPr>
          <w:rFonts w:ascii="Times New Roman" w:hAnsi="Times New Roman" w:cs="Times New Roman"/>
          <w:sz w:val="24"/>
          <w:szCs w:val="24"/>
          <w:lang w:val="en-US"/>
        </w:rPr>
        <w:t xml:space="preserve"> a bit more complicated</w:t>
      </w:r>
      <w:r w:rsidR="002E38AF" w:rsidRPr="00B05F6F">
        <w:rPr>
          <w:rFonts w:ascii="Times New Roman" w:hAnsi="Times New Roman" w:cs="Times New Roman"/>
          <w:sz w:val="24"/>
          <w:szCs w:val="24"/>
          <w:lang w:val="en-US"/>
        </w:rPr>
        <w:t xml:space="preserve"> task</w:t>
      </w:r>
      <w:r w:rsidR="00974AE1" w:rsidRPr="00B05F6F">
        <w:rPr>
          <w:rFonts w:ascii="Times New Roman" w:hAnsi="Times New Roman" w:cs="Times New Roman"/>
          <w:sz w:val="24"/>
          <w:szCs w:val="24"/>
          <w:lang w:val="en-US"/>
        </w:rPr>
        <w:t>,</w:t>
      </w:r>
      <w:r w:rsidR="00A52468" w:rsidRPr="00B05F6F">
        <w:rPr>
          <w:rFonts w:ascii="Times New Roman" w:hAnsi="Times New Roman" w:cs="Times New Roman"/>
          <w:sz w:val="24"/>
          <w:szCs w:val="24"/>
          <w:lang w:val="en-US"/>
        </w:rPr>
        <w:t xml:space="preserve"> mostly because modern </w:t>
      </w:r>
      <w:proofErr w:type="spellStart"/>
      <w:r w:rsidR="00974AE1" w:rsidRPr="00B05F6F">
        <w:rPr>
          <w:rFonts w:ascii="Times New Roman" w:hAnsi="Times New Roman" w:cs="Times New Roman"/>
          <w:sz w:val="24"/>
          <w:szCs w:val="24"/>
          <w:lang w:val="en-US"/>
        </w:rPr>
        <w:t>allometric</w:t>
      </w:r>
      <w:proofErr w:type="spellEnd"/>
      <w:r w:rsidR="00974AE1" w:rsidRPr="00B05F6F">
        <w:rPr>
          <w:rFonts w:ascii="Times New Roman" w:hAnsi="Times New Roman" w:cs="Times New Roman"/>
          <w:sz w:val="24"/>
          <w:szCs w:val="24"/>
          <w:lang w:val="en-US"/>
        </w:rPr>
        <w:t xml:space="preserve"> relationships in </w:t>
      </w:r>
      <w:r w:rsidR="00592E09" w:rsidRPr="00B05F6F">
        <w:rPr>
          <w:rFonts w:ascii="Times New Roman" w:hAnsi="Times New Roman" w:cs="Times New Roman"/>
          <w:noProof/>
          <w:sz w:val="24"/>
          <w:szCs w:val="24"/>
          <w:lang w:val="en-US"/>
        </w:rPr>
        <w:t>longirostrines</w:t>
      </w:r>
      <w:r w:rsidR="00592E09" w:rsidRPr="00B05F6F">
        <w:rPr>
          <w:rFonts w:ascii="Times New Roman" w:hAnsi="Times New Roman" w:cs="Times New Roman"/>
          <w:sz w:val="24"/>
          <w:szCs w:val="24"/>
          <w:lang w:val="en-US"/>
        </w:rPr>
        <w:t xml:space="preserve"> </w:t>
      </w:r>
      <w:r w:rsidR="00A52468" w:rsidRPr="00B05F6F">
        <w:rPr>
          <w:rFonts w:ascii="Times New Roman" w:hAnsi="Times New Roman" w:cs="Times New Roman"/>
          <w:sz w:val="24"/>
          <w:szCs w:val="24"/>
          <w:lang w:val="en-US"/>
        </w:rPr>
        <w:t xml:space="preserve">have not been largely studied, as </w:t>
      </w:r>
      <w:r w:rsidR="00974AE1" w:rsidRPr="00B05F6F">
        <w:rPr>
          <w:rFonts w:ascii="Times New Roman" w:hAnsi="Times New Roman" w:cs="Times New Roman"/>
          <w:sz w:val="24"/>
          <w:szCs w:val="24"/>
          <w:lang w:val="en-US"/>
        </w:rPr>
        <w:t xml:space="preserve">in </w:t>
      </w:r>
      <w:r w:rsidR="00A52468" w:rsidRPr="00B05F6F">
        <w:rPr>
          <w:rFonts w:ascii="Times New Roman" w:hAnsi="Times New Roman" w:cs="Times New Roman"/>
          <w:sz w:val="24"/>
          <w:szCs w:val="24"/>
          <w:lang w:val="en-US"/>
        </w:rPr>
        <w:t xml:space="preserve">some of </w:t>
      </w:r>
      <w:r w:rsidR="00A52468" w:rsidRPr="00B05F6F">
        <w:rPr>
          <w:rFonts w:ascii="Times New Roman" w:hAnsi="Times New Roman" w:cs="Times New Roman"/>
          <w:noProof/>
          <w:sz w:val="24"/>
          <w:szCs w:val="24"/>
          <w:lang w:val="en-US"/>
        </w:rPr>
        <w:t>it</w:t>
      </w:r>
      <w:r w:rsidR="00F22908" w:rsidRPr="00B05F6F">
        <w:rPr>
          <w:rFonts w:ascii="Times New Roman" w:hAnsi="Times New Roman" w:cs="Times New Roman"/>
          <w:noProof/>
          <w:sz w:val="24"/>
          <w:szCs w:val="24"/>
          <w:lang w:val="en-US"/>
        </w:rPr>
        <w:t>s</w:t>
      </w:r>
      <w:r w:rsidR="00A52468" w:rsidRPr="00B05F6F">
        <w:rPr>
          <w:rFonts w:ascii="Times New Roman" w:hAnsi="Times New Roman" w:cs="Times New Roman"/>
          <w:sz w:val="24"/>
          <w:szCs w:val="24"/>
          <w:lang w:val="en-US"/>
        </w:rPr>
        <w:t xml:space="preserve"> counterparts</w:t>
      </w:r>
      <w:r w:rsidR="00974AE1" w:rsidRPr="00B05F6F">
        <w:rPr>
          <w:rFonts w:ascii="Times New Roman" w:hAnsi="Times New Roman" w:cs="Times New Roman"/>
          <w:sz w:val="24"/>
          <w:szCs w:val="24"/>
          <w:lang w:val="en-US"/>
        </w:rPr>
        <w:t xml:space="preserve"> (</w:t>
      </w:r>
      <w:r w:rsidR="00974AE1" w:rsidRPr="00B05F6F">
        <w:rPr>
          <w:rFonts w:ascii="Times New Roman" w:hAnsi="Times New Roman" w:cs="Times New Roman"/>
          <w:i/>
          <w:sz w:val="24"/>
          <w:szCs w:val="24"/>
          <w:lang w:val="en-US"/>
        </w:rPr>
        <w:t>Crocodylus</w:t>
      </w:r>
      <w:r w:rsidR="00974AE1" w:rsidRPr="00B05F6F">
        <w:rPr>
          <w:rFonts w:ascii="Times New Roman" w:hAnsi="Times New Roman" w:cs="Times New Roman"/>
          <w:sz w:val="24"/>
          <w:szCs w:val="24"/>
          <w:lang w:val="en-US"/>
        </w:rPr>
        <w:t xml:space="preserve"> and </w:t>
      </w:r>
      <w:r w:rsidR="00974AE1" w:rsidRPr="00B05F6F">
        <w:rPr>
          <w:rFonts w:ascii="Times New Roman" w:hAnsi="Times New Roman" w:cs="Times New Roman"/>
          <w:i/>
          <w:sz w:val="24"/>
          <w:szCs w:val="24"/>
          <w:lang w:val="en-US"/>
        </w:rPr>
        <w:t>Alligator</w:t>
      </w:r>
      <w:r w:rsidR="00974AE1" w:rsidRPr="00B05F6F">
        <w:rPr>
          <w:rFonts w:ascii="Times New Roman" w:hAnsi="Times New Roman" w:cs="Times New Roman"/>
          <w:sz w:val="24"/>
          <w:szCs w:val="24"/>
          <w:lang w:val="en-US"/>
        </w:rPr>
        <w:t>)</w:t>
      </w:r>
      <w:r w:rsidR="00A52468" w:rsidRPr="00B05F6F">
        <w:rPr>
          <w:rFonts w:ascii="Times New Roman" w:hAnsi="Times New Roman" w:cs="Times New Roman"/>
          <w:sz w:val="24"/>
          <w:szCs w:val="24"/>
          <w:lang w:val="en-US"/>
        </w:rPr>
        <w:t>. Thus</w:t>
      </w:r>
      <w:r w:rsidR="00924E6E" w:rsidRPr="00B05F6F">
        <w:rPr>
          <w:rFonts w:ascii="Times New Roman" w:hAnsi="Times New Roman" w:cs="Times New Roman"/>
          <w:sz w:val="24"/>
          <w:szCs w:val="24"/>
          <w:lang w:val="en-US"/>
        </w:rPr>
        <w:t>,</w:t>
      </w:r>
      <w:r w:rsidR="00A52468" w:rsidRPr="00B05F6F">
        <w:rPr>
          <w:rFonts w:ascii="Times New Roman" w:hAnsi="Times New Roman" w:cs="Times New Roman"/>
          <w:sz w:val="24"/>
          <w:szCs w:val="24"/>
          <w:lang w:val="en-US"/>
        </w:rPr>
        <w:t xml:space="preserve"> </w:t>
      </w:r>
      <w:r w:rsidR="00974AE1" w:rsidRPr="00B05F6F">
        <w:rPr>
          <w:rFonts w:ascii="Times New Roman" w:hAnsi="Times New Roman" w:cs="Times New Roman"/>
          <w:sz w:val="24"/>
          <w:szCs w:val="24"/>
          <w:lang w:val="en-US"/>
        </w:rPr>
        <w:t xml:space="preserve">for </w:t>
      </w:r>
      <w:r w:rsidR="00B80AA5" w:rsidRPr="00B05F6F">
        <w:rPr>
          <w:rFonts w:ascii="Times New Roman" w:hAnsi="Times New Roman" w:cs="Times New Roman"/>
          <w:sz w:val="24"/>
          <w:szCs w:val="24"/>
          <w:lang w:val="en-US"/>
        </w:rPr>
        <w:t xml:space="preserve">estimate the TL of </w:t>
      </w:r>
      <w:r w:rsidR="00F6743D" w:rsidRPr="00B05F6F">
        <w:rPr>
          <w:rFonts w:ascii="Times New Roman" w:hAnsi="Times New Roman" w:cs="Times New Roman"/>
          <w:sz w:val="24"/>
          <w:szCs w:val="24"/>
          <w:lang w:val="en-US"/>
        </w:rPr>
        <w:t xml:space="preserve">Gavialoidea </w:t>
      </w:r>
      <w:r w:rsidR="00974AE1" w:rsidRPr="00B05F6F">
        <w:rPr>
          <w:rFonts w:ascii="Times New Roman" w:hAnsi="Times New Roman" w:cs="Times New Roman"/>
          <w:sz w:val="24"/>
          <w:szCs w:val="24"/>
          <w:lang w:val="en-US"/>
        </w:rPr>
        <w:t>we use</w:t>
      </w:r>
      <w:r w:rsidR="00876CA8" w:rsidRPr="00B05F6F">
        <w:rPr>
          <w:rFonts w:ascii="Times New Roman" w:hAnsi="Times New Roman" w:cs="Times New Roman"/>
          <w:sz w:val="24"/>
          <w:szCs w:val="24"/>
          <w:lang w:val="en-US"/>
        </w:rPr>
        <w:t>d</w:t>
      </w:r>
      <w:r w:rsidR="00592E09" w:rsidRPr="00B05F6F">
        <w:rPr>
          <w:rFonts w:ascii="Times New Roman" w:hAnsi="Times New Roman" w:cs="Times New Roman"/>
          <w:sz w:val="24"/>
          <w:szCs w:val="24"/>
          <w:lang w:val="en-US"/>
        </w:rPr>
        <w:t>:</w:t>
      </w:r>
      <w:r w:rsidR="00974AE1" w:rsidRPr="00B05F6F">
        <w:rPr>
          <w:rFonts w:ascii="Times New Roman" w:hAnsi="Times New Roman" w:cs="Times New Roman"/>
          <w:sz w:val="24"/>
          <w:szCs w:val="24"/>
          <w:lang w:val="en-US"/>
        </w:rPr>
        <w:t xml:space="preserve"> </w:t>
      </w:r>
      <w:r w:rsidR="00F6743D" w:rsidRPr="00B05F6F">
        <w:rPr>
          <w:rFonts w:ascii="Times New Roman" w:hAnsi="Times New Roman" w:cs="Times New Roman"/>
          <w:sz w:val="24"/>
          <w:szCs w:val="24"/>
          <w:lang w:val="en-US"/>
        </w:rPr>
        <w:t>1)</w:t>
      </w:r>
      <w:r w:rsidR="00974AE1" w:rsidRPr="00B05F6F">
        <w:rPr>
          <w:rFonts w:ascii="Times New Roman" w:hAnsi="Times New Roman" w:cs="Times New Roman"/>
          <w:sz w:val="24"/>
          <w:szCs w:val="24"/>
          <w:lang w:val="en-US"/>
        </w:rPr>
        <w:t xml:space="preserve"> </w:t>
      </w:r>
      <w:r w:rsidR="00F77896" w:rsidRPr="00B05F6F">
        <w:rPr>
          <w:rFonts w:ascii="Times New Roman" w:hAnsi="Times New Roman" w:cs="Times New Roman"/>
          <w:sz w:val="24"/>
          <w:szCs w:val="24"/>
          <w:lang w:val="en-US"/>
        </w:rPr>
        <w:fldChar w:fldCharType="begin" w:fldLock="1"/>
      </w:r>
      <w:r w:rsidR="00FB2ACD" w:rsidRPr="00B05F6F">
        <w:rPr>
          <w:rFonts w:ascii="Times New Roman" w:hAnsi="Times New Roman" w:cs="Times New Roman"/>
          <w:sz w:val="24"/>
          <w:szCs w:val="24"/>
          <w:lang w:val="en-US"/>
        </w:rPr>
        <w:instrText>ADDIN CSL_CITATION {"citationItems":[{"id":"ITEM-1","itemData":{"DOI":"10.1126/science.1066521","ISBN":"0036-8075","ISSN":"00368075","PMID":"11679634","abstract":"New fossils of the giant African crocodyliform Sarcosuchus imperator clarify its skeletal anatomy, growth patterns, size, longevity, and phylogenetic position. The skull has an expansive narial bulla and elongate jaws studded with stout, smooth crowns that do not interlock. The jaw form suggests a generalized diet of large vertebrates, including fish and dinosaurs. S. imperator is estimated to have grown to a maximum body length of at least 11 to 12 meters and body weight of about 8 metric tons over a life-span of 50 to 60 years. Unlike its closest relatives, which lived as specialized piscivores in marginal marine habitats, S. imperator thrived in fluvial environments.","author":[{"dropping-particle":"","family":"Sereno","given":"P C","non-dropping-particle":"","parse-names":false,"suffix":""},{"dropping-particle":"","family":"Larsson","given":"H C.E.","non-dropping-particle":"","parse-names":false,"suffix":""},{"dropping-particle":"","family":"Sidor","given":"C A","non-dropping-particle":"","parse-names":false,"suffix":""},{"dropping-particle":"","family":"Gado","given":"B","non-dropping-particle":"","parse-names":false,"suffix":""}],"container-title":"Science","id":"ITEM-1","issue":"5546","issued":{"date-parts":[["2001","11","16"]]},"page":"1516-1519","publisher":"American Association for the Advancement of Science","title":"The giant crocodyliform Sarcosuchus from the cretaceous of Africa","type":"article-journal","volume":"294"},"uris":["http://www.mendeley.com/documents/?uuid=9b0f4257-8552-3f70-a7a9-d3330a6ca2d9"]}],"mendeley":{"formattedCitation":"(Sereno &lt;i&gt;et al.&lt;/i&gt; 2001)","manualFormatting":"Sereno et al. (2001)","plainTextFormattedCitation":"(Sereno et al. 2001)","previouslyFormattedCitation":"(Sereno &lt;i&gt;et al.&lt;/i&gt; 2001)"},"properties":{"noteIndex":0},"schema":"https://github.com/citation-style-language/schema/raw/master/csl-citation.json"}</w:instrText>
      </w:r>
      <w:r w:rsidR="00F77896" w:rsidRPr="00B05F6F">
        <w:rPr>
          <w:rFonts w:ascii="Times New Roman" w:hAnsi="Times New Roman" w:cs="Times New Roman"/>
          <w:sz w:val="24"/>
          <w:szCs w:val="24"/>
          <w:lang w:val="en-US"/>
        </w:rPr>
        <w:fldChar w:fldCharType="separate"/>
      </w:r>
      <w:r w:rsidR="00F77896" w:rsidRPr="00B05F6F">
        <w:rPr>
          <w:rFonts w:ascii="Times New Roman" w:hAnsi="Times New Roman" w:cs="Times New Roman"/>
          <w:noProof/>
          <w:sz w:val="24"/>
          <w:szCs w:val="24"/>
          <w:lang w:val="en-US"/>
        </w:rPr>
        <w:t xml:space="preserve">Sereno </w:t>
      </w:r>
      <w:r w:rsidR="00F77896" w:rsidRPr="00B05F6F">
        <w:rPr>
          <w:rFonts w:ascii="Times New Roman" w:hAnsi="Times New Roman" w:cs="Times New Roman"/>
          <w:i/>
          <w:noProof/>
          <w:sz w:val="24"/>
          <w:szCs w:val="24"/>
          <w:lang w:val="en-US"/>
        </w:rPr>
        <w:t>et al.</w:t>
      </w:r>
      <w:r w:rsidR="00F77896" w:rsidRPr="00B05F6F">
        <w:rPr>
          <w:rFonts w:ascii="Times New Roman" w:hAnsi="Times New Roman" w:cs="Times New Roman"/>
          <w:noProof/>
          <w:sz w:val="24"/>
          <w:szCs w:val="24"/>
          <w:lang w:val="en-US"/>
        </w:rPr>
        <w:t xml:space="preserve"> (2001)</w:t>
      </w:r>
      <w:r w:rsidR="00F77896" w:rsidRPr="00B05F6F">
        <w:rPr>
          <w:rFonts w:ascii="Times New Roman" w:hAnsi="Times New Roman" w:cs="Times New Roman"/>
          <w:sz w:val="24"/>
          <w:szCs w:val="24"/>
          <w:lang w:val="en-US"/>
        </w:rPr>
        <w:fldChar w:fldCharType="end"/>
      </w:r>
      <w:r w:rsidR="00F77896" w:rsidRPr="00B05F6F">
        <w:rPr>
          <w:rFonts w:ascii="Times New Roman" w:hAnsi="Times New Roman" w:cs="Times New Roman"/>
          <w:sz w:val="24"/>
          <w:szCs w:val="24"/>
          <w:lang w:val="en-US"/>
        </w:rPr>
        <w:t xml:space="preserve"> </w:t>
      </w:r>
      <w:r w:rsidR="00974AE1" w:rsidRPr="00B05F6F">
        <w:rPr>
          <w:rFonts w:ascii="Times New Roman" w:hAnsi="Times New Roman" w:cs="Times New Roman"/>
          <w:sz w:val="24"/>
          <w:szCs w:val="24"/>
          <w:lang w:val="en-US"/>
        </w:rPr>
        <w:t xml:space="preserve">equation based </w:t>
      </w:r>
      <w:r w:rsidR="00876CA8" w:rsidRPr="00B05F6F">
        <w:rPr>
          <w:rFonts w:ascii="Times New Roman" w:hAnsi="Times New Roman" w:cs="Times New Roman"/>
          <w:sz w:val="24"/>
          <w:szCs w:val="24"/>
          <w:lang w:val="en-US"/>
        </w:rPr>
        <w:t>o</w:t>
      </w:r>
      <w:r w:rsidR="00974AE1" w:rsidRPr="00B05F6F">
        <w:rPr>
          <w:rFonts w:ascii="Times New Roman" w:hAnsi="Times New Roman" w:cs="Times New Roman"/>
          <w:sz w:val="24"/>
          <w:szCs w:val="24"/>
          <w:lang w:val="en-US"/>
        </w:rPr>
        <w:t xml:space="preserve">n </w:t>
      </w:r>
      <w:r w:rsidR="00974AE1" w:rsidRPr="00B05F6F">
        <w:rPr>
          <w:rFonts w:ascii="Times New Roman" w:hAnsi="Times New Roman" w:cs="Times New Roman"/>
          <w:i/>
          <w:sz w:val="24"/>
          <w:szCs w:val="24"/>
          <w:lang w:val="en-US"/>
        </w:rPr>
        <w:t>Gavialis gangeticus</w:t>
      </w:r>
      <w:r w:rsidR="00974AE1" w:rsidRPr="00B05F6F">
        <w:rPr>
          <w:rFonts w:ascii="Times New Roman" w:hAnsi="Times New Roman" w:cs="Times New Roman"/>
          <w:sz w:val="24"/>
          <w:szCs w:val="24"/>
          <w:lang w:val="en-US"/>
        </w:rPr>
        <w:t xml:space="preserve"> (n=17) </w:t>
      </w:r>
      <w:r w:rsidR="00F6743D" w:rsidRPr="00B05F6F">
        <w:rPr>
          <w:rFonts w:ascii="Times New Roman" w:hAnsi="Times New Roman" w:cs="Times New Roman"/>
          <w:sz w:val="24"/>
          <w:szCs w:val="24"/>
          <w:lang w:val="en-US"/>
        </w:rPr>
        <w:t xml:space="preserve">after DCL; 2) the </w:t>
      </w:r>
      <w:r w:rsidR="00A52468" w:rsidRPr="00B05F6F">
        <w:rPr>
          <w:rFonts w:ascii="Times New Roman" w:hAnsi="Times New Roman" w:cs="Times New Roman"/>
          <w:sz w:val="24"/>
          <w:szCs w:val="24"/>
          <w:lang w:val="en-US"/>
        </w:rPr>
        <w:t>TL</w:t>
      </w:r>
      <w:r w:rsidR="00F6743D" w:rsidRPr="00B05F6F">
        <w:rPr>
          <w:rFonts w:ascii="Times New Roman" w:hAnsi="Times New Roman" w:cs="Times New Roman"/>
          <w:sz w:val="24"/>
          <w:szCs w:val="24"/>
          <w:lang w:val="en-US"/>
        </w:rPr>
        <w:t xml:space="preserve">:DCL ratio of 1:6.5 observed </w:t>
      </w:r>
      <w:r w:rsidR="00F77896" w:rsidRPr="00B05F6F">
        <w:rPr>
          <w:rFonts w:ascii="Times New Roman" w:hAnsi="Times New Roman" w:cs="Times New Roman"/>
          <w:sz w:val="24"/>
          <w:szCs w:val="24"/>
          <w:lang w:val="en-US"/>
        </w:rPr>
        <w:t xml:space="preserve">by </w:t>
      </w:r>
      <w:r w:rsidR="00F77896" w:rsidRPr="00B05F6F">
        <w:rPr>
          <w:rFonts w:ascii="Times New Roman" w:hAnsi="Times New Roman" w:cs="Times New Roman"/>
          <w:sz w:val="24"/>
          <w:szCs w:val="24"/>
          <w:lang w:val="en-US"/>
        </w:rPr>
        <w:fldChar w:fldCharType="begin" w:fldLock="1"/>
      </w:r>
      <w:r w:rsidR="00B05A66" w:rsidRPr="00B05F6F">
        <w:rPr>
          <w:rFonts w:ascii="Times New Roman" w:hAnsi="Times New Roman" w:cs="Times New Roman"/>
          <w:sz w:val="24"/>
          <w:szCs w:val="24"/>
          <w:lang w:val="en-US"/>
        </w:rPr>
        <w:instrText>ADDIN CSL_CITATION {"citationItems":[{"id":"ITEM-1","itemData":{"author":[{"dropping-particle":"","family":"Whitaker","given":"Rom","non-dropping-particle":"","parse-names":false,"suffix":""},{"dropping-particle":"","family":"Whitaker","given":"Nik","non-dropping-particle":"","parse-names":false,"suffix":""}],"container-title":"Crocodile Specialist Group Newsletter","id":"ITEM-1","issue":"4","issued":{"date-parts":[["2008"]]},"page":"26-30","title":"WHO'S GOT THE BIGGEST?","type":"article-journal","volume":"27"},"uris":["http://www.mendeley.com/documents/?uuid=3e6c3da8-08ee-3357-890d-c87878639f1f"]}],"mendeley":{"formattedCitation":"(Whitaker and Whitaker 2008)","manualFormatting":"Whitaker and Whitaker (2008)","plainTextFormattedCitation":"(Whitaker and Whitaker 2008)","previouslyFormattedCitation":"(Whitaker and Whitaker 2008)"},"properties":{"noteIndex":0},"schema":"https://github.com/citation-style-language/schema/raw/master/csl-citation.json"}</w:instrText>
      </w:r>
      <w:r w:rsidR="00F77896" w:rsidRPr="00B05F6F">
        <w:rPr>
          <w:rFonts w:ascii="Times New Roman" w:hAnsi="Times New Roman" w:cs="Times New Roman"/>
          <w:sz w:val="24"/>
          <w:szCs w:val="24"/>
          <w:lang w:val="en-US"/>
        </w:rPr>
        <w:fldChar w:fldCharType="separate"/>
      </w:r>
      <w:r w:rsidR="00F77896" w:rsidRPr="00B05F6F">
        <w:rPr>
          <w:rFonts w:ascii="Times New Roman" w:hAnsi="Times New Roman" w:cs="Times New Roman"/>
          <w:noProof/>
          <w:sz w:val="24"/>
          <w:szCs w:val="24"/>
          <w:lang w:val="en-US"/>
        </w:rPr>
        <w:t xml:space="preserve">Whitaker and Whitaker </w:t>
      </w:r>
      <w:r w:rsidR="00B05A66" w:rsidRPr="00B05F6F">
        <w:rPr>
          <w:rFonts w:ascii="Times New Roman" w:hAnsi="Times New Roman" w:cs="Times New Roman"/>
          <w:noProof/>
          <w:sz w:val="24"/>
          <w:szCs w:val="24"/>
          <w:lang w:val="en-US"/>
        </w:rPr>
        <w:t>(</w:t>
      </w:r>
      <w:r w:rsidR="00F77896" w:rsidRPr="00B05F6F">
        <w:rPr>
          <w:rFonts w:ascii="Times New Roman" w:hAnsi="Times New Roman" w:cs="Times New Roman"/>
          <w:noProof/>
          <w:sz w:val="24"/>
          <w:szCs w:val="24"/>
          <w:lang w:val="en-US"/>
        </w:rPr>
        <w:t>2008)</w:t>
      </w:r>
      <w:r w:rsidR="00F77896" w:rsidRPr="00B05F6F">
        <w:rPr>
          <w:rFonts w:ascii="Times New Roman" w:hAnsi="Times New Roman" w:cs="Times New Roman"/>
          <w:sz w:val="24"/>
          <w:szCs w:val="24"/>
          <w:lang w:val="en-US"/>
        </w:rPr>
        <w:fldChar w:fldCharType="end"/>
      </w:r>
      <w:r w:rsidR="00F77896" w:rsidRPr="00B05F6F">
        <w:rPr>
          <w:rFonts w:ascii="Times New Roman" w:hAnsi="Times New Roman" w:cs="Times New Roman"/>
          <w:sz w:val="24"/>
          <w:szCs w:val="24"/>
          <w:lang w:val="en-US"/>
        </w:rPr>
        <w:t xml:space="preserve"> </w:t>
      </w:r>
      <w:r w:rsidR="00F6743D" w:rsidRPr="00B05F6F">
        <w:rPr>
          <w:rFonts w:ascii="Times New Roman" w:hAnsi="Times New Roman" w:cs="Times New Roman"/>
          <w:sz w:val="24"/>
          <w:szCs w:val="24"/>
          <w:lang w:val="en-US"/>
        </w:rPr>
        <w:t xml:space="preserve">for </w:t>
      </w:r>
      <w:r w:rsidR="00F6743D" w:rsidRPr="00B05F6F">
        <w:rPr>
          <w:rFonts w:ascii="Times New Roman" w:hAnsi="Times New Roman" w:cs="Times New Roman"/>
          <w:noProof/>
          <w:sz w:val="24"/>
          <w:szCs w:val="24"/>
          <w:lang w:val="en-US"/>
        </w:rPr>
        <w:t>longirostrine</w:t>
      </w:r>
      <w:r w:rsidR="00F6743D" w:rsidRPr="00B05F6F">
        <w:rPr>
          <w:rFonts w:ascii="Times New Roman" w:hAnsi="Times New Roman" w:cs="Times New Roman"/>
          <w:sz w:val="24"/>
          <w:szCs w:val="24"/>
          <w:lang w:val="en-US"/>
        </w:rPr>
        <w:t xml:space="preserve"> taxa; </w:t>
      </w:r>
      <w:r w:rsidR="00F22908" w:rsidRPr="00B05F6F">
        <w:rPr>
          <w:rFonts w:ascii="Times New Roman" w:hAnsi="Times New Roman" w:cs="Times New Roman"/>
          <w:sz w:val="24"/>
          <w:szCs w:val="24"/>
          <w:lang w:val="en-US"/>
        </w:rPr>
        <w:t xml:space="preserve">and </w:t>
      </w:r>
      <w:r w:rsidR="00F6743D" w:rsidRPr="00B05F6F">
        <w:rPr>
          <w:rFonts w:ascii="Times New Roman" w:hAnsi="Times New Roman" w:cs="Times New Roman"/>
          <w:sz w:val="24"/>
          <w:szCs w:val="24"/>
          <w:lang w:val="en-US"/>
        </w:rPr>
        <w:t>3) the TL</w:t>
      </w:r>
      <w:r w:rsidR="00B80AA5" w:rsidRPr="00B05F6F">
        <w:rPr>
          <w:rFonts w:ascii="Times New Roman" w:hAnsi="Times New Roman" w:cs="Times New Roman"/>
          <w:sz w:val="24"/>
          <w:szCs w:val="24"/>
          <w:lang w:val="en-US"/>
        </w:rPr>
        <w:t xml:space="preserve"> equation of </w:t>
      </w:r>
      <w:r w:rsidR="00F77896" w:rsidRPr="00B05F6F">
        <w:rPr>
          <w:rFonts w:ascii="Times New Roman" w:hAnsi="Times New Roman" w:cs="Times New Roman"/>
          <w:sz w:val="24"/>
          <w:szCs w:val="24"/>
          <w:lang w:val="en-US"/>
        </w:rPr>
        <w:fldChar w:fldCharType="begin" w:fldLock="1"/>
      </w:r>
      <w:r w:rsidR="00F77896" w:rsidRPr="00B05F6F">
        <w:rPr>
          <w:rFonts w:ascii="Times New Roman" w:hAnsi="Times New Roman" w:cs="Times New Roman"/>
          <w:sz w:val="24"/>
          <w:szCs w:val="24"/>
          <w:lang w:val="en-US"/>
        </w:rPr>
        <w:instrText>ADDIN CSL_CITATION {"citationItems":[{"id":"ITEM-1","itemData":{"DOI":"10.1071/ZO16079","ISSN":"0004-959X","abstract":"&lt;p&gt;We conducted a morphometric analysis of 279 Crocodylus johnstoni, using specimens from the McKinlay River (n = 265) and Arnhem Land (n = 14), to meet the management need for predicting body size of C. johnstoni from isolated body parts. The results also allow reconstruction of C. johnstoni dimensions for comparison with other crocodilian species. We detected sexual dimorphism in some body measurements from the McKinlay River, and geographic variation in the morphology of McKinlay River and Arnhem Land populations, but differences were slight. There is pronounced allometric growth in C. johnstoni in the immediate post-hatching phase, largely due to elongation of the snout after exiting the confines of the egg. We compared the size, shape and relative growth of C. johnstoni with that of other crocodilian species for which equivalent data are available, but particularly the other Australian crocodile, Crocodylus porosus. C. porosus has a proportionately longer tail and a shorter but wider snout than C. johnstoni, and we discuss possible ecological correlates of these and other differences.&lt;/p&gt;","author":[{"dropping-particle":"","family":"Edwards","given":"Glenn P.","non-dropping-particle":"","parse-names":false,"suffix":""},{"dropping-particle":"","family":"Webb","given":"Grahame J.","non-dropping-particle":"","parse-names":false,"suffix":""},{"dropping-particle":"","family":"Manolis","given":"S. Charlie","non-dropping-particle":"","parse-names":false,"suffix":""},{"dropping-particle":"","family":"Mazanov","given":"Alex","non-dropping-particle":"","parse-names":false,"suffix":""}],"container-title":"Australian Journal of Zoology","id":"ITEM-1","issue":"2","issued":{"date-parts":[["2017","9","20"]]},"page":"97","publisher":"CSIRO PUBLISHING","title":"Morphometric analysis of the Australian freshwater crocodile (Crocodylus johnstoni)","type":"article-journal","volume":"65"},"uris":["http://www.mendeley.com/documents/?uuid=e2e6cd6f-0e46-3e23-ba0a-7fcf0471fb25"]}],"mendeley":{"formattedCitation":"(Edwards &lt;i&gt;et al.&lt;/i&gt; 2017)","manualFormatting":"Edwards et al. (2017)","plainTextFormattedCitation":"(Edwards et al. 2017)","previouslyFormattedCitation":"(Edwards &lt;i&gt;et al.&lt;/i&gt; 2017)"},"properties":{"noteIndex":0},"schema":"https://github.com/citation-style-language/schema/raw/master/csl-citation.json"}</w:instrText>
      </w:r>
      <w:r w:rsidR="00F77896" w:rsidRPr="00B05F6F">
        <w:rPr>
          <w:rFonts w:ascii="Times New Roman" w:hAnsi="Times New Roman" w:cs="Times New Roman"/>
          <w:sz w:val="24"/>
          <w:szCs w:val="24"/>
          <w:lang w:val="en-US"/>
        </w:rPr>
        <w:fldChar w:fldCharType="separate"/>
      </w:r>
      <w:r w:rsidR="00F77896" w:rsidRPr="00B05F6F">
        <w:rPr>
          <w:rFonts w:ascii="Times New Roman" w:hAnsi="Times New Roman" w:cs="Times New Roman"/>
          <w:noProof/>
          <w:sz w:val="24"/>
          <w:szCs w:val="24"/>
          <w:lang w:val="en-US"/>
        </w:rPr>
        <w:t xml:space="preserve">Edwards </w:t>
      </w:r>
      <w:r w:rsidR="00F77896" w:rsidRPr="00B05F6F">
        <w:rPr>
          <w:rFonts w:ascii="Times New Roman" w:hAnsi="Times New Roman" w:cs="Times New Roman"/>
          <w:i/>
          <w:noProof/>
          <w:sz w:val="24"/>
          <w:szCs w:val="24"/>
          <w:lang w:val="en-US"/>
        </w:rPr>
        <w:t>et al.</w:t>
      </w:r>
      <w:r w:rsidR="00F77896" w:rsidRPr="00B05F6F">
        <w:rPr>
          <w:rFonts w:ascii="Times New Roman" w:hAnsi="Times New Roman" w:cs="Times New Roman"/>
          <w:noProof/>
          <w:sz w:val="24"/>
          <w:szCs w:val="24"/>
          <w:lang w:val="en-US"/>
        </w:rPr>
        <w:t xml:space="preserve"> (2017)</w:t>
      </w:r>
      <w:r w:rsidR="00F77896" w:rsidRPr="00B05F6F">
        <w:rPr>
          <w:rFonts w:ascii="Times New Roman" w:hAnsi="Times New Roman" w:cs="Times New Roman"/>
          <w:sz w:val="24"/>
          <w:szCs w:val="24"/>
          <w:lang w:val="en-US"/>
        </w:rPr>
        <w:fldChar w:fldCharType="end"/>
      </w:r>
      <w:r w:rsidR="00F77896"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based on </w:t>
      </w:r>
      <w:r w:rsidR="00F6743D" w:rsidRPr="00B05F6F">
        <w:rPr>
          <w:rFonts w:ascii="Times New Roman" w:hAnsi="Times New Roman" w:cs="Times New Roman"/>
          <w:sz w:val="24"/>
          <w:szCs w:val="24"/>
          <w:lang w:val="en-US"/>
        </w:rPr>
        <w:t xml:space="preserve">the long, </w:t>
      </w:r>
      <w:r w:rsidR="00F6743D" w:rsidRPr="00B05F6F">
        <w:rPr>
          <w:rFonts w:ascii="Times New Roman" w:hAnsi="Times New Roman" w:cs="Times New Roman"/>
          <w:noProof/>
          <w:sz w:val="24"/>
          <w:szCs w:val="24"/>
          <w:lang w:val="en-US"/>
        </w:rPr>
        <w:t>narrow</w:t>
      </w:r>
      <w:r w:rsidR="00F22908" w:rsidRPr="00B05F6F">
        <w:rPr>
          <w:rFonts w:ascii="Times New Roman" w:hAnsi="Times New Roman" w:cs="Times New Roman"/>
          <w:noProof/>
          <w:sz w:val="24"/>
          <w:szCs w:val="24"/>
          <w:lang w:val="en-US"/>
        </w:rPr>
        <w:t>-</w:t>
      </w:r>
      <w:r w:rsidR="00F6743D" w:rsidRPr="00B05F6F">
        <w:rPr>
          <w:rFonts w:ascii="Times New Roman" w:hAnsi="Times New Roman" w:cs="Times New Roman"/>
          <w:noProof/>
          <w:sz w:val="24"/>
          <w:szCs w:val="24"/>
          <w:lang w:val="en-US"/>
        </w:rPr>
        <w:t>snouted</w:t>
      </w:r>
      <w:r w:rsidR="00F6743D" w:rsidRPr="00B05F6F">
        <w:rPr>
          <w:rFonts w:ascii="Times New Roman" w:hAnsi="Times New Roman" w:cs="Times New Roman"/>
          <w:sz w:val="24"/>
          <w:szCs w:val="24"/>
          <w:lang w:val="en-US"/>
        </w:rPr>
        <w:t xml:space="preserve"> </w:t>
      </w:r>
      <w:r w:rsidR="00B80AA5" w:rsidRPr="00B05F6F">
        <w:rPr>
          <w:rFonts w:ascii="Times New Roman" w:hAnsi="Times New Roman" w:cs="Times New Roman"/>
          <w:i/>
          <w:sz w:val="24"/>
          <w:szCs w:val="24"/>
          <w:lang w:val="en-US"/>
        </w:rPr>
        <w:t xml:space="preserve">Crocodylus </w:t>
      </w:r>
      <w:r w:rsidR="00B80AA5" w:rsidRPr="00B05F6F">
        <w:rPr>
          <w:rFonts w:ascii="Times New Roman" w:hAnsi="Times New Roman" w:cs="Times New Roman"/>
          <w:i/>
          <w:noProof/>
          <w:sz w:val="24"/>
          <w:szCs w:val="24"/>
          <w:lang w:val="en-US"/>
        </w:rPr>
        <w:t>johnstoni</w:t>
      </w:r>
      <w:r w:rsidR="00B80AA5" w:rsidRPr="00B05F6F">
        <w:rPr>
          <w:rFonts w:ascii="Times New Roman" w:hAnsi="Times New Roman" w:cs="Times New Roman"/>
          <w:sz w:val="24"/>
          <w:szCs w:val="24"/>
          <w:lang w:val="en-US"/>
        </w:rPr>
        <w:t>.</w:t>
      </w:r>
      <w:r w:rsidR="00592E09" w:rsidRPr="00B05F6F">
        <w:rPr>
          <w:rFonts w:ascii="Times New Roman" w:hAnsi="Times New Roman" w:cs="Times New Roman"/>
          <w:sz w:val="24"/>
          <w:szCs w:val="24"/>
          <w:lang w:val="en-US"/>
        </w:rPr>
        <w:t xml:space="preserve"> </w:t>
      </w:r>
    </w:p>
    <w:p w:rsidR="006010EE" w:rsidRPr="00B05F6F" w:rsidRDefault="00420956" w:rsidP="004553B1">
      <w:pPr>
        <w:spacing w:after="0" w:line="360" w:lineRule="auto"/>
        <w:ind w:firstLine="708"/>
        <w:jc w:val="both"/>
        <w:rPr>
          <w:rFonts w:ascii="Times New Roman" w:hAnsi="Times New Roman" w:cs="Times New Roman"/>
          <w:sz w:val="24"/>
          <w:szCs w:val="24"/>
          <w:lang w:val="en-US"/>
        </w:rPr>
      </w:pPr>
      <w:r w:rsidRPr="00B05F6F">
        <w:rPr>
          <w:rFonts w:ascii="Times New Roman" w:hAnsi="Times New Roman" w:cs="Times New Roman"/>
          <w:sz w:val="24"/>
          <w:szCs w:val="24"/>
          <w:lang w:val="en-US"/>
        </w:rPr>
        <w:t>P</w:t>
      </w:r>
      <w:r w:rsidR="00592E09" w:rsidRPr="00B05F6F">
        <w:rPr>
          <w:rFonts w:ascii="Times New Roman" w:hAnsi="Times New Roman" w:cs="Times New Roman"/>
          <w:sz w:val="24"/>
          <w:szCs w:val="24"/>
          <w:lang w:val="en-US"/>
        </w:rPr>
        <w:t>revious work</w:t>
      </w:r>
      <w:r w:rsidR="002E38AF" w:rsidRPr="00B05F6F">
        <w:rPr>
          <w:rFonts w:ascii="Times New Roman" w:hAnsi="Times New Roman" w:cs="Times New Roman"/>
          <w:sz w:val="24"/>
          <w:szCs w:val="24"/>
          <w:lang w:val="en-US"/>
        </w:rPr>
        <w:t>s</w:t>
      </w:r>
      <w:r w:rsidR="00592E09" w:rsidRPr="00B05F6F">
        <w:rPr>
          <w:rFonts w:ascii="Times New Roman" w:hAnsi="Times New Roman" w:cs="Times New Roman"/>
          <w:sz w:val="24"/>
          <w:szCs w:val="24"/>
          <w:lang w:val="en-US"/>
        </w:rPr>
        <w:t xml:space="preserve"> have </w:t>
      </w:r>
      <w:r w:rsidR="001B0E2D" w:rsidRPr="00B05F6F">
        <w:rPr>
          <w:rFonts w:ascii="Times New Roman" w:hAnsi="Times New Roman" w:cs="Times New Roman"/>
          <w:sz w:val="24"/>
          <w:szCs w:val="24"/>
          <w:lang w:val="en-US"/>
        </w:rPr>
        <w:t>acknowledged</w:t>
      </w:r>
      <w:r w:rsidRPr="00B05F6F">
        <w:rPr>
          <w:rFonts w:ascii="Times New Roman" w:hAnsi="Times New Roman" w:cs="Times New Roman"/>
          <w:sz w:val="24"/>
          <w:szCs w:val="24"/>
          <w:lang w:val="en-US"/>
        </w:rPr>
        <w:t xml:space="preserve"> </w:t>
      </w:r>
      <w:r w:rsidR="00592E09" w:rsidRPr="00B05F6F">
        <w:rPr>
          <w:rFonts w:ascii="Times New Roman" w:hAnsi="Times New Roman" w:cs="Times New Roman"/>
          <w:sz w:val="24"/>
          <w:szCs w:val="24"/>
          <w:lang w:val="en-US"/>
        </w:rPr>
        <w:t xml:space="preserve">that </w:t>
      </w:r>
      <w:proofErr w:type="spellStart"/>
      <w:r w:rsidR="00592E09" w:rsidRPr="00B05F6F">
        <w:rPr>
          <w:rFonts w:ascii="Times New Roman" w:hAnsi="Times New Roman" w:cs="Times New Roman"/>
          <w:sz w:val="24"/>
          <w:szCs w:val="24"/>
          <w:lang w:val="en-US"/>
        </w:rPr>
        <w:t>allometric</w:t>
      </w:r>
      <w:proofErr w:type="spellEnd"/>
      <w:r w:rsidR="00592E09" w:rsidRPr="00B05F6F">
        <w:rPr>
          <w:rFonts w:ascii="Times New Roman" w:hAnsi="Times New Roman" w:cs="Times New Roman"/>
          <w:sz w:val="24"/>
          <w:szCs w:val="24"/>
          <w:lang w:val="en-US"/>
        </w:rPr>
        <w:t xml:space="preserve"> equations commonly employed can underestimate size (TL) for very large</w:t>
      </w:r>
      <w:r w:rsidR="00042886" w:rsidRPr="00B05F6F">
        <w:rPr>
          <w:rFonts w:ascii="Times New Roman" w:hAnsi="Times New Roman" w:cs="Times New Roman"/>
          <w:sz w:val="24"/>
          <w:szCs w:val="24"/>
          <w:lang w:val="en-US"/>
        </w:rPr>
        <w:t xml:space="preserve"> individuals by as much as 20% </w:t>
      </w:r>
      <w:r w:rsidR="00042886" w:rsidRPr="00B05F6F">
        <w:rPr>
          <w:rFonts w:ascii="Times New Roman" w:hAnsi="Times New Roman" w:cs="Times New Roman"/>
          <w:sz w:val="24"/>
          <w:szCs w:val="24"/>
          <w:lang w:val="en-US"/>
        </w:rPr>
        <w:fldChar w:fldCharType="begin" w:fldLock="1"/>
      </w:r>
      <w:r w:rsidR="00FC5B83" w:rsidRPr="00B05F6F">
        <w:rPr>
          <w:rFonts w:ascii="Times New Roman" w:hAnsi="Times New Roman" w:cs="Times New Roman"/>
          <w:sz w:val="24"/>
          <w:szCs w:val="24"/>
          <w:lang w:val="en-US"/>
        </w:rPr>
        <w:instrText>ADDIN CSL_CITATION {"citationItems":[{"id":"ITEM-1","itemData":{"DOI":"10.1080/02724634.2012.652324","ISSN":"0272-4634","abstract":"ABSTRACT We describe a new crocodile, Crocodylus thorbjarnarsoni, sp. nov., on the basis of skulls and jaws from Pliocene and Pleistocene deposits in the Lake Turkana Basin of Kenya. The new species has a comparatively broad, deep snout and resembles an extinct horned crocodile from the Quaternary of Olduvai Gorge (C. anthropophagus), but the squamosal ‘horns’ are not as well developed. The skull table has a strongly trapezoidal outline different from those of the living Nile crocodile (C. niloticus) and crocodiles from late Miocene deposits in the Turkana Basin. The largest specimens are from animals up to 7.5 m in total length. It would have been the largest predator in its environment, and the early humans found in the same deposits were presumably part of its prey base. A phylogenetic analysis, including the new species and an improved sample of extinct crocodyline diversity, suggests a more complex phylogenetic and biogeographic history for the clade in Africa and the eastern Indian Ocean region than...","author":[{"dropping-particle":"","family":"Brochu","given":"Christopher A.","non-dropping-particle":"","parse-names":false,"suffix":""},{"dropping-particle":"","family":"Storrs","given":"Glenn W.","non-dropping-particle":"","parse-names":false,"suffix":""}],"container-title":"Journal of Vertebrate Paleontology","id":"ITEM-1","issue":"3","issued":{"date-parts":[["2012","5"]]},"page":"587-602","publisher":" Taylor &amp; Francis Group ","title":"A giant crocodile from the Plio-Pleistocene of Kenya, the phylogenetic relationships of Neogene African crocodylines, and the antiquity of &lt;i&gt;Crocodylus&lt;/i&gt; in Africa","type":"article-journal","volume":"32"},"uris":["http://www.mendeley.com/documents/?uuid=36077229-8d6e-354b-9dbe-b632380e1951"]},{"id":"ITEM-2","itemData":{"author":[{"dropping-particle":"","family":"Grigg","given":"Gordon","non-dropping-particle":"","parse-names":false,"suffix":""}],"id":"ITEM-2","issued":{"date-parts":[["2015"]]},"number-of-pages":"649","publisher":"Cornell University Press","publisher-place":"Ithaca, New York","title":"Biology and evolution of crocodylians","type":"book"},"uris":["http://www.mendeley.com/documents/?uuid=536fc8c9-df10-3ff0-b5b0-430cac672bb5"]},{"id":"ITEM-3","itemData":{"author":[{"dropping-particle":"","family":"Whitaker","given":"Rom","non-dropping-particle":"","parse-names":false,"suffix":""},{"dropping-particle":"","family":"Whitaker","given":"Nik","non-dropping-particle":"","parse-names":false,"suffix":""}],"container-title":"Crocodile Specialist Group Newsletter","id":"ITEM-3","issue":"4","issued":{"date-parts":[["2008"]]},"page":"26-30","title":"WHO'S GOT THE BIGGEST?","type":"article-journal","volume":"27"},"uris":["http://www.mendeley.com/documents/?uuid=3e6c3da8-08ee-3357-890d-c87878639f1f"]}],"mendeley":{"formattedCitation":"(Whitaker and Whitaker 2008; Brochu and Storrs 2012; Grigg 2015)","manualFormatting":"(e.g. Whitaker and Whitaker 2008; Brochu and Storrs 2012; Grigg 2015)","plainTextFormattedCitation":"(Whitaker and Whitaker 2008; Brochu and Storrs 2012; Grigg 2015)","previouslyFormattedCitation":"(Whitaker and Whitaker 2008; Brochu and Storrs 2012; Grigg 2015)"},"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e.g. Whitaker and Whitaker 2008; Brochu and Storrs 2012; Grigg 2015)</w:t>
      </w:r>
      <w:r w:rsidR="00042886" w:rsidRPr="00B05F6F">
        <w:rPr>
          <w:rFonts w:ascii="Times New Roman" w:hAnsi="Times New Roman" w:cs="Times New Roman"/>
          <w:sz w:val="24"/>
          <w:szCs w:val="24"/>
          <w:lang w:val="en-US"/>
        </w:rPr>
        <w:fldChar w:fldCharType="end"/>
      </w:r>
      <w:r w:rsidR="00592E09" w:rsidRPr="00B05F6F">
        <w:rPr>
          <w:rFonts w:ascii="Times New Roman" w:hAnsi="Times New Roman" w:cs="Times New Roman"/>
          <w:sz w:val="24"/>
          <w:szCs w:val="24"/>
          <w:lang w:val="en-US"/>
        </w:rPr>
        <w:t xml:space="preserve">. </w:t>
      </w:r>
      <w:r w:rsidR="00042886" w:rsidRPr="00B05F6F">
        <w:rPr>
          <w:rFonts w:ascii="Times New Roman" w:hAnsi="Times New Roman" w:cs="Times New Roman"/>
          <w:sz w:val="24"/>
          <w:szCs w:val="24"/>
          <w:lang w:val="en-US"/>
        </w:rPr>
        <w:t>Yet</w:t>
      </w:r>
      <w:r w:rsidRPr="00B05F6F">
        <w:rPr>
          <w:rFonts w:ascii="Times New Roman" w:hAnsi="Times New Roman" w:cs="Times New Roman"/>
          <w:sz w:val="24"/>
          <w:szCs w:val="24"/>
          <w:lang w:val="en-US"/>
        </w:rPr>
        <w:t xml:space="preserve"> here, we prefer not </w:t>
      </w:r>
      <w:r w:rsidR="00876CA8" w:rsidRPr="00B05F6F">
        <w:rPr>
          <w:rFonts w:ascii="Times New Roman" w:hAnsi="Times New Roman" w:cs="Times New Roman"/>
          <w:sz w:val="24"/>
          <w:szCs w:val="24"/>
          <w:lang w:val="en-US"/>
        </w:rPr>
        <w:t xml:space="preserve">to </w:t>
      </w:r>
      <w:r w:rsidRPr="00B05F6F">
        <w:rPr>
          <w:rFonts w:ascii="Times New Roman" w:hAnsi="Times New Roman" w:cs="Times New Roman"/>
          <w:sz w:val="24"/>
          <w:szCs w:val="24"/>
          <w:lang w:val="en-US"/>
        </w:rPr>
        <w:t xml:space="preserve">correct </w:t>
      </w:r>
      <w:r w:rsidR="001B0E2D" w:rsidRPr="00B05F6F">
        <w:rPr>
          <w:rFonts w:ascii="Times New Roman" w:hAnsi="Times New Roman" w:cs="Times New Roman"/>
          <w:sz w:val="24"/>
          <w:szCs w:val="24"/>
          <w:lang w:val="en-US"/>
        </w:rPr>
        <w:t xml:space="preserve">for </w:t>
      </w:r>
      <w:r w:rsidR="00F22908" w:rsidRPr="00B05F6F">
        <w:rPr>
          <w:rFonts w:ascii="Times New Roman" w:hAnsi="Times New Roman" w:cs="Times New Roman"/>
          <w:sz w:val="24"/>
          <w:szCs w:val="24"/>
          <w:lang w:val="en-US"/>
        </w:rPr>
        <w:t>this bias</w:t>
      </w:r>
      <w:r w:rsidRPr="00B05F6F">
        <w:rPr>
          <w:rFonts w:ascii="Times New Roman" w:hAnsi="Times New Roman" w:cs="Times New Roman"/>
          <w:sz w:val="24"/>
          <w:szCs w:val="24"/>
          <w:lang w:val="en-US"/>
        </w:rPr>
        <w:t xml:space="preserve"> because </w:t>
      </w:r>
      <w:r w:rsidR="00876CA8" w:rsidRPr="00B05F6F">
        <w:rPr>
          <w:rFonts w:ascii="Times New Roman" w:hAnsi="Times New Roman" w:cs="Times New Roman"/>
          <w:sz w:val="24"/>
          <w:szCs w:val="24"/>
          <w:lang w:val="en-US"/>
        </w:rPr>
        <w:t xml:space="preserve">it </w:t>
      </w:r>
      <w:r w:rsidRPr="00B05F6F">
        <w:rPr>
          <w:rFonts w:ascii="Times New Roman" w:hAnsi="Times New Roman" w:cs="Times New Roman"/>
          <w:sz w:val="24"/>
          <w:szCs w:val="24"/>
          <w:lang w:val="en-US"/>
        </w:rPr>
        <w:t xml:space="preserve">is </w:t>
      </w:r>
      <w:r w:rsidR="00876CA8" w:rsidRPr="00B05F6F">
        <w:rPr>
          <w:rFonts w:ascii="Times New Roman" w:hAnsi="Times New Roman" w:cs="Times New Roman"/>
          <w:sz w:val="24"/>
          <w:szCs w:val="24"/>
          <w:lang w:val="en-US"/>
        </w:rPr>
        <w:t>un</w:t>
      </w:r>
      <w:r w:rsidRPr="00B05F6F">
        <w:rPr>
          <w:rFonts w:ascii="Times New Roman" w:hAnsi="Times New Roman" w:cs="Times New Roman"/>
          <w:sz w:val="24"/>
          <w:szCs w:val="24"/>
          <w:lang w:val="en-US"/>
        </w:rPr>
        <w:t xml:space="preserve">clear how </w:t>
      </w:r>
      <w:r w:rsidR="00322250" w:rsidRPr="00B05F6F">
        <w:rPr>
          <w:rFonts w:ascii="Times New Roman" w:hAnsi="Times New Roman" w:cs="Times New Roman"/>
          <w:sz w:val="24"/>
          <w:szCs w:val="24"/>
          <w:lang w:val="en-US"/>
        </w:rPr>
        <w:t xml:space="preserve">this </w:t>
      </w:r>
      <w:r w:rsidRPr="00B05F6F">
        <w:rPr>
          <w:rFonts w:ascii="Times New Roman" w:hAnsi="Times New Roman" w:cs="Times New Roman"/>
          <w:sz w:val="24"/>
          <w:szCs w:val="24"/>
          <w:lang w:val="en-US"/>
        </w:rPr>
        <w:t>correction factor must be employed</w:t>
      </w:r>
      <w:r w:rsidR="00322250" w:rsidRPr="00B05F6F">
        <w:rPr>
          <w:rFonts w:ascii="Times New Roman" w:hAnsi="Times New Roman" w:cs="Times New Roman"/>
          <w:sz w:val="24"/>
          <w:szCs w:val="24"/>
          <w:lang w:val="en-US"/>
        </w:rPr>
        <w:t xml:space="preserve"> (e.g. 20% of increase for any taxa larger than 6 m, or </w:t>
      </w:r>
      <w:r w:rsidR="00876CA8" w:rsidRPr="00B05F6F">
        <w:rPr>
          <w:rFonts w:ascii="Times New Roman" w:hAnsi="Times New Roman" w:cs="Times New Roman"/>
          <w:sz w:val="24"/>
          <w:szCs w:val="24"/>
          <w:lang w:val="en-US"/>
        </w:rPr>
        <w:t>a</w:t>
      </w:r>
      <w:r w:rsidR="00042886" w:rsidRPr="00B05F6F">
        <w:rPr>
          <w:rFonts w:ascii="Times New Roman" w:hAnsi="Times New Roman" w:cs="Times New Roman"/>
          <w:sz w:val="24"/>
          <w:szCs w:val="24"/>
          <w:lang w:val="en-US"/>
        </w:rPr>
        <w:t xml:space="preserve"> linea</w:t>
      </w:r>
      <w:r w:rsidR="00876CA8" w:rsidRPr="00B05F6F">
        <w:rPr>
          <w:rFonts w:ascii="Times New Roman" w:hAnsi="Times New Roman" w:cs="Times New Roman"/>
          <w:sz w:val="24"/>
          <w:szCs w:val="24"/>
          <w:lang w:val="en-US"/>
        </w:rPr>
        <w:t>r</w:t>
      </w:r>
      <w:r w:rsidR="00042886" w:rsidRPr="00B05F6F">
        <w:rPr>
          <w:rFonts w:ascii="Times New Roman" w:hAnsi="Times New Roman" w:cs="Times New Roman"/>
          <w:sz w:val="24"/>
          <w:szCs w:val="24"/>
          <w:lang w:val="en-US"/>
        </w:rPr>
        <w:t xml:space="preserve"> factor scaling up to 20% </w:t>
      </w:r>
      <w:r w:rsidR="00322250" w:rsidRPr="00B05F6F">
        <w:rPr>
          <w:rFonts w:ascii="Times New Roman" w:hAnsi="Times New Roman" w:cs="Times New Roman"/>
          <w:sz w:val="24"/>
          <w:szCs w:val="24"/>
          <w:lang w:val="en-US"/>
        </w:rPr>
        <w:t xml:space="preserve">for taxa </w:t>
      </w:r>
      <w:r w:rsidR="001B0E2D" w:rsidRPr="00B05F6F">
        <w:rPr>
          <w:rFonts w:ascii="Times New Roman" w:hAnsi="Times New Roman" w:cs="Times New Roman"/>
          <w:sz w:val="24"/>
          <w:szCs w:val="24"/>
          <w:lang w:val="en-US"/>
        </w:rPr>
        <w:lastRenderedPageBreak/>
        <w:t xml:space="preserve">progressively </w:t>
      </w:r>
      <w:r w:rsidR="00322250" w:rsidRPr="00B05F6F">
        <w:rPr>
          <w:rFonts w:ascii="Times New Roman" w:hAnsi="Times New Roman" w:cs="Times New Roman"/>
          <w:sz w:val="24"/>
          <w:szCs w:val="24"/>
          <w:lang w:val="en-US"/>
        </w:rPr>
        <w:t>larger than 6 m)</w:t>
      </w:r>
      <w:r w:rsidRPr="00B05F6F">
        <w:rPr>
          <w:rFonts w:ascii="Times New Roman" w:hAnsi="Times New Roman" w:cs="Times New Roman"/>
          <w:sz w:val="24"/>
          <w:szCs w:val="24"/>
          <w:lang w:val="en-US"/>
        </w:rPr>
        <w:t xml:space="preserve">, </w:t>
      </w:r>
      <w:r w:rsidR="00322250" w:rsidRPr="00B05F6F">
        <w:rPr>
          <w:rFonts w:ascii="Times New Roman" w:hAnsi="Times New Roman" w:cs="Times New Roman"/>
          <w:sz w:val="24"/>
          <w:szCs w:val="24"/>
          <w:lang w:val="en-US"/>
        </w:rPr>
        <w:t>or</w:t>
      </w:r>
      <w:r w:rsidRPr="00B05F6F">
        <w:rPr>
          <w:rFonts w:ascii="Times New Roman" w:hAnsi="Times New Roman" w:cs="Times New Roman"/>
          <w:sz w:val="24"/>
          <w:szCs w:val="24"/>
          <w:lang w:val="en-US"/>
        </w:rPr>
        <w:t xml:space="preserve"> whether this factor must the same among </w:t>
      </w:r>
      <w:r w:rsidR="00322250" w:rsidRPr="00B05F6F">
        <w:rPr>
          <w:rFonts w:ascii="Times New Roman" w:hAnsi="Times New Roman" w:cs="Times New Roman"/>
          <w:sz w:val="24"/>
          <w:szCs w:val="24"/>
          <w:lang w:val="en-US"/>
        </w:rPr>
        <w:t xml:space="preserve">different </w:t>
      </w:r>
      <w:r w:rsidR="00042886" w:rsidRPr="00B05F6F">
        <w:rPr>
          <w:rFonts w:ascii="Times New Roman" w:hAnsi="Times New Roman" w:cs="Times New Roman"/>
          <w:sz w:val="24"/>
          <w:szCs w:val="24"/>
          <w:lang w:val="en-US"/>
        </w:rPr>
        <w:t>clades</w:t>
      </w:r>
      <w:r w:rsidRPr="00B05F6F">
        <w:rPr>
          <w:rFonts w:ascii="Times New Roman" w:hAnsi="Times New Roman" w:cs="Times New Roman"/>
          <w:sz w:val="24"/>
          <w:szCs w:val="24"/>
          <w:lang w:val="en-US"/>
        </w:rPr>
        <w:t xml:space="preserve">. </w:t>
      </w:r>
      <w:r w:rsidR="00322250" w:rsidRPr="00B05F6F">
        <w:rPr>
          <w:rFonts w:ascii="Times New Roman" w:hAnsi="Times New Roman" w:cs="Times New Roman"/>
          <w:sz w:val="24"/>
          <w:szCs w:val="24"/>
          <w:lang w:val="en-US"/>
        </w:rPr>
        <w:t xml:space="preserve">In any case, as our analyses were conducted with logarithmically transformed data, this bias </w:t>
      </w:r>
      <w:r w:rsidR="00F22908" w:rsidRPr="00B05F6F">
        <w:rPr>
          <w:rFonts w:ascii="Times New Roman" w:hAnsi="Times New Roman" w:cs="Times New Roman"/>
          <w:sz w:val="24"/>
          <w:szCs w:val="24"/>
          <w:lang w:val="en-US"/>
        </w:rPr>
        <w:t>likely</w:t>
      </w:r>
      <w:r w:rsidR="00322250" w:rsidRPr="00B05F6F">
        <w:rPr>
          <w:rFonts w:ascii="Times New Roman" w:hAnsi="Times New Roman" w:cs="Times New Roman"/>
          <w:sz w:val="24"/>
          <w:szCs w:val="24"/>
          <w:lang w:val="en-US"/>
        </w:rPr>
        <w:t xml:space="preserve"> introduce</w:t>
      </w:r>
      <w:r w:rsidR="00876CA8" w:rsidRPr="00B05F6F">
        <w:rPr>
          <w:rFonts w:ascii="Times New Roman" w:hAnsi="Times New Roman" w:cs="Times New Roman"/>
          <w:sz w:val="24"/>
          <w:szCs w:val="24"/>
          <w:lang w:val="en-US"/>
        </w:rPr>
        <w:t>d</w:t>
      </w:r>
      <w:r w:rsidR="00322250" w:rsidRPr="00B05F6F">
        <w:rPr>
          <w:rFonts w:ascii="Times New Roman" w:hAnsi="Times New Roman" w:cs="Times New Roman"/>
          <w:sz w:val="24"/>
          <w:szCs w:val="24"/>
          <w:lang w:val="en-US"/>
        </w:rPr>
        <w:t xml:space="preserve"> only a minor degree of error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PMID":"3284861881303382295","abstract":"Macroecology is a rapidly growing sub-?discipline within ecology that is concerned with charac-? terizing statistical patterns of species’ abundance, distribution and diversity at spatial and temporal scales typi-? cally ignored by traditional ecology. Both macroecology and paleoecology are concerned with answering similar communities). As such, macroecological methods easily lend themselves to many paleoecological questions. Moreover, it is possible to estimate the variables of interest to macroecologists (e.g., body size, geographic range size, abundance, diversity) using fossil data. Here we describe the measurement and estimation of the variables used in macroecological studies and potential biases introduced by using fossil data. Next we describe the methods chapter is by no means an exhaustive review of macroecology and its methods. Instead, it is an introduction to macroecology that we hope will spur innovation in the application of macroecology to the study of the fossil record.","author":[{"dropping-particle":"","family":"Lyons","given":"S. Kathleen","non-dropping-particle":"","parse-names":false,"suffix":""},{"dropping-particle":"","family":"Smith","given":"Felisa A","non-dropping-particle":"","parse-names":false,"suffix":""}],"container-title":"The Paleontological Society Papers","id":"ITEM-1","issued":{"date-parts":[["2010"]]},"page":"117-141","title":"Using macroecological approach to study geographic range, abundance and body size in the fossil record","type":"article-journal","volume":"16"},"uris":["http://www.mendeley.com/documents/?uuid=7f7e5281-1dce-323a-a5b2-753fa739725c"]}],"mendeley":{"formattedCitation":"(Lyons and Smith 2010)","plainTextFormattedCitation":"(Lyons and Smith 2010)","previouslyFormattedCitation":"(Lyons and Smith 2010)"},"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Lyons and Smith 2010)</w:t>
      </w:r>
      <w:r w:rsidR="00042886" w:rsidRPr="00B05F6F">
        <w:rPr>
          <w:rFonts w:ascii="Times New Roman" w:hAnsi="Times New Roman" w:cs="Times New Roman"/>
          <w:sz w:val="24"/>
          <w:szCs w:val="24"/>
          <w:lang w:val="en-US"/>
        </w:rPr>
        <w:fldChar w:fldCharType="end"/>
      </w:r>
      <w:r w:rsidR="00322250" w:rsidRPr="00B05F6F">
        <w:rPr>
          <w:rFonts w:ascii="Times New Roman" w:hAnsi="Times New Roman" w:cs="Times New Roman"/>
          <w:sz w:val="24"/>
          <w:szCs w:val="24"/>
          <w:lang w:val="en-US"/>
        </w:rPr>
        <w:t>.</w:t>
      </w:r>
    </w:p>
    <w:p w:rsidR="00495CBA" w:rsidRPr="00B05F6F" w:rsidRDefault="00495CBA" w:rsidP="00814D6F">
      <w:pPr>
        <w:spacing w:line="360" w:lineRule="auto"/>
        <w:jc w:val="center"/>
        <w:rPr>
          <w:rFonts w:ascii="Times New Roman" w:hAnsi="Times New Roman" w:cs="Times New Roman"/>
          <w:b/>
          <w:sz w:val="20"/>
          <w:szCs w:val="24"/>
          <w:lang w:val="en-US"/>
        </w:rPr>
      </w:pPr>
    </w:p>
    <w:p w:rsidR="00814D6F" w:rsidRPr="00B05F6F" w:rsidRDefault="00814D6F" w:rsidP="00814D6F">
      <w:pPr>
        <w:spacing w:line="360" w:lineRule="auto"/>
        <w:jc w:val="center"/>
        <w:rPr>
          <w:rFonts w:ascii="Times New Roman" w:hAnsi="Times New Roman" w:cs="Times New Roman"/>
          <w:sz w:val="20"/>
          <w:szCs w:val="24"/>
          <w:lang w:val="en-US"/>
        </w:rPr>
      </w:pPr>
      <w:r w:rsidRPr="00EF62A3">
        <w:rPr>
          <w:rFonts w:ascii="Times New Roman" w:hAnsi="Times New Roman" w:cs="Times New Roman"/>
          <w:b/>
          <w:smallCaps/>
          <w:sz w:val="20"/>
          <w:szCs w:val="24"/>
          <w:lang w:val="en-US"/>
        </w:rPr>
        <w:t>Table_ESM_2.</w:t>
      </w:r>
      <w:r w:rsidRPr="00B05F6F">
        <w:rPr>
          <w:rFonts w:ascii="Times New Roman" w:hAnsi="Times New Roman" w:cs="Times New Roman"/>
          <w:sz w:val="20"/>
          <w:szCs w:val="24"/>
          <w:lang w:val="en-US"/>
        </w:rPr>
        <w:t xml:space="preserve"> Statistical results from the regression analysis based on the data of </w:t>
      </w:r>
      <w:r w:rsidRPr="00B05F6F">
        <w:rPr>
          <w:rFonts w:ascii="Times New Roman" w:hAnsi="Times New Roman" w:cs="Times New Roman"/>
          <w:noProof/>
          <w:sz w:val="20"/>
          <w:szCs w:val="24"/>
          <w:lang w:val="en-US"/>
        </w:rPr>
        <w:t>longirostrine</w:t>
      </w:r>
      <w:r w:rsidRPr="00B05F6F">
        <w:rPr>
          <w:rFonts w:ascii="Times New Roman" w:hAnsi="Times New Roman" w:cs="Times New Roman"/>
          <w:sz w:val="20"/>
          <w:szCs w:val="24"/>
          <w:lang w:val="en-US"/>
        </w:rPr>
        <w:t xml:space="preserve"> taxa </w:t>
      </w:r>
      <w:r w:rsidRPr="00B05F6F">
        <w:rPr>
          <w:rFonts w:ascii="Times New Roman" w:hAnsi="Times New Roman" w:cs="Times New Roman"/>
          <w:sz w:val="20"/>
          <w:szCs w:val="24"/>
          <w:lang w:val="en-US"/>
        </w:rPr>
        <w:fldChar w:fldCharType="begin" w:fldLock="1"/>
      </w:r>
      <w:r w:rsidRPr="00B05F6F">
        <w:rPr>
          <w:rFonts w:ascii="Times New Roman" w:hAnsi="Times New Roman" w:cs="Times New Roman"/>
          <w:sz w:val="20"/>
          <w:szCs w:val="24"/>
          <w:lang w:val="en-US"/>
        </w:rPr>
        <w:instrText>ADDIN CSL_CITATION {"citationItems":[{"id":"ITEM-1","itemData":{"DOI":"10.1371/journal.pone.0031781","ISSN":"1932-6203","abstract":"Background Crocodilians have dominated predatory niches at the water-land interface for over 85 million years. Like their ancestors, living species show substantial variation in their jaw proportions, dental form and body size. These differences are often assumed to reflect anatomical specialization related to feeding and niche occupation, but quantified data are scant. How these factors relate to biomechanical performance during feeding and their relevance to crocodilian evolutionary success are not known.   Methodology/Principal Findings We measured adult bite forces and tooth pressures in all 23 extant crocodilian species and analyzed the results in ecological and phylogenetic contexts. We demonstrate that these reptiles generate the highest bite forces and tooth pressures known for any living animals. Bite forces strongly correlate with body size, and size changes are a major mechanism of feeding evolution in this group. Jaw shape demonstrates surprisingly little correlation to bite force and pressures. Bite forces can now be predicted in fossil crocodilians using the regression equations generated in this research.   Conclusions/Significance Critical to crocodilian long-term success was the evolution of a high bite-force generating musculo-skeletal architecture. Once achieved, the relative force capacities of this system went essentially unmodified throughout subsequent diversification. Rampant changes in body size and concurrent changes in bite force served as a mechanism to allow access to differing prey types and sizes. Further access to the diversity of near-shore prey was gained primarily through changes in tooth pressure via the evolution of dental form and distributions of the teeth within the jaws. Rostral proportions changed substantially throughout crocodilian evolution, but not in correspondence with bite forces. The biomechanical and ecological ramifications of such changes need further examination.","author":[{"dropping-particle":"","family":"Erickson","given":"Gregory M.","non-dropping-particle":"","parse-names":false,"suffix":""},{"dropping-particle":"","family":"Gignac","given":"Paul M.","non-dropping-particle":"","parse-names":false,"suffix":""},{"dropping-particle":"","family":"Steppan","given":"Scott J.","non-dropping-particle":"","parse-names":false,"suffix":""},{"dropping-particle":"","family":"Lappin","given":"A. Kristopher","non-dropping-particle":"","parse-names":false,"suffix":""},{"dropping-particle":"","family":"Vliet","given":"Kent A.","non-dropping-particle":"","parse-names":false,"suffix":""},{"dropping-particle":"","family":"Brueggen","given":"John D.","non-dropping-particle":"","parse-names":false,"suffix":""},{"dropping-particle":"","family":"Inouye","given":"Brian D.","non-dropping-particle":"","parse-names":false,"suffix":""},{"dropping-particle":"","family":"Kledzik","given":"David","non-dropping-particle":"","parse-names":false,"suffix":""},{"dropping-particle":"","family":"Webb","given":"Grahame J. W.","non-dropping-particle":"","parse-names":false,"suffix":""}],"container-title":"PLoS ONE","editor":[{"dropping-particle":"","family":"Claessens","given":"Leon","non-dropping-particle":"","parse-names":false,"suffix":""}],"id":"ITEM-1","issue":"3","issued":{"date-parts":[["2012","3","14"]]},"page":"e31781","publisher":"Public Library of Science","title":"Insights into the Ecology and Evolutionary Success of Crocodilians Revealed through Bite-Force and Tooth-Pressure Experimentation","type":"article-journal","volume":"7"},"uris":["http://www.mendeley.com/documents/?uuid=9fa909a1-4afd-3f39-b5ba-84107daaf01b"]}],"mendeley":{"formattedCitation":"(Erickson &lt;i&gt;et al.&lt;/i&gt; 2012)","plainTextFormattedCitation":"(Erickson et al. 2012)","previouslyFormattedCitation":"(Erickson &lt;i&gt;et al.&lt;/i&gt; 2012)"},"properties":{"noteIndex":0},"schema":"https://github.com/citation-style-language/schema/raw/master/csl-citation.json"}</w:instrText>
      </w:r>
      <w:r w:rsidRPr="00B05F6F">
        <w:rPr>
          <w:rFonts w:ascii="Times New Roman" w:hAnsi="Times New Roman" w:cs="Times New Roman"/>
          <w:sz w:val="20"/>
          <w:szCs w:val="24"/>
          <w:lang w:val="en-US"/>
        </w:rPr>
        <w:fldChar w:fldCharType="separate"/>
      </w:r>
      <w:r w:rsidRPr="00B05F6F">
        <w:rPr>
          <w:rFonts w:ascii="Times New Roman" w:hAnsi="Times New Roman" w:cs="Times New Roman"/>
          <w:noProof/>
          <w:sz w:val="20"/>
          <w:szCs w:val="24"/>
          <w:lang w:val="en-US"/>
        </w:rPr>
        <w:t xml:space="preserve">(Erickson </w:t>
      </w:r>
      <w:r w:rsidRPr="00B05F6F">
        <w:rPr>
          <w:rFonts w:ascii="Times New Roman" w:hAnsi="Times New Roman" w:cs="Times New Roman"/>
          <w:i/>
          <w:noProof/>
          <w:sz w:val="20"/>
          <w:szCs w:val="24"/>
          <w:lang w:val="en-US"/>
        </w:rPr>
        <w:t>et al.</w:t>
      </w:r>
      <w:r w:rsidRPr="00B05F6F">
        <w:rPr>
          <w:rFonts w:ascii="Times New Roman" w:hAnsi="Times New Roman" w:cs="Times New Roman"/>
          <w:noProof/>
          <w:sz w:val="20"/>
          <w:szCs w:val="24"/>
          <w:lang w:val="en-US"/>
        </w:rPr>
        <w:t xml:space="preserve"> 2012)</w:t>
      </w:r>
      <w:r w:rsidRPr="00B05F6F">
        <w:rPr>
          <w:rFonts w:ascii="Times New Roman" w:hAnsi="Times New Roman" w:cs="Times New Roman"/>
          <w:sz w:val="20"/>
          <w:szCs w:val="24"/>
          <w:lang w:val="en-US"/>
        </w:rPr>
        <w:fldChar w:fldCharType="end"/>
      </w:r>
      <w:r w:rsidRPr="00B05F6F">
        <w:rPr>
          <w:rFonts w:ascii="Times New Roman" w:hAnsi="Times New Roman" w:cs="Times New Roman"/>
          <w:sz w:val="20"/>
          <w:szCs w:val="24"/>
          <w:lang w:val="en-US"/>
        </w:rPr>
        <w:t>.</w:t>
      </w:r>
    </w:p>
    <w:tbl>
      <w:tblPr>
        <w:tblStyle w:val="Tabladecuadrcula4-nfasis3"/>
        <w:tblW w:w="5000" w:type="pct"/>
        <w:tblLook w:val="04A0" w:firstRow="1" w:lastRow="0" w:firstColumn="1" w:lastColumn="0" w:noHBand="0" w:noVBand="1"/>
      </w:tblPr>
      <w:tblGrid>
        <w:gridCol w:w="983"/>
        <w:gridCol w:w="853"/>
        <w:gridCol w:w="1137"/>
        <w:gridCol w:w="1933"/>
        <w:gridCol w:w="1490"/>
        <w:gridCol w:w="777"/>
        <w:gridCol w:w="777"/>
        <w:gridCol w:w="878"/>
      </w:tblGrid>
      <w:tr w:rsidR="00814D6F" w:rsidRPr="00B05F6F" w:rsidTr="00506F5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7" w:type="pct"/>
            <w:vMerge w:val="restart"/>
            <w:hideMark/>
          </w:tcPr>
          <w:p w:rsidR="00814D6F" w:rsidRPr="00B05F6F" w:rsidRDefault="00814D6F" w:rsidP="00506F5D">
            <w:pPr>
              <w:spacing w:line="360" w:lineRule="auto"/>
              <w:jc w:val="center"/>
              <w:rPr>
                <w:rFonts w:ascii="Times New Roman" w:eastAsia="Times New Roman" w:hAnsi="Times New Roman" w:cs="Times New Roman"/>
                <w:color w:val="00000A"/>
                <w:sz w:val="16"/>
                <w:szCs w:val="24"/>
                <w:lang w:val="en-US" w:eastAsia="es-CL"/>
              </w:rPr>
            </w:pPr>
            <w:proofErr w:type="spellStart"/>
            <w:r w:rsidRPr="00B05F6F">
              <w:rPr>
                <w:rFonts w:ascii="Times New Roman" w:eastAsia="Times New Roman" w:hAnsi="Times New Roman" w:cs="Times New Roman"/>
                <w:color w:val="00000A"/>
                <w:sz w:val="16"/>
                <w:szCs w:val="24"/>
                <w:lang w:val="en-US" w:eastAsia="es-CL"/>
              </w:rPr>
              <w:t>Var</w:t>
            </w:r>
            <w:proofErr w:type="spellEnd"/>
          </w:p>
        </w:tc>
        <w:tc>
          <w:tcPr>
            <w:tcW w:w="483" w:type="pct"/>
            <w:vMerge w:val="restart"/>
            <w:hideMark/>
          </w:tcPr>
          <w:p w:rsidR="00814D6F" w:rsidRPr="00B05F6F" w:rsidRDefault="00814D6F" w:rsidP="00506F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Slope a</w:t>
            </w:r>
          </w:p>
        </w:tc>
        <w:tc>
          <w:tcPr>
            <w:tcW w:w="644" w:type="pct"/>
            <w:vMerge w:val="restart"/>
            <w:hideMark/>
          </w:tcPr>
          <w:p w:rsidR="00814D6F" w:rsidRPr="00B05F6F" w:rsidRDefault="00814D6F" w:rsidP="00506F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Intercept b</w:t>
            </w:r>
          </w:p>
        </w:tc>
        <w:tc>
          <w:tcPr>
            <w:tcW w:w="1939" w:type="pct"/>
            <w:gridSpan w:val="2"/>
            <w:hideMark/>
          </w:tcPr>
          <w:p w:rsidR="00814D6F" w:rsidRPr="00B05F6F" w:rsidRDefault="00814D6F" w:rsidP="00506F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95% bootstrapped confidence intervals (N=1999)</w:t>
            </w:r>
          </w:p>
        </w:tc>
        <w:tc>
          <w:tcPr>
            <w:tcW w:w="440" w:type="pct"/>
            <w:vMerge w:val="restart"/>
            <w:hideMark/>
          </w:tcPr>
          <w:p w:rsidR="00814D6F" w:rsidRPr="00B05F6F" w:rsidRDefault="00814D6F" w:rsidP="00506F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R</w:t>
            </w:r>
          </w:p>
        </w:tc>
        <w:tc>
          <w:tcPr>
            <w:tcW w:w="440" w:type="pct"/>
            <w:vMerge w:val="restart"/>
            <w:hideMark/>
          </w:tcPr>
          <w:p w:rsidR="00814D6F" w:rsidRPr="00B05F6F" w:rsidRDefault="00814D6F" w:rsidP="00506F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r</w:t>
            </w:r>
            <w:r w:rsidRPr="00B05F6F">
              <w:rPr>
                <w:rFonts w:ascii="Times New Roman" w:eastAsia="Times New Roman" w:hAnsi="Times New Roman" w:cs="Times New Roman"/>
                <w:color w:val="00000A"/>
                <w:sz w:val="16"/>
                <w:szCs w:val="24"/>
                <w:vertAlign w:val="superscript"/>
                <w:lang w:val="en-US" w:eastAsia="es-CL"/>
              </w:rPr>
              <w:t>2</w:t>
            </w:r>
          </w:p>
        </w:tc>
        <w:tc>
          <w:tcPr>
            <w:tcW w:w="497" w:type="pct"/>
            <w:vMerge w:val="restart"/>
            <w:hideMark/>
          </w:tcPr>
          <w:p w:rsidR="00814D6F" w:rsidRPr="00B05F6F" w:rsidRDefault="00814D6F" w:rsidP="00506F5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P</w:t>
            </w:r>
          </w:p>
        </w:tc>
      </w:tr>
      <w:tr w:rsidR="00814D6F" w:rsidRPr="00B05F6F" w:rsidTr="00506F5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57" w:type="pct"/>
            <w:vMerge/>
            <w:hideMark/>
          </w:tcPr>
          <w:p w:rsidR="00814D6F" w:rsidRPr="00B05F6F" w:rsidRDefault="00814D6F" w:rsidP="00506F5D">
            <w:pPr>
              <w:spacing w:line="360" w:lineRule="auto"/>
              <w:rPr>
                <w:rFonts w:ascii="Times New Roman" w:eastAsia="Times New Roman" w:hAnsi="Times New Roman" w:cs="Times New Roman"/>
                <w:color w:val="00000A"/>
                <w:sz w:val="16"/>
                <w:szCs w:val="24"/>
                <w:lang w:val="en-US" w:eastAsia="es-CL"/>
              </w:rPr>
            </w:pPr>
          </w:p>
        </w:tc>
        <w:tc>
          <w:tcPr>
            <w:tcW w:w="483" w:type="pct"/>
            <w:vMerge/>
            <w:hideMark/>
          </w:tcPr>
          <w:p w:rsidR="00814D6F" w:rsidRPr="00B05F6F" w:rsidRDefault="00814D6F" w:rsidP="00506F5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A"/>
                <w:sz w:val="16"/>
                <w:szCs w:val="24"/>
                <w:lang w:val="en-US" w:eastAsia="es-CL"/>
              </w:rPr>
            </w:pPr>
          </w:p>
        </w:tc>
        <w:tc>
          <w:tcPr>
            <w:tcW w:w="644" w:type="pct"/>
            <w:vMerge/>
            <w:hideMark/>
          </w:tcPr>
          <w:p w:rsidR="00814D6F" w:rsidRPr="00B05F6F" w:rsidRDefault="00814D6F" w:rsidP="00506F5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A"/>
                <w:sz w:val="16"/>
                <w:szCs w:val="24"/>
                <w:lang w:val="en-US" w:eastAsia="es-CL"/>
              </w:rPr>
            </w:pPr>
          </w:p>
        </w:tc>
        <w:tc>
          <w:tcPr>
            <w:tcW w:w="1095" w:type="pct"/>
            <w:hideMark/>
          </w:tcPr>
          <w:p w:rsidR="00814D6F" w:rsidRPr="00B05F6F" w:rsidRDefault="00814D6F" w:rsidP="00506F5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A"/>
                <w:sz w:val="16"/>
                <w:szCs w:val="24"/>
                <w:lang w:val="en-US" w:eastAsia="es-CL"/>
              </w:rPr>
            </w:pPr>
            <w:r w:rsidRPr="00B05F6F">
              <w:rPr>
                <w:rFonts w:ascii="Times New Roman" w:eastAsia="Times New Roman" w:hAnsi="Times New Roman" w:cs="Times New Roman"/>
                <w:b/>
                <w:color w:val="00000A"/>
                <w:sz w:val="16"/>
                <w:szCs w:val="24"/>
                <w:lang w:val="en-US" w:eastAsia="es-CL"/>
              </w:rPr>
              <w:t>Slope a</w:t>
            </w:r>
          </w:p>
        </w:tc>
        <w:tc>
          <w:tcPr>
            <w:tcW w:w="844" w:type="pct"/>
            <w:hideMark/>
          </w:tcPr>
          <w:p w:rsidR="00814D6F" w:rsidRPr="00B05F6F" w:rsidRDefault="00814D6F" w:rsidP="00506F5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A"/>
                <w:sz w:val="16"/>
                <w:szCs w:val="24"/>
                <w:lang w:val="en-US" w:eastAsia="es-CL"/>
              </w:rPr>
            </w:pPr>
            <w:r w:rsidRPr="00B05F6F">
              <w:rPr>
                <w:rFonts w:ascii="Times New Roman" w:eastAsia="Times New Roman" w:hAnsi="Times New Roman" w:cs="Times New Roman"/>
                <w:b/>
                <w:color w:val="00000A"/>
                <w:sz w:val="16"/>
                <w:szCs w:val="24"/>
                <w:lang w:val="en-US" w:eastAsia="es-CL"/>
              </w:rPr>
              <w:t>Intercept b</w:t>
            </w:r>
          </w:p>
        </w:tc>
        <w:tc>
          <w:tcPr>
            <w:tcW w:w="440" w:type="pct"/>
            <w:vMerge/>
            <w:hideMark/>
          </w:tcPr>
          <w:p w:rsidR="00814D6F" w:rsidRPr="00B05F6F" w:rsidRDefault="00814D6F" w:rsidP="00506F5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A"/>
                <w:sz w:val="16"/>
                <w:szCs w:val="24"/>
                <w:lang w:val="en-US" w:eastAsia="es-CL"/>
              </w:rPr>
            </w:pPr>
          </w:p>
        </w:tc>
        <w:tc>
          <w:tcPr>
            <w:tcW w:w="440" w:type="pct"/>
            <w:vMerge/>
            <w:hideMark/>
          </w:tcPr>
          <w:p w:rsidR="00814D6F" w:rsidRPr="00B05F6F" w:rsidRDefault="00814D6F" w:rsidP="00506F5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A"/>
                <w:sz w:val="16"/>
                <w:szCs w:val="24"/>
                <w:lang w:val="en-US" w:eastAsia="es-CL"/>
              </w:rPr>
            </w:pPr>
          </w:p>
        </w:tc>
        <w:tc>
          <w:tcPr>
            <w:tcW w:w="497" w:type="pct"/>
            <w:vMerge/>
            <w:hideMark/>
          </w:tcPr>
          <w:p w:rsidR="00814D6F" w:rsidRPr="00B05F6F" w:rsidRDefault="00814D6F" w:rsidP="00506F5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A"/>
                <w:sz w:val="16"/>
                <w:szCs w:val="24"/>
                <w:lang w:val="en-US" w:eastAsia="es-CL"/>
              </w:rPr>
            </w:pPr>
          </w:p>
        </w:tc>
      </w:tr>
      <w:tr w:rsidR="00814D6F" w:rsidRPr="00B05F6F" w:rsidTr="00506F5D">
        <w:trPr>
          <w:trHeight w:val="315"/>
        </w:trPr>
        <w:tc>
          <w:tcPr>
            <w:cnfStyle w:val="001000000000" w:firstRow="0" w:lastRow="0" w:firstColumn="1" w:lastColumn="0" w:oddVBand="0" w:evenVBand="0" w:oddHBand="0" w:evenHBand="0" w:firstRowFirstColumn="0" w:firstRowLastColumn="0" w:lastRowFirstColumn="0" w:lastRowLastColumn="0"/>
            <w:tcW w:w="557" w:type="pct"/>
            <w:hideMark/>
          </w:tcPr>
          <w:p w:rsidR="00814D6F" w:rsidRPr="00B05F6F" w:rsidRDefault="00814D6F" w:rsidP="00506F5D">
            <w:pPr>
              <w:spacing w:line="360" w:lineRule="auto"/>
              <w:jc w:val="center"/>
              <w:rPr>
                <w:rFonts w:ascii="Times New Roman" w:eastAsia="Times New Roman" w:hAnsi="Times New Roman" w:cs="Times New Roman"/>
                <w:color w:val="00000A"/>
                <w:sz w:val="16"/>
                <w:szCs w:val="24"/>
                <w:lang w:val="en-US" w:eastAsia="es-CL"/>
              </w:rPr>
            </w:pPr>
            <w:r w:rsidRPr="00B05F6F">
              <w:rPr>
                <w:rFonts w:ascii="Times New Roman" w:eastAsia="Times New Roman" w:hAnsi="Times New Roman" w:cs="Times New Roman"/>
                <w:color w:val="00000A"/>
                <w:sz w:val="16"/>
                <w:szCs w:val="24"/>
                <w:lang w:val="en-US" w:eastAsia="es-CL"/>
              </w:rPr>
              <w:t>TL</w:t>
            </w:r>
            <w:r w:rsidRPr="00B05F6F">
              <w:rPr>
                <w:rFonts w:ascii="Times New Roman" w:eastAsia="Times New Roman" w:hAnsi="Times New Roman" w:cs="Times New Roman"/>
                <w:b w:val="0"/>
                <w:bCs w:val="0"/>
                <w:color w:val="00000A"/>
                <w:sz w:val="16"/>
                <w:szCs w:val="24"/>
                <w:lang w:val="en-US" w:eastAsia="es-CL"/>
              </w:rPr>
              <w:t xml:space="preserve"> (mm)</w:t>
            </w:r>
          </w:p>
        </w:tc>
        <w:tc>
          <w:tcPr>
            <w:tcW w:w="483" w:type="pct"/>
            <w:hideMark/>
          </w:tcPr>
          <w:p w:rsidR="00814D6F" w:rsidRPr="00B05F6F" w:rsidRDefault="00814D6F"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0.15892</w:t>
            </w:r>
          </w:p>
        </w:tc>
        <w:tc>
          <w:tcPr>
            <w:tcW w:w="644" w:type="pct"/>
            <w:hideMark/>
          </w:tcPr>
          <w:p w:rsidR="00814D6F" w:rsidRPr="00B05F6F" w:rsidRDefault="00B82941"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w:t>
            </w:r>
            <w:r w:rsidR="00814D6F" w:rsidRPr="00B05F6F">
              <w:rPr>
                <w:rFonts w:ascii="Times New Roman" w:eastAsia="Times New Roman" w:hAnsi="Times New Roman" w:cs="Times New Roman"/>
                <w:color w:val="000000"/>
                <w:sz w:val="16"/>
                <w:szCs w:val="24"/>
                <w:lang w:val="en-US" w:eastAsia="es-CL"/>
              </w:rPr>
              <w:t>395.66</w:t>
            </w:r>
          </w:p>
        </w:tc>
        <w:tc>
          <w:tcPr>
            <w:tcW w:w="1095" w:type="pct"/>
            <w:hideMark/>
          </w:tcPr>
          <w:p w:rsidR="00814D6F" w:rsidRPr="00B05F6F" w:rsidRDefault="00814D6F"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0.1291; 0.23212)</w:t>
            </w:r>
          </w:p>
        </w:tc>
        <w:tc>
          <w:tcPr>
            <w:tcW w:w="844" w:type="pct"/>
            <w:hideMark/>
          </w:tcPr>
          <w:p w:rsidR="00814D6F" w:rsidRPr="00B05F6F" w:rsidRDefault="00814D6F"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w:t>
            </w:r>
            <w:r w:rsidR="00B82941" w:rsidRPr="00B05F6F">
              <w:rPr>
                <w:rFonts w:ascii="Times New Roman" w:eastAsia="Times New Roman" w:hAnsi="Times New Roman" w:cs="Times New Roman"/>
                <w:color w:val="000000"/>
                <w:sz w:val="16"/>
                <w:szCs w:val="24"/>
                <w:lang w:val="en-US" w:eastAsia="es-CL"/>
              </w:rPr>
              <w:t>-</w:t>
            </w:r>
            <w:r w:rsidRPr="00B05F6F">
              <w:rPr>
                <w:rFonts w:ascii="Times New Roman" w:eastAsia="Times New Roman" w:hAnsi="Times New Roman" w:cs="Times New Roman"/>
                <w:color w:val="000000"/>
                <w:sz w:val="16"/>
                <w:szCs w:val="24"/>
                <w:lang w:val="en-US" w:eastAsia="es-CL"/>
              </w:rPr>
              <w:t xml:space="preserve">621.74; </w:t>
            </w:r>
            <w:r w:rsidR="00B82941" w:rsidRPr="00B05F6F">
              <w:rPr>
                <w:rFonts w:ascii="Times New Roman" w:eastAsia="Times New Roman" w:hAnsi="Times New Roman" w:cs="Times New Roman"/>
                <w:color w:val="000000"/>
                <w:sz w:val="16"/>
                <w:szCs w:val="24"/>
                <w:lang w:val="en-US" w:eastAsia="es-CL"/>
              </w:rPr>
              <w:t>-</w:t>
            </w:r>
            <w:r w:rsidRPr="00B05F6F">
              <w:rPr>
                <w:rFonts w:ascii="Times New Roman" w:eastAsia="Times New Roman" w:hAnsi="Times New Roman" w:cs="Times New Roman"/>
                <w:color w:val="000000"/>
                <w:sz w:val="16"/>
                <w:szCs w:val="24"/>
                <w:lang w:val="en-US" w:eastAsia="es-CL"/>
              </w:rPr>
              <w:t>281.95)</w:t>
            </w:r>
          </w:p>
        </w:tc>
        <w:tc>
          <w:tcPr>
            <w:tcW w:w="440" w:type="pct"/>
            <w:hideMark/>
          </w:tcPr>
          <w:p w:rsidR="00814D6F" w:rsidRPr="00B05F6F" w:rsidRDefault="00814D6F"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0.98695</w:t>
            </w:r>
          </w:p>
        </w:tc>
        <w:tc>
          <w:tcPr>
            <w:tcW w:w="440" w:type="pct"/>
            <w:hideMark/>
          </w:tcPr>
          <w:p w:rsidR="00814D6F" w:rsidRPr="00B05F6F" w:rsidRDefault="00814D6F"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0.97406</w:t>
            </w:r>
          </w:p>
        </w:tc>
        <w:tc>
          <w:tcPr>
            <w:tcW w:w="497" w:type="pct"/>
            <w:hideMark/>
          </w:tcPr>
          <w:p w:rsidR="00814D6F" w:rsidRPr="00B05F6F" w:rsidRDefault="00814D6F" w:rsidP="00506F5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24"/>
                <w:lang w:val="en-US" w:eastAsia="es-CL"/>
              </w:rPr>
            </w:pPr>
            <w:r w:rsidRPr="00B05F6F">
              <w:rPr>
                <w:rFonts w:ascii="Times New Roman" w:eastAsia="Times New Roman" w:hAnsi="Times New Roman" w:cs="Times New Roman"/>
                <w:color w:val="000000"/>
                <w:sz w:val="16"/>
                <w:szCs w:val="24"/>
                <w:lang w:val="en-US" w:eastAsia="es-CL"/>
              </w:rPr>
              <w:t>0.013054</w:t>
            </w:r>
          </w:p>
        </w:tc>
      </w:tr>
    </w:tbl>
    <w:p w:rsidR="00814D6F" w:rsidRPr="00B05F6F" w:rsidRDefault="00814D6F" w:rsidP="00814D6F">
      <w:pPr>
        <w:spacing w:after="0" w:line="360" w:lineRule="auto"/>
        <w:ind w:firstLine="708"/>
        <w:jc w:val="both"/>
        <w:rPr>
          <w:rFonts w:ascii="Times New Roman" w:hAnsi="Times New Roman" w:cs="Times New Roman"/>
          <w:sz w:val="24"/>
          <w:szCs w:val="24"/>
          <w:lang w:val="en-US"/>
        </w:rPr>
      </w:pPr>
    </w:p>
    <w:p w:rsidR="006010EE" w:rsidRPr="00B05F6F" w:rsidRDefault="00F6743D" w:rsidP="00042886">
      <w:pPr>
        <w:spacing w:after="0" w:line="360" w:lineRule="auto"/>
        <w:ind w:firstLine="708"/>
        <w:jc w:val="both"/>
        <w:rPr>
          <w:rFonts w:ascii="Times New Roman" w:hAnsi="Times New Roman" w:cs="Times New Roman"/>
          <w:sz w:val="24"/>
          <w:szCs w:val="24"/>
          <w:lang w:val="en-US"/>
        </w:rPr>
      </w:pPr>
      <w:r w:rsidRPr="00B05F6F">
        <w:rPr>
          <w:rFonts w:ascii="Times New Roman" w:hAnsi="Times New Roman" w:cs="Times New Roman"/>
          <w:sz w:val="24"/>
          <w:szCs w:val="24"/>
          <w:lang w:val="en-US"/>
        </w:rPr>
        <w:t xml:space="preserve">For BM estimations, </w:t>
      </w:r>
      <w:r w:rsidR="00814D6F" w:rsidRPr="00B05F6F">
        <w:rPr>
          <w:rFonts w:ascii="Times New Roman" w:hAnsi="Times New Roman" w:cs="Times New Roman"/>
          <w:sz w:val="24"/>
          <w:szCs w:val="24"/>
          <w:lang w:val="en-US"/>
        </w:rPr>
        <w:t xml:space="preserve">we use the DCL and TL as </w:t>
      </w:r>
      <w:r w:rsidR="00E648CC" w:rsidRPr="00B05F6F">
        <w:rPr>
          <w:rFonts w:ascii="Times New Roman" w:hAnsi="Times New Roman" w:cs="Times New Roman"/>
          <w:sz w:val="24"/>
          <w:szCs w:val="24"/>
          <w:lang w:val="en-US"/>
        </w:rPr>
        <w:t>proxies</w:t>
      </w:r>
      <w:r w:rsidR="00814D6F" w:rsidRPr="00B05F6F">
        <w:rPr>
          <w:rFonts w:ascii="Times New Roman" w:hAnsi="Times New Roman" w:cs="Times New Roman"/>
          <w:sz w:val="24"/>
          <w:szCs w:val="24"/>
          <w:lang w:val="en-US"/>
        </w:rPr>
        <w:t xml:space="preserve">. </w:t>
      </w:r>
      <w:r w:rsidR="00F22908" w:rsidRPr="00B05F6F">
        <w:rPr>
          <w:rFonts w:ascii="Times New Roman" w:hAnsi="Times New Roman" w:cs="Times New Roman"/>
          <w:sz w:val="24"/>
          <w:szCs w:val="24"/>
          <w:lang w:val="en-US"/>
        </w:rPr>
        <w:t>First, we obtain t</w:t>
      </w:r>
      <w:r w:rsidR="00814D6F" w:rsidRPr="00B05F6F">
        <w:rPr>
          <w:rFonts w:ascii="Times New Roman" w:hAnsi="Times New Roman" w:cs="Times New Roman"/>
          <w:sz w:val="24"/>
          <w:szCs w:val="24"/>
          <w:lang w:val="en-US"/>
        </w:rPr>
        <w:t>he mean of the TL estimated by the equations previously mentioned</w:t>
      </w:r>
      <w:r w:rsidR="00F22908" w:rsidRPr="00B05F6F">
        <w:rPr>
          <w:rFonts w:ascii="Times New Roman" w:hAnsi="Times New Roman" w:cs="Times New Roman"/>
          <w:sz w:val="24"/>
          <w:szCs w:val="24"/>
          <w:lang w:val="en-US"/>
        </w:rPr>
        <w:t>.</w:t>
      </w:r>
      <w:r w:rsidR="00814D6F" w:rsidRPr="00B05F6F">
        <w:rPr>
          <w:rFonts w:ascii="Times New Roman" w:hAnsi="Times New Roman" w:cs="Times New Roman"/>
          <w:sz w:val="24"/>
          <w:szCs w:val="24"/>
          <w:lang w:val="en-US"/>
        </w:rPr>
        <w:t xml:space="preserve"> </w:t>
      </w:r>
      <w:r w:rsidR="00F22908" w:rsidRPr="00B05F6F">
        <w:rPr>
          <w:rFonts w:ascii="Times New Roman" w:hAnsi="Times New Roman" w:cs="Times New Roman"/>
          <w:sz w:val="24"/>
          <w:szCs w:val="24"/>
          <w:lang w:val="en-US"/>
        </w:rPr>
        <w:t xml:space="preserve">For </w:t>
      </w:r>
      <w:r w:rsidR="00814D6F" w:rsidRPr="00B05F6F">
        <w:rPr>
          <w:rFonts w:ascii="Times New Roman" w:hAnsi="Times New Roman" w:cs="Times New Roman"/>
          <w:sz w:val="24"/>
          <w:szCs w:val="24"/>
          <w:lang w:val="en-US"/>
        </w:rPr>
        <w:t>BM estimations</w:t>
      </w:r>
      <w:r w:rsidR="00F22908" w:rsidRPr="00B05F6F">
        <w:rPr>
          <w:rFonts w:ascii="Times New Roman" w:hAnsi="Times New Roman" w:cs="Times New Roman"/>
          <w:sz w:val="24"/>
          <w:szCs w:val="24"/>
          <w:lang w:val="en-US"/>
        </w:rPr>
        <w:t xml:space="preserve">, </w:t>
      </w:r>
      <w:r w:rsidRPr="00B05F6F">
        <w:rPr>
          <w:rFonts w:ascii="Times New Roman" w:hAnsi="Times New Roman" w:cs="Times New Roman"/>
          <w:sz w:val="24"/>
          <w:szCs w:val="24"/>
          <w:lang w:val="en-US"/>
        </w:rPr>
        <w:t xml:space="preserve">we use </w:t>
      </w:r>
      <w:r w:rsidR="00F22908" w:rsidRPr="00B05F6F">
        <w:rPr>
          <w:rFonts w:ascii="Times New Roman" w:hAnsi="Times New Roman" w:cs="Times New Roman"/>
          <w:sz w:val="24"/>
          <w:szCs w:val="24"/>
          <w:lang w:val="en-US"/>
        </w:rPr>
        <w:t xml:space="preserve">the </w:t>
      </w:r>
      <w:r w:rsidRPr="00B05F6F">
        <w:rPr>
          <w:rFonts w:ascii="Times New Roman" w:hAnsi="Times New Roman" w:cs="Times New Roman"/>
          <w:sz w:val="24"/>
          <w:szCs w:val="24"/>
          <w:lang w:val="en-US"/>
        </w:rPr>
        <w:t xml:space="preserve">equations of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DOI":"10.18475/cjos.v45i1.a12","ISSN":"0008-6452","abstract":"We used morphometric data from 1276 Crocodylus moreletii captured in northern Belize (1992–2001) to develop predictive models for determining body size (total length [TL], snout-vent length [SVL]) from measurements of single attributes (dorsal cranial length [DCL], cranial width [CW], snout length [SL] and width [SW], body mass [BM], rear-foot length [RFL]), quantify sexual size dimorphism, examine ontogenetic changes in cranial morphology, re-evaluate maximum body size attained by this species, and estimate standing crop biomass of crocodiles at our principal study site. Strong positive allometric relationships were found between measures of body length and other morphometric attributes, and provide a reliable means to estimate body length from tracks, skulls, and body parts. The maximum DCL:CW ratio is attained at a relatively small body size and preceded a dietary shift from insects and arachnids to vertebrates and ampullarid snails. The SL:SW ratio of C. moreletii is highly variable and because of overlap with C. acutus, deemed of little value for distinguishing these two sympatric species. Both overall and adult sex ratio (female:male) was male biased and differed significantly from parity. The mean SVL of adult males (98.3 ± 21.3 cm) was significantly greater than that of adult females (87.3 ± 15.9 cm). A compressed sexual size dimorphism index (SDI) of 2.12 was calculated for C. moreletii in northern Belize. Based on skull measurements, the current size record for C. moreletii in Belize is 362 cm TL. Standing crop biomass of C. moreletii at our principal study site (Gold Button Lagoon) was estimated to be 9.5 kg/ha.","author":[{"dropping-particle":"","family":"Platt","given":"Steven G.","non-dropping-particle":"","parse-names":false,"suffix":""},{"dropping-particle":"","family":"Rainwater","given":"Thomas R.","non-dropping-particle":"","parse-names":false,"suffix":""},{"dropping-particle":"","family":"Thorbjarnarson","given":"John B.","non-dropping-particle":"","parse-names":false,"suffix":""},{"dropping-particle":"","family":"Finger","given":"Adam G.","non-dropping-particle":"","parse-names":false,"suffix":""},{"dropping-particle":"","family":"Anderson","given":"Todd A.","non-dropping-particle":"","parse-names":false,"suffix":""},{"dropping-particle":"","family":"McMurry","given":"Scott T.","non-dropping-particle":"","parse-names":false,"suffix":""}],"container-title":"Caribbean Journal of Science","id":"ITEM-1","issue":"1","issued":{"date-parts":[["2009","1","1"]]},"page":"80-93","publisher":"University of Puerto Rico at Mayagüez","title":"Size estimation, morphometrics, sex ratio, sexual size dimorphism, and biomass of Morelet's crocodile in northern Belize","type":"article-journal","volume":"45"},"uris":["http://www.mendeley.com/documents/?uuid=5112ecf3-7fa0-35b6-85a0-4b298b9f31ad"]}],"mendeley":{"formattedCitation":"(Platt &lt;i&gt;et al.&lt;/i&gt; 2009)","manualFormatting":"Platt et al. (2009)","plainTextFormattedCitation":"(Platt et al. 2009)","previouslyFormattedCitation":"(Platt &lt;i&gt;et al.&lt;/i&gt; 2009)"},"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 xml:space="preserve">Platt </w:t>
      </w:r>
      <w:r w:rsidR="00042886" w:rsidRPr="00B05F6F">
        <w:rPr>
          <w:rFonts w:ascii="Times New Roman" w:hAnsi="Times New Roman" w:cs="Times New Roman"/>
          <w:i/>
          <w:noProof/>
          <w:sz w:val="24"/>
          <w:szCs w:val="24"/>
          <w:lang w:val="en-US"/>
        </w:rPr>
        <w:t>et al.</w:t>
      </w:r>
      <w:r w:rsidR="00042886" w:rsidRPr="00B05F6F">
        <w:rPr>
          <w:rFonts w:ascii="Times New Roman" w:hAnsi="Times New Roman" w:cs="Times New Roman"/>
          <w:noProof/>
          <w:sz w:val="24"/>
          <w:szCs w:val="24"/>
          <w:lang w:val="en-US"/>
        </w:rPr>
        <w:t xml:space="preserve"> (2009)</w:t>
      </w:r>
      <w:r w:rsidR="00042886" w:rsidRPr="00B05F6F">
        <w:rPr>
          <w:rFonts w:ascii="Times New Roman" w:hAnsi="Times New Roman" w:cs="Times New Roman"/>
          <w:sz w:val="24"/>
          <w:szCs w:val="24"/>
          <w:lang w:val="en-US"/>
        </w:rPr>
        <w:fldChar w:fldCharType="end"/>
      </w:r>
      <w:r w:rsidR="00042886" w:rsidRPr="00B05F6F">
        <w:rPr>
          <w:rFonts w:ascii="Times New Roman" w:hAnsi="Times New Roman" w:cs="Times New Roman"/>
          <w:sz w:val="24"/>
          <w:szCs w:val="24"/>
          <w:lang w:val="en-US"/>
        </w:rPr>
        <w:t xml:space="preserve"> </w:t>
      </w:r>
      <w:r w:rsidRPr="00B05F6F">
        <w:rPr>
          <w:rFonts w:ascii="Times New Roman" w:hAnsi="Times New Roman" w:cs="Times New Roman"/>
          <w:sz w:val="24"/>
          <w:szCs w:val="24"/>
          <w:lang w:val="en-US"/>
        </w:rPr>
        <w:t>and</w:t>
      </w:r>
      <w:r w:rsidR="001B0E2D" w:rsidRPr="00B05F6F">
        <w:rPr>
          <w:rFonts w:ascii="Times New Roman" w:hAnsi="Times New Roman" w:cs="Times New Roman"/>
          <w:sz w:val="24"/>
          <w:szCs w:val="24"/>
          <w:lang w:val="en-US"/>
        </w:rPr>
        <w:t xml:space="preserve">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author":[{"dropping-particle":"","family":"Grigg","given":"Gordon","non-dropping-particle":"","parse-names":false,"suffix":""}],"id":"ITEM-1","issued":{"date-parts":[["2015"]]},"number-of-pages":"649","publisher":"Cornell University Press","publisher-place":"Ithaca, New York","title":"Biology and evolution of crocodylians","type":"book"},"uris":["http://www.mendeley.com/documents/?uuid=536fc8c9-df10-3ff0-b5b0-430cac672bb5"]}],"mendeley":{"formattedCitation":"(Grigg 2015)","manualFormatting":"Grigg (2015)","plainTextFormattedCitation":"(Grigg 2015)","previouslyFormattedCitation":"(Grigg 2015)"},"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Grigg (2015)</w:t>
      </w:r>
      <w:r w:rsidR="00042886" w:rsidRPr="00B05F6F">
        <w:rPr>
          <w:rFonts w:ascii="Times New Roman" w:hAnsi="Times New Roman" w:cs="Times New Roman"/>
          <w:sz w:val="24"/>
          <w:szCs w:val="24"/>
          <w:lang w:val="en-US"/>
        </w:rPr>
        <w:fldChar w:fldCharType="end"/>
      </w:r>
      <w:r w:rsidR="001B0E2D" w:rsidRPr="00B05F6F">
        <w:rPr>
          <w:rFonts w:ascii="Times New Roman" w:hAnsi="Times New Roman" w:cs="Times New Roman"/>
          <w:sz w:val="24"/>
          <w:szCs w:val="24"/>
          <w:lang w:val="en-US"/>
        </w:rPr>
        <w:t xml:space="preserve"> for Crocodyloidea,</w:t>
      </w:r>
      <w:r w:rsidRPr="00B05F6F">
        <w:rPr>
          <w:rFonts w:ascii="Times New Roman" w:hAnsi="Times New Roman" w:cs="Times New Roman"/>
          <w:sz w:val="24"/>
          <w:szCs w:val="24"/>
          <w:lang w:val="en-US"/>
        </w:rPr>
        <w:t xml:space="preserve"> and those of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DOI":"10.1371/journal.pone.0117944","ISSN":"1932-6203","abstract":"Purussaurus brasiliensis thrived in the northwestern portion of South America during the Late Miocene. Although substantial material has been recovered since its early discovery, this fossil crocodilian can still be considered as very poorly understood. In the present work, we used regression equations based on modern crocodilians to present novel details about the morphometry, bite-force and paleobiology of this species. According to our results, an adult Purussaurus brasiliensis was estimated to reach around 12.5 m in length, weighing around 8.4 metric tons, with a mean daily food intake of 40.6 kg. It was capable of generating sustained bite forces of 69,000 N (around 7 metric tons-force). The extreme size and strength reached by this animal seems to have allowed it to include a wide range of prey in its diet, making it a top predator in its ecosystem. As an adult, it would have preyed upon large to very large vertebrates, and, being unmatched by any other carnivore, it avoided competition. The evolution of a large body size granted P. brasiliensis many advantages, but it may also have led to its vulnerability. The constantly changing environment on a large geological scale may have reduced its long-term survival, favoring smaller species more resilient to ecological shifts.","author":[{"dropping-particle":"","family":"Aureliano","given":"Tito","non-dropping-particle":"","parse-names":false,"suffix":""},{"dropping-particle":"","family":"Ghilardi","given":"Aline M.","non-dropping-particle":"","parse-names":false,"suffix":""},{"dropping-particle":"","family":"Guilherme","given":"Edson","non-dropping-particle":"","parse-names":false,"suffix":""},{"dropping-particle":"","family":"Souza-Filho","given":"Jonas P.","non-dropping-particle":"","parse-names":false,"suffix":""},{"dropping-particle":"","family":"Cavalcanti","given":"Mauro","non-dropping-particle":"","parse-names":false,"suffix":""},{"dropping-particle":"","family":"Riff","given":"Douglas","non-dropping-particle":"","parse-names":false,"suffix":""}],"container-title":"PLOS ONE","id":"ITEM-1","issue":"2","issued":{"date-parts":[["2015","2","17"]]},"page":"e0117944","publisher":"Public Library of Science","title":"Morphometry, Bite-Force, and Paleobiology of the Late Miocene Caiman Purussaurus brasiliensis","type":"article-journal","volume":"10"},"uris":["http://www.mendeley.com/documents/?uuid=30de76a5-46ba-34b0-ba43-29b072da0f74"]}],"mendeley":{"formattedCitation":"(Aureliano &lt;i&gt;et al.&lt;/i&gt; 2015)","manualFormatting":"Aureliano et al. (2015)","plainTextFormattedCitation":"(Aureliano et al. 2015)","previouslyFormattedCitation":"(Aureliano &lt;i&gt;et al.&lt;/i&gt; 2015)"},"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 xml:space="preserve">Aureliano </w:t>
      </w:r>
      <w:r w:rsidR="00042886" w:rsidRPr="00B05F6F">
        <w:rPr>
          <w:rFonts w:ascii="Times New Roman" w:hAnsi="Times New Roman" w:cs="Times New Roman"/>
          <w:i/>
          <w:noProof/>
          <w:sz w:val="24"/>
          <w:szCs w:val="24"/>
          <w:lang w:val="en-US"/>
        </w:rPr>
        <w:t>et al.</w:t>
      </w:r>
      <w:r w:rsidR="00042886" w:rsidRPr="00B05F6F">
        <w:rPr>
          <w:rFonts w:ascii="Times New Roman" w:hAnsi="Times New Roman" w:cs="Times New Roman"/>
          <w:noProof/>
          <w:sz w:val="24"/>
          <w:szCs w:val="24"/>
          <w:lang w:val="en-US"/>
        </w:rPr>
        <w:t xml:space="preserve"> (2015)</w:t>
      </w:r>
      <w:r w:rsidR="00042886" w:rsidRPr="00B05F6F">
        <w:rPr>
          <w:rFonts w:ascii="Times New Roman" w:hAnsi="Times New Roman" w:cs="Times New Roman"/>
          <w:sz w:val="24"/>
          <w:szCs w:val="24"/>
          <w:lang w:val="en-US"/>
        </w:rPr>
        <w:fldChar w:fldCharType="end"/>
      </w:r>
      <w:r w:rsidR="00042886" w:rsidRPr="00B05F6F">
        <w:rPr>
          <w:rFonts w:ascii="Times New Roman" w:hAnsi="Times New Roman" w:cs="Times New Roman"/>
          <w:sz w:val="24"/>
          <w:szCs w:val="24"/>
          <w:lang w:val="en-US"/>
        </w:rPr>
        <w:t xml:space="preserve"> and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author":[{"dropping-particle":"","family":"Grigg","given":"Gordon","non-dropping-particle":"","parse-names":false,"suffix":""}],"id":"ITEM-1","issued":{"date-parts":[["2015"]]},"number-of-pages":"649","publisher":"Cornell University Press","publisher-place":"Ithaca, New York","title":"Biology and evolution of crocodylians","type":"book"},"uris":["http://www.mendeley.com/documents/?uuid=536fc8c9-df10-3ff0-b5b0-430cac672bb5"]}],"mendeley":{"formattedCitation":"(Grigg 2015)","manualFormatting":"Grigg (2015)","plainTextFormattedCitation":"(Grigg 2015)","previouslyFormattedCitation":"(Grigg 2015)"},"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Grigg (2015)</w:t>
      </w:r>
      <w:r w:rsidR="00042886" w:rsidRPr="00B05F6F">
        <w:rPr>
          <w:rFonts w:ascii="Times New Roman" w:hAnsi="Times New Roman" w:cs="Times New Roman"/>
          <w:sz w:val="24"/>
          <w:szCs w:val="24"/>
          <w:lang w:val="en-US"/>
        </w:rPr>
        <w:fldChar w:fldCharType="end"/>
      </w:r>
      <w:r w:rsidRPr="00B05F6F">
        <w:rPr>
          <w:rFonts w:ascii="Times New Roman" w:hAnsi="Times New Roman" w:cs="Times New Roman"/>
          <w:sz w:val="24"/>
          <w:szCs w:val="24"/>
          <w:lang w:val="en-US"/>
        </w:rPr>
        <w:t xml:space="preserve"> for Alligatoroidea. </w:t>
      </w:r>
      <w:r w:rsidR="002E38AF" w:rsidRPr="00B05F6F">
        <w:rPr>
          <w:rFonts w:ascii="Times New Roman" w:hAnsi="Times New Roman" w:cs="Times New Roman"/>
          <w:sz w:val="24"/>
          <w:szCs w:val="24"/>
          <w:lang w:val="en-US"/>
        </w:rPr>
        <w:t>Well</w:t>
      </w:r>
      <w:r w:rsidR="00F22908" w:rsidRPr="00B05F6F">
        <w:rPr>
          <w:rFonts w:ascii="Times New Roman" w:hAnsi="Times New Roman" w:cs="Times New Roman"/>
          <w:sz w:val="24"/>
          <w:szCs w:val="24"/>
          <w:lang w:val="en-US"/>
        </w:rPr>
        <w:t>-</w:t>
      </w:r>
      <w:r w:rsidR="002E38AF" w:rsidRPr="00B05F6F">
        <w:rPr>
          <w:rFonts w:ascii="Times New Roman" w:hAnsi="Times New Roman" w:cs="Times New Roman"/>
          <w:sz w:val="24"/>
          <w:szCs w:val="24"/>
          <w:lang w:val="en-US"/>
        </w:rPr>
        <w:t xml:space="preserve">established </w:t>
      </w:r>
      <w:r w:rsidR="00A52468" w:rsidRPr="00B05F6F">
        <w:rPr>
          <w:rFonts w:ascii="Times New Roman" w:hAnsi="Times New Roman" w:cs="Times New Roman"/>
          <w:sz w:val="24"/>
          <w:szCs w:val="24"/>
          <w:lang w:val="en-US"/>
        </w:rPr>
        <w:t xml:space="preserve">relationships among TL (or DCL) and BM </w:t>
      </w:r>
      <w:r w:rsidR="00B80AA5" w:rsidRPr="00B05F6F">
        <w:rPr>
          <w:rFonts w:ascii="Times New Roman" w:hAnsi="Times New Roman" w:cs="Times New Roman"/>
          <w:sz w:val="24"/>
          <w:szCs w:val="24"/>
          <w:lang w:val="en-US"/>
        </w:rPr>
        <w:t xml:space="preserve">in </w:t>
      </w:r>
      <w:r w:rsidR="00B80AA5" w:rsidRPr="00B05F6F">
        <w:rPr>
          <w:rFonts w:ascii="Times New Roman" w:hAnsi="Times New Roman" w:cs="Times New Roman"/>
          <w:noProof/>
          <w:sz w:val="24"/>
          <w:szCs w:val="24"/>
          <w:lang w:val="en-US"/>
        </w:rPr>
        <w:t>longirostrine</w:t>
      </w:r>
      <w:r w:rsidR="00B80AA5" w:rsidRPr="00B05F6F">
        <w:rPr>
          <w:rFonts w:ascii="Times New Roman" w:hAnsi="Times New Roman" w:cs="Times New Roman"/>
          <w:sz w:val="24"/>
          <w:szCs w:val="24"/>
          <w:lang w:val="en-US"/>
        </w:rPr>
        <w:t xml:space="preserve"> </w:t>
      </w:r>
      <w:r w:rsidR="002E38AF" w:rsidRPr="00B05F6F">
        <w:rPr>
          <w:rFonts w:ascii="Times New Roman" w:hAnsi="Times New Roman" w:cs="Times New Roman"/>
          <w:sz w:val="24"/>
          <w:szCs w:val="24"/>
          <w:lang w:val="en-US"/>
        </w:rPr>
        <w:t xml:space="preserve">(namely Gavialoidea and </w:t>
      </w:r>
      <w:proofErr w:type="spellStart"/>
      <w:r w:rsidR="002E38AF" w:rsidRPr="00B05F6F">
        <w:rPr>
          <w:rFonts w:ascii="Times New Roman" w:hAnsi="Times New Roman" w:cs="Times New Roman"/>
          <w:sz w:val="24"/>
          <w:szCs w:val="24"/>
          <w:lang w:val="en-US"/>
        </w:rPr>
        <w:t>Tomistominae</w:t>
      </w:r>
      <w:proofErr w:type="spellEnd"/>
      <w:r w:rsidR="002E38AF"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taxa </w:t>
      </w:r>
      <w:r w:rsidR="002E38AF" w:rsidRPr="00B05F6F">
        <w:rPr>
          <w:rFonts w:ascii="Times New Roman" w:hAnsi="Times New Roman" w:cs="Times New Roman"/>
          <w:sz w:val="24"/>
          <w:szCs w:val="24"/>
          <w:lang w:val="en-US"/>
        </w:rPr>
        <w:t>are scarce</w:t>
      </w:r>
      <w:r w:rsidR="00A52468" w:rsidRPr="00B05F6F">
        <w:rPr>
          <w:rFonts w:ascii="Times New Roman" w:hAnsi="Times New Roman" w:cs="Times New Roman"/>
          <w:sz w:val="24"/>
          <w:szCs w:val="24"/>
          <w:lang w:val="en-US"/>
        </w:rPr>
        <w:t xml:space="preserve">. </w:t>
      </w:r>
      <w:r w:rsidR="00B80AA5" w:rsidRPr="00B05F6F">
        <w:rPr>
          <w:rFonts w:ascii="Times New Roman" w:hAnsi="Times New Roman" w:cs="Times New Roman"/>
          <w:sz w:val="24"/>
          <w:szCs w:val="24"/>
          <w:lang w:val="en-US"/>
        </w:rPr>
        <w:t xml:space="preserve">Thus, </w:t>
      </w:r>
      <w:r w:rsidR="00A52468" w:rsidRPr="00B05F6F">
        <w:rPr>
          <w:rFonts w:ascii="Times New Roman" w:hAnsi="Times New Roman" w:cs="Times New Roman"/>
          <w:sz w:val="24"/>
          <w:szCs w:val="24"/>
          <w:lang w:val="en-US"/>
        </w:rPr>
        <w:t xml:space="preserve">we </w:t>
      </w:r>
      <w:r w:rsidR="00A63767" w:rsidRPr="00B05F6F">
        <w:rPr>
          <w:rFonts w:ascii="Times New Roman" w:hAnsi="Times New Roman" w:cs="Times New Roman"/>
          <w:sz w:val="24"/>
          <w:szCs w:val="24"/>
          <w:lang w:val="en-US"/>
        </w:rPr>
        <w:t xml:space="preserve">collect the </w:t>
      </w:r>
      <w:r w:rsidR="00974AE1" w:rsidRPr="00B05F6F">
        <w:rPr>
          <w:rFonts w:ascii="Times New Roman" w:hAnsi="Times New Roman" w:cs="Times New Roman"/>
          <w:sz w:val="24"/>
          <w:szCs w:val="24"/>
          <w:lang w:val="en-US"/>
        </w:rPr>
        <w:t xml:space="preserve">TL </w:t>
      </w:r>
      <w:r w:rsidR="0022023F" w:rsidRPr="00B05F6F">
        <w:rPr>
          <w:rFonts w:ascii="Times New Roman" w:hAnsi="Times New Roman" w:cs="Times New Roman"/>
          <w:sz w:val="24"/>
          <w:szCs w:val="24"/>
          <w:lang w:val="en-US"/>
        </w:rPr>
        <w:t>(</w:t>
      </w:r>
      <w:r w:rsidR="00923BD3" w:rsidRPr="00B05F6F">
        <w:rPr>
          <w:rFonts w:ascii="Times New Roman" w:hAnsi="Times New Roman" w:cs="Times New Roman"/>
          <w:sz w:val="24"/>
          <w:szCs w:val="24"/>
          <w:lang w:val="en-US"/>
        </w:rPr>
        <w:t>mm</w:t>
      </w:r>
      <w:r w:rsidR="0022023F" w:rsidRPr="00B05F6F">
        <w:rPr>
          <w:rFonts w:ascii="Times New Roman" w:hAnsi="Times New Roman" w:cs="Times New Roman"/>
          <w:sz w:val="24"/>
          <w:szCs w:val="24"/>
          <w:lang w:val="en-US"/>
        </w:rPr>
        <w:t xml:space="preserve">) </w:t>
      </w:r>
      <w:r w:rsidR="00974AE1" w:rsidRPr="00B05F6F">
        <w:rPr>
          <w:rFonts w:ascii="Times New Roman" w:hAnsi="Times New Roman" w:cs="Times New Roman"/>
          <w:sz w:val="24"/>
          <w:szCs w:val="24"/>
          <w:lang w:val="en-US"/>
        </w:rPr>
        <w:t xml:space="preserve">and BM </w:t>
      </w:r>
      <w:r w:rsidR="0022023F" w:rsidRPr="00B05F6F">
        <w:rPr>
          <w:rFonts w:ascii="Times New Roman" w:hAnsi="Times New Roman" w:cs="Times New Roman"/>
          <w:sz w:val="24"/>
          <w:szCs w:val="24"/>
          <w:lang w:val="en-US"/>
        </w:rPr>
        <w:t xml:space="preserve">(kg) </w:t>
      </w:r>
      <w:r w:rsidR="00A63767" w:rsidRPr="00B05F6F">
        <w:rPr>
          <w:rFonts w:ascii="Times New Roman" w:hAnsi="Times New Roman" w:cs="Times New Roman"/>
          <w:sz w:val="24"/>
          <w:szCs w:val="24"/>
          <w:lang w:val="en-US"/>
        </w:rPr>
        <w:t xml:space="preserve">data </w:t>
      </w:r>
      <w:r w:rsidR="0022023F" w:rsidRPr="00B05F6F">
        <w:rPr>
          <w:rFonts w:ascii="Times New Roman" w:hAnsi="Times New Roman" w:cs="Times New Roman"/>
          <w:sz w:val="24"/>
          <w:szCs w:val="24"/>
          <w:lang w:val="en-US"/>
        </w:rPr>
        <w:t>(n=</w:t>
      </w:r>
      <w:r w:rsidR="000A4CDE" w:rsidRPr="00B05F6F">
        <w:rPr>
          <w:rFonts w:ascii="Times New Roman" w:hAnsi="Times New Roman" w:cs="Times New Roman"/>
          <w:sz w:val="24"/>
          <w:szCs w:val="24"/>
          <w:lang w:val="en-US"/>
        </w:rPr>
        <w:t>4</w:t>
      </w:r>
      <w:r w:rsidR="0022023F" w:rsidRPr="00B05F6F">
        <w:rPr>
          <w:rFonts w:ascii="Times New Roman" w:hAnsi="Times New Roman" w:cs="Times New Roman"/>
          <w:sz w:val="24"/>
          <w:szCs w:val="24"/>
          <w:lang w:val="en-US"/>
        </w:rPr>
        <w:t xml:space="preserve">) </w:t>
      </w:r>
      <w:r w:rsidR="00A63767" w:rsidRPr="00B05F6F">
        <w:rPr>
          <w:rFonts w:ascii="Times New Roman" w:hAnsi="Times New Roman" w:cs="Times New Roman"/>
          <w:sz w:val="24"/>
          <w:szCs w:val="24"/>
          <w:lang w:val="en-US"/>
        </w:rPr>
        <w:t xml:space="preserve">of </w:t>
      </w:r>
      <w:r w:rsidR="0095288B" w:rsidRPr="00B05F6F">
        <w:rPr>
          <w:rFonts w:ascii="Times New Roman" w:hAnsi="Times New Roman" w:cs="Times New Roman"/>
          <w:i/>
          <w:sz w:val="24"/>
          <w:szCs w:val="24"/>
          <w:lang w:val="en-US"/>
        </w:rPr>
        <w:t>Gavialis</w:t>
      </w:r>
      <w:r w:rsidR="0095288B" w:rsidRPr="00B05F6F">
        <w:rPr>
          <w:rFonts w:ascii="Times New Roman" w:hAnsi="Times New Roman" w:cs="Times New Roman"/>
          <w:sz w:val="24"/>
          <w:szCs w:val="24"/>
          <w:lang w:val="en-US"/>
        </w:rPr>
        <w:t xml:space="preserve"> and </w:t>
      </w:r>
      <w:proofErr w:type="spellStart"/>
      <w:r w:rsidR="0095288B" w:rsidRPr="00B05F6F">
        <w:rPr>
          <w:rFonts w:ascii="Times New Roman" w:hAnsi="Times New Roman" w:cs="Times New Roman"/>
          <w:i/>
          <w:sz w:val="24"/>
          <w:szCs w:val="24"/>
          <w:lang w:val="en-US"/>
        </w:rPr>
        <w:t>Tomistoma</w:t>
      </w:r>
      <w:proofErr w:type="spellEnd"/>
      <w:r w:rsidR="00974AE1" w:rsidRPr="00B05F6F">
        <w:rPr>
          <w:rFonts w:ascii="Times New Roman" w:hAnsi="Times New Roman" w:cs="Times New Roman"/>
          <w:sz w:val="24"/>
          <w:szCs w:val="24"/>
          <w:lang w:val="en-US"/>
        </w:rPr>
        <w:t xml:space="preserve"> </w:t>
      </w:r>
      <w:r w:rsidR="00A63767" w:rsidRPr="00B05F6F">
        <w:rPr>
          <w:rFonts w:ascii="Times New Roman" w:hAnsi="Times New Roman" w:cs="Times New Roman"/>
          <w:sz w:val="24"/>
          <w:szCs w:val="24"/>
          <w:lang w:val="en-US"/>
        </w:rPr>
        <w:t xml:space="preserve">from the work of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DOI":"10.1371/journal.pone.0031781","ISSN":"1932-6203","abstract":"Background Crocodilians have dominated predatory niches at the water-land interface for over 85 million years. Like their ancestors, living species show substantial variation in their jaw proportions, dental form and body size. These differences are often assumed to reflect anatomical specialization related to feeding and niche occupation, but quantified data are scant. How these factors relate to biomechanical performance during feeding and their relevance to crocodilian evolutionary success are not known.   Methodology/Principal Findings We measured adult bite forces and tooth pressures in all 23 extant crocodilian species and analyzed the results in ecological and phylogenetic contexts. We demonstrate that these reptiles generate the highest bite forces and tooth pressures known for any living animals. Bite forces strongly correlate with body size, and size changes are a major mechanism of feeding evolution in this group. Jaw shape demonstrates surprisingly little correlation to bite force and pressures. Bite forces can now be predicted in fossil crocodilians using the regression equations generated in this research.   Conclusions/Significance Critical to crocodilian long-term success was the evolution of a high bite-force generating musculo-skeletal architecture. Once achieved, the relative force capacities of this system went essentially unmodified throughout subsequent diversification. Rampant changes in body size and concurrent changes in bite force served as a mechanism to allow access to differing prey types and sizes. Further access to the diversity of near-shore prey was gained primarily through changes in tooth pressure via the evolution of dental form and distributions of the teeth within the jaws. Rostral proportions changed substantially throughout crocodilian evolution, but not in correspondence with bite forces. The biomechanical and ecological ramifications of such changes need further examination.","author":[{"dropping-particle":"","family":"Erickson","given":"Gregory M.","non-dropping-particle":"","parse-names":false,"suffix":""},{"dropping-particle":"","family":"Gignac","given":"Paul M.","non-dropping-particle":"","parse-names":false,"suffix":""},{"dropping-particle":"","family":"Steppan","given":"Scott J.","non-dropping-particle":"","parse-names":false,"suffix":""},{"dropping-particle":"","family":"Lappin","given":"A. Kristopher","non-dropping-particle":"","parse-names":false,"suffix":""},{"dropping-particle":"","family":"Vliet","given":"Kent A.","non-dropping-particle":"","parse-names":false,"suffix":""},{"dropping-particle":"","family":"Brueggen","given":"John D.","non-dropping-particle":"","parse-names":false,"suffix":""},{"dropping-particle":"","family":"Inouye","given":"Brian D.","non-dropping-particle":"","parse-names":false,"suffix":""},{"dropping-particle":"","family":"Kledzik","given":"David","non-dropping-particle":"","parse-names":false,"suffix":""},{"dropping-particle":"","family":"Webb","given":"Grahame J. W.","non-dropping-particle":"","parse-names":false,"suffix":""}],"container-title":"PLoS ONE","editor":[{"dropping-particle":"","family":"Claessens","given":"Leon","non-dropping-particle":"","parse-names":false,"suffix":""}],"id":"ITEM-1","issue":"3","issued":{"date-parts":[["2012","3","14"]]},"page":"e31781","publisher":"Public Library of Science","title":"Insights into the Ecology and Evolutionary Success of Crocodilians Revealed through Bite-Force and Tooth-Pressure Experimentation","type":"article-journal","volume":"7"},"uris":["http://www.mendeley.com/documents/?uuid=9fa909a1-4afd-3f39-b5ba-84107daaf01b"]}],"mendeley":{"formattedCitation":"(Erickson &lt;i&gt;et al.&lt;/i&gt; 2012)","manualFormatting":"Erickson et al. (2012)","plainTextFormattedCitation":"(Erickson et al. 2012)","previouslyFormattedCitation":"(Erickson &lt;i&gt;et al.&lt;/i&gt; 2012)"},"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 xml:space="preserve">Erickson </w:t>
      </w:r>
      <w:r w:rsidR="00042886" w:rsidRPr="00B05F6F">
        <w:rPr>
          <w:rFonts w:ascii="Times New Roman" w:hAnsi="Times New Roman" w:cs="Times New Roman"/>
          <w:i/>
          <w:noProof/>
          <w:sz w:val="24"/>
          <w:szCs w:val="24"/>
          <w:lang w:val="en-US"/>
        </w:rPr>
        <w:t>et al.</w:t>
      </w:r>
      <w:r w:rsidR="00042886" w:rsidRPr="00B05F6F">
        <w:rPr>
          <w:rFonts w:ascii="Times New Roman" w:hAnsi="Times New Roman" w:cs="Times New Roman"/>
          <w:noProof/>
          <w:sz w:val="24"/>
          <w:szCs w:val="24"/>
          <w:lang w:val="en-US"/>
        </w:rPr>
        <w:t xml:space="preserve"> (2012)</w:t>
      </w:r>
      <w:r w:rsidR="00042886" w:rsidRPr="00B05F6F">
        <w:rPr>
          <w:rFonts w:ascii="Times New Roman" w:hAnsi="Times New Roman" w:cs="Times New Roman"/>
          <w:noProof/>
          <w:sz w:val="24"/>
          <w:szCs w:val="24"/>
          <w:lang w:val="en-US"/>
        </w:rPr>
        <w:fldChar w:fldCharType="end"/>
      </w:r>
      <w:r w:rsidR="00042886" w:rsidRPr="00B05F6F">
        <w:rPr>
          <w:rFonts w:ascii="Times New Roman" w:hAnsi="Times New Roman" w:cs="Times New Roman"/>
          <w:sz w:val="24"/>
          <w:szCs w:val="24"/>
          <w:lang w:val="en-US"/>
        </w:rPr>
        <w:t xml:space="preserve"> </w:t>
      </w:r>
      <w:r w:rsidR="000A4CDE" w:rsidRPr="00B05F6F">
        <w:rPr>
          <w:rFonts w:ascii="Times New Roman" w:hAnsi="Times New Roman" w:cs="Times New Roman"/>
          <w:sz w:val="24"/>
          <w:szCs w:val="24"/>
          <w:lang w:val="en-US"/>
        </w:rPr>
        <w:t xml:space="preserve">and performed a simple regression analysis (Ordinary Least Squares Regression) using the software Past 3.06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author":[{"dropping-particle":"","family":"Hammer","given":"Øyvind","non-dropping-particle":"","parse-names":false,"suffix":""},{"dropping-particle":"","family":"Harper","given":"D A T","non-dropping-particle":"","parse-names":false,"suffix":""},{"dropping-particle":"","family":"Ryan","given":"P D","non-dropping-particle":"","parse-names":false,"suffix":""}],"id":"ITEM-1","issued":{"date-parts":[["2001"]]},"number-of-pages":"1-31","title":"PAST-PAlaeontological STatistics","type":"report"},"uris":["http://www.mendeley.com/documents/?uuid=f6b52aad-89bf-327d-b352-66252673a4fc"]}],"mendeley":{"formattedCitation":"(Hammer &lt;i&gt;et al.&lt;/i&gt; 2001)","plainTextFormattedCitation":"(Hammer et al. 2001)","previouslyFormattedCitation":"(Hammer &lt;i&gt;et al.&lt;/i&gt; 2001)"},"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 xml:space="preserve">(Hammer </w:t>
      </w:r>
      <w:r w:rsidR="00042886" w:rsidRPr="00B05F6F">
        <w:rPr>
          <w:rFonts w:ascii="Times New Roman" w:hAnsi="Times New Roman" w:cs="Times New Roman"/>
          <w:i/>
          <w:noProof/>
          <w:sz w:val="24"/>
          <w:szCs w:val="24"/>
          <w:lang w:val="en-US"/>
        </w:rPr>
        <w:t>et al.</w:t>
      </w:r>
      <w:r w:rsidR="00042886" w:rsidRPr="00B05F6F">
        <w:rPr>
          <w:rFonts w:ascii="Times New Roman" w:hAnsi="Times New Roman" w:cs="Times New Roman"/>
          <w:noProof/>
          <w:sz w:val="24"/>
          <w:szCs w:val="24"/>
          <w:lang w:val="en-US"/>
        </w:rPr>
        <w:t xml:space="preserve"> 2001)</w:t>
      </w:r>
      <w:r w:rsidR="00042886" w:rsidRPr="00B05F6F">
        <w:rPr>
          <w:rFonts w:ascii="Times New Roman" w:hAnsi="Times New Roman" w:cs="Times New Roman"/>
          <w:sz w:val="24"/>
          <w:szCs w:val="24"/>
          <w:lang w:val="en-US"/>
        </w:rPr>
        <w:fldChar w:fldCharType="end"/>
      </w:r>
      <w:r w:rsidR="000A4CDE" w:rsidRPr="00B05F6F">
        <w:rPr>
          <w:rFonts w:ascii="Times New Roman" w:hAnsi="Times New Roman" w:cs="Times New Roman"/>
          <w:sz w:val="24"/>
          <w:szCs w:val="24"/>
          <w:lang w:val="en-US"/>
        </w:rPr>
        <w:t>.</w:t>
      </w:r>
      <w:r w:rsidR="00A63767" w:rsidRPr="00B05F6F">
        <w:rPr>
          <w:rFonts w:ascii="Times New Roman" w:hAnsi="Times New Roman" w:cs="Times New Roman"/>
          <w:sz w:val="24"/>
          <w:szCs w:val="24"/>
          <w:lang w:val="en-US"/>
        </w:rPr>
        <w:t xml:space="preserve"> </w:t>
      </w:r>
      <w:r w:rsidR="0022023F" w:rsidRPr="00B05F6F">
        <w:rPr>
          <w:rFonts w:ascii="Times New Roman" w:hAnsi="Times New Roman" w:cs="Times New Roman"/>
          <w:sz w:val="24"/>
          <w:szCs w:val="24"/>
          <w:lang w:val="en-US"/>
        </w:rPr>
        <w:t xml:space="preserve">This </w:t>
      </w:r>
      <w:r w:rsidR="0022023F" w:rsidRPr="00B05F6F">
        <w:rPr>
          <w:rFonts w:ascii="Times New Roman" w:hAnsi="Times New Roman" w:cs="Times New Roman"/>
          <w:noProof/>
          <w:sz w:val="24"/>
          <w:szCs w:val="24"/>
          <w:lang w:val="en-US"/>
        </w:rPr>
        <w:t>allow</w:t>
      </w:r>
      <w:r w:rsidR="00F22908" w:rsidRPr="00B05F6F">
        <w:rPr>
          <w:rFonts w:ascii="Times New Roman" w:hAnsi="Times New Roman" w:cs="Times New Roman"/>
          <w:noProof/>
          <w:sz w:val="24"/>
          <w:szCs w:val="24"/>
          <w:lang w:val="en-US"/>
        </w:rPr>
        <w:t>s</w:t>
      </w:r>
      <w:r w:rsidR="0022023F" w:rsidRPr="00B05F6F">
        <w:rPr>
          <w:rFonts w:ascii="Times New Roman" w:hAnsi="Times New Roman" w:cs="Times New Roman"/>
          <w:sz w:val="24"/>
          <w:szCs w:val="24"/>
          <w:lang w:val="en-US"/>
        </w:rPr>
        <w:t xml:space="preserve"> us t</w:t>
      </w:r>
      <w:r w:rsidR="00923BD3" w:rsidRPr="00B05F6F">
        <w:rPr>
          <w:rFonts w:ascii="Times New Roman" w:hAnsi="Times New Roman" w:cs="Times New Roman"/>
          <w:sz w:val="24"/>
          <w:szCs w:val="24"/>
          <w:lang w:val="en-US"/>
        </w:rPr>
        <w:t>o find the relationship indicated in Table_ESM_2</w:t>
      </w:r>
      <w:r w:rsidR="0022023F" w:rsidRPr="00B05F6F">
        <w:rPr>
          <w:rFonts w:ascii="Times New Roman" w:hAnsi="Times New Roman" w:cs="Times New Roman"/>
          <w:sz w:val="24"/>
          <w:szCs w:val="24"/>
          <w:lang w:val="en-US"/>
        </w:rPr>
        <w:t xml:space="preserve">. Of </w:t>
      </w:r>
      <w:r w:rsidR="0022023F" w:rsidRPr="00B05F6F">
        <w:rPr>
          <w:rFonts w:ascii="Times New Roman" w:hAnsi="Times New Roman" w:cs="Times New Roman"/>
          <w:noProof/>
          <w:sz w:val="24"/>
          <w:szCs w:val="24"/>
          <w:lang w:val="en-US"/>
        </w:rPr>
        <w:t>course</w:t>
      </w:r>
      <w:r w:rsidR="00F22908" w:rsidRPr="00B05F6F">
        <w:rPr>
          <w:rFonts w:ascii="Times New Roman" w:hAnsi="Times New Roman" w:cs="Times New Roman"/>
          <w:noProof/>
          <w:sz w:val="24"/>
          <w:szCs w:val="24"/>
          <w:lang w:val="en-US"/>
        </w:rPr>
        <w:t>,</w:t>
      </w:r>
      <w:r w:rsidR="0022023F" w:rsidRPr="00B05F6F">
        <w:rPr>
          <w:rFonts w:ascii="Times New Roman" w:hAnsi="Times New Roman" w:cs="Times New Roman"/>
          <w:sz w:val="24"/>
          <w:szCs w:val="24"/>
          <w:lang w:val="en-US"/>
        </w:rPr>
        <w:t xml:space="preserve"> this empirical relationship is far from definitive or robust, </w:t>
      </w:r>
      <w:r w:rsidR="00923BD3" w:rsidRPr="00B05F6F">
        <w:rPr>
          <w:rFonts w:ascii="Times New Roman" w:hAnsi="Times New Roman" w:cs="Times New Roman"/>
          <w:sz w:val="24"/>
          <w:szCs w:val="24"/>
          <w:lang w:val="en-US"/>
        </w:rPr>
        <w:t xml:space="preserve">especially for very large </w:t>
      </w:r>
      <w:r w:rsidR="00592E09" w:rsidRPr="00B05F6F">
        <w:rPr>
          <w:rFonts w:ascii="Times New Roman" w:hAnsi="Times New Roman" w:cs="Times New Roman"/>
          <w:sz w:val="24"/>
          <w:szCs w:val="24"/>
          <w:lang w:val="en-US"/>
        </w:rPr>
        <w:t xml:space="preserve">or small </w:t>
      </w:r>
      <w:r w:rsidR="00814D6F" w:rsidRPr="00B05F6F">
        <w:rPr>
          <w:rFonts w:ascii="Times New Roman" w:hAnsi="Times New Roman" w:cs="Times New Roman"/>
          <w:noProof/>
          <w:sz w:val="24"/>
          <w:szCs w:val="24"/>
          <w:lang w:val="en-US"/>
        </w:rPr>
        <w:t>longirostrine</w:t>
      </w:r>
      <w:r w:rsidR="00814D6F" w:rsidRPr="00B05F6F">
        <w:rPr>
          <w:rFonts w:ascii="Times New Roman" w:hAnsi="Times New Roman" w:cs="Times New Roman"/>
          <w:sz w:val="24"/>
          <w:szCs w:val="24"/>
          <w:lang w:val="en-US"/>
        </w:rPr>
        <w:t xml:space="preserve"> </w:t>
      </w:r>
      <w:r w:rsidR="00923BD3" w:rsidRPr="00B05F6F">
        <w:rPr>
          <w:rFonts w:ascii="Times New Roman" w:hAnsi="Times New Roman" w:cs="Times New Roman"/>
          <w:sz w:val="24"/>
          <w:szCs w:val="24"/>
          <w:lang w:val="en-US"/>
        </w:rPr>
        <w:t>taxa. B</w:t>
      </w:r>
      <w:r w:rsidR="0022023F" w:rsidRPr="00B05F6F">
        <w:rPr>
          <w:rFonts w:ascii="Times New Roman" w:hAnsi="Times New Roman" w:cs="Times New Roman"/>
          <w:sz w:val="24"/>
          <w:szCs w:val="24"/>
          <w:lang w:val="en-US"/>
        </w:rPr>
        <w:t xml:space="preserve">ut </w:t>
      </w:r>
      <w:r w:rsidR="00876CA8" w:rsidRPr="00B05F6F">
        <w:rPr>
          <w:rFonts w:ascii="Times New Roman" w:hAnsi="Times New Roman" w:cs="Times New Roman"/>
          <w:sz w:val="24"/>
          <w:szCs w:val="24"/>
          <w:lang w:val="en-US"/>
        </w:rPr>
        <w:t>in any case</w:t>
      </w:r>
      <w:r w:rsidR="00923BD3" w:rsidRPr="00B05F6F">
        <w:rPr>
          <w:rFonts w:ascii="Times New Roman" w:hAnsi="Times New Roman" w:cs="Times New Roman"/>
          <w:sz w:val="24"/>
          <w:szCs w:val="24"/>
          <w:lang w:val="en-US"/>
        </w:rPr>
        <w:t xml:space="preserve"> </w:t>
      </w:r>
      <w:r w:rsidR="00876CA8" w:rsidRPr="00B05F6F">
        <w:rPr>
          <w:rFonts w:ascii="Times New Roman" w:hAnsi="Times New Roman" w:cs="Times New Roman"/>
          <w:sz w:val="24"/>
          <w:szCs w:val="24"/>
          <w:lang w:val="en-US"/>
        </w:rPr>
        <w:t xml:space="preserve">it </w:t>
      </w:r>
      <w:r w:rsidR="0022023F" w:rsidRPr="00B05F6F">
        <w:rPr>
          <w:rFonts w:ascii="Times New Roman" w:hAnsi="Times New Roman" w:cs="Times New Roman"/>
          <w:sz w:val="24"/>
          <w:szCs w:val="24"/>
          <w:lang w:val="en-US"/>
        </w:rPr>
        <w:t>allow</w:t>
      </w:r>
      <w:r w:rsidR="000A4CDE" w:rsidRPr="00B05F6F">
        <w:rPr>
          <w:rFonts w:ascii="Times New Roman" w:hAnsi="Times New Roman" w:cs="Times New Roman"/>
          <w:sz w:val="24"/>
          <w:szCs w:val="24"/>
          <w:lang w:val="en-US"/>
        </w:rPr>
        <w:t>s</w:t>
      </w:r>
      <w:r w:rsidR="0022023F" w:rsidRPr="00B05F6F">
        <w:rPr>
          <w:rFonts w:ascii="Times New Roman" w:hAnsi="Times New Roman" w:cs="Times New Roman"/>
          <w:sz w:val="24"/>
          <w:szCs w:val="24"/>
          <w:lang w:val="en-US"/>
        </w:rPr>
        <w:t xml:space="preserve"> us to obtain a more </w:t>
      </w:r>
      <w:r w:rsidR="000A4CDE" w:rsidRPr="00B05F6F">
        <w:rPr>
          <w:rFonts w:ascii="Times New Roman" w:hAnsi="Times New Roman" w:cs="Times New Roman"/>
          <w:sz w:val="24"/>
          <w:szCs w:val="24"/>
          <w:lang w:val="en-US"/>
        </w:rPr>
        <w:t xml:space="preserve">adequate </w:t>
      </w:r>
      <w:r w:rsidR="0022023F" w:rsidRPr="00B05F6F">
        <w:rPr>
          <w:rFonts w:ascii="Times New Roman" w:hAnsi="Times New Roman" w:cs="Times New Roman"/>
          <w:sz w:val="24"/>
          <w:szCs w:val="24"/>
          <w:lang w:val="en-US"/>
        </w:rPr>
        <w:t>estimat</w:t>
      </w:r>
      <w:r w:rsidR="000A4CDE" w:rsidRPr="00B05F6F">
        <w:rPr>
          <w:rFonts w:ascii="Times New Roman" w:hAnsi="Times New Roman" w:cs="Times New Roman"/>
          <w:sz w:val="24"/>
          <w:szCs w:val="24"/>
          <w:lang w:val="en-US"/>
        </w:rPr>
        <w:t>ion</w:t>
      </w:r>
      <w:r w:rsidR="0022023F" w:rsidRPr="00B05F6F">
        <w:rPr>
          <w:rFonts w:ascii="Times New Roman" w:hAnsi="Times New Roman" w:cs="Times New Roman"/>
          <w:sz w:val="24"/>
          <w:szCs w:val="24"/>
          <w:lang w:val="en-US"/>
        </w:rPr>
        <w:t xml:space="preserve"> </w:t>
      </w:r>
      <w:r w:rsidR="000A4CDE" w:rsidRPr="00B05F6F">
        <w:rPr>
          <w:rFonts w:ascii="Times New Roman" w:hAnsi="Times New Roman" w:cs="Times New Roman"/>
          <w:sz w:val="24"/>
          <w:szCs w:val="24"/>
          <w:lang w:val="en-US"/>
        </w:rPr>
        <w:t xml:space="preserve">of </w:t>
      </w:r>
      <w:r w:rsidR="0022023F" w:rsidRPr="00B05F6F">
        <w:rPr>
          <w:rFonts w:ascii="Times New Roman" w:hAnsi="Times New Roman" w:cs="Times New Roman"/>
          <w:sz w:val="24"/>
          <w:szCs w:val="24"/>
          <w:lang w:val="en-US"/>
        </w:rPr>
        <w:t xml:space="preserve">BM in </w:t>
      </w:r>
      <w:r w:rsidR="00923BD3" w:rsidRPr="00B05F6F">
        <w:rPr>
          <w:rFonts w:ascii="Times New Roman" w:hAnsi="Times New Roman" w:cs="Times New Roman"/>
          <w:sz w:val="24"/>
          <w:szCs w:val="24"/>
          <w:lang w:val="en-US"/>
        </w:rPr>
        <w:t xml:space="preserve">strictly </w:t>
      </w:r>
      <w:r w:rsidR="0022023F" w:rsidRPr="00B05F6F">
        <w:rPr>
          <w:rFonts w:ascii="Times New Roman" w:hAnsi="Times New Roman" w:cs="Times New Roman"/>
          <w:noProof/>
          <w:sz w:val="24"/>
          <w:szCs w:val="24"/>
          <w:lang w:val="en-US"/>
        </w:rPr>
        <w:t>longirostrine</w:t>
      </w:r>
      <w:r w:rsidR="0022023F" w:rsidRPr="00B05F6F">
        <w:rPr>
          <w:rFonts w:ascii="Times New Roman" w:hAnsi="Times New Roman" w:cs="Times New Roman"/>
          <w:sz w:val="24"/>
          <w:szCs w:val="24"/>
          <w:lang w:val="en-US"/>
        </w:rPr>
        <w:t xml:space="preserve"> taxa.</w:t>
      </w:r>
      <w:r w:rsidRPr="00B05F6F">
        <w:rPr>
          <w:rFonts w:ascii="Times New Roman" w:hAnsi="Times New Roman" w:cs="Times New Roman"/>
          <w:sz w:val="24"/>
          <w:szCs w:val="24"/>
          <w:lang w:val="en-US"/>
        </w:rPr>
        <w:t xml:space="preserve"> </w:t>
      </w:r>
      <w:r w:rsidR="00F22908" w:rsidRPr="00B05F6F">
        <w:rPr>
          <w:rFonts w:ascii="Times New Roman" w:hAnsi="Times New Roman" w:cs="Times New Roman"/>
          <w:sz w:val="24"/>
          <w:szCs w:val="24"/>
          <w:lang w:val="en-US"/>
        </w:rPr>
        <w:t>In addition, we</w:t>
      </w:r>
      <w:r w:rsidRPr="00B05F6F">
        <w:rPr>
          <w:rFonts w:ascii="Times New Roman" w:hAnsi="Times New Roman" w:cs="Times New Roman"/>
          <w:sz w:val="24"/>
          <w:szCs w:val="24"/>
          <w:lang w:val="en-US"/>
        </w:rPr>
        <w:t xml:space="preserve"> used the BM regression</w:t>
      </w:r>
      <w:r w:rsidR="00D72188">
        <w:rPr>
          <w:rFonts w:ascii="Times New Roman" w:hAnsi="Times New Roman" w:cs="Times New Roman"/>
          <w:sz w:val="24"/>
          <w:szCs w:val="24"/>
          <w:lang w:val="en-US"/>
        </w:rPr>
        <w:t xml:space="preserve">s </w:t>
      </w:r>
      <w:r w:rsidRPr="00B05F6F">
        <w:rPr>
          <w:rFonts w:ascii="Times New Roman" w:hAnsi="Times New Roman" w:cs="Times New Roman"/>
          <w:sz w:val="24"/>
          <w:szCs w:val="24"/>
          <w:lang w:val="en-US"/>
        </w:rPr>
        <w:t xml:space="preserve">based in the </w:t>
      </w:r>
      <w:r w:rsidRPr="00B05F6F">
        <w:rPr>
          <w:rFonts w:ascii="Times New Roman" w:hAnsi="Times New Roman" w:cs="Times New Roman"/>
          <w:noProof/>
          <w:sz w:val="24"/>
          <w:szCs w:val="24"/>
          <w:lang w:val="en-US"/>
        </w:rPr>
        <w:t>extant</w:t>
      </w:r>
      <w:r w:rsidRPr="00B05F6F">
        <w:rPr>
          <w:rFonts w:ascii="Times New Roman" w:hAnsi="Times New Roman" w:cs="Times New Roman"/>
          <w:sz w:val="24"/>
          <w:szCs w:val="24"/>
          <w:lang w:val="en-US"/>
        </w:rPr>
        <w:t xml:space="preserve"> long, </w:t>
      </w:r>
      <w:r w:rsidRPr="00B05F6F">
        <w:rPr>
          <w:rFonts w:ascii="Times New Roman" w:hAnsi="Times New Roman" w:cs="Times New Roman"/>
          <w:noProof/>
          <w:sz w:val="24"/>
          <w:szCs w:val="24"/>
          <w:lang w:val="en-US"/>
        </w:rPr>
        <w:t>narrow</w:t>
      </w:r>
      <w:r w:rsidR="00B82941" w:rsidRPr="00B05F6F">
        <w:rPr>
          <w:rFonts w:ascii="Times New Roman" w:hAnsi="Times New Roman" w:cs="Times New Roman"/>
          <w:noProof/>
          <w:sz w:val="24"/>
          <w:szCs w:val="24"/>
          <w:lang w:val="en-US"/>
        </w:rPr>
        <w:t>-</w:t>
      </w:r>
      <w:r w:rsidRPr="00B05F6F">
        <w:rPr>
          <w:rFonts w:ascii="Times New Roman" w:hAnsi="Times New Roman" w:cs="Times New Roman"/>
          <w:noProof/>
          <w:sz w:val="24"/>
          <w:szCs w:val="24"/>
          <w:lang w:val="en-US"/>
        </w:rPr>
        <w:t>snouted</w:t>
      </w:r>
      <w:r w:rsidRPr="00B05F6F">
        <w:rPr>
          <w:rFonts w:ascii="Times New Roman" w:hAnsi="Times New Roman" w:cs="Times New Roman"/>
          <w:sz w:val="24"/>
          <w:szCs w:val="24"/>
          <w:lang w:val="en-US"/>
        </w:rPr>
        <w:t xml:space="preserve"> </w:t>
      </w:r>
      <w:r w:rsidRPr="00B05F6F">
        <w:rPr>
          <w:rFonts w:ascii="Times New Roman" w:hAnsi="Times New Roman" w:cs="Times New Roman"/>
          <w:i/>
          <w:sz w:val="24"/>
          <w:szCs w:val="24"/>
          <w:lang w:val="en-US"/>
        </w:rPr>
        <w:t xml:space="preserve">Crocodylus </w:t>
      </w:r>
      <w:r w:rsidRPr="00B05F6F">
        <w:rPr>
          <w:rFonts w:ascii="Times New Roman" w:hAnsi="Times New Roman" w:cs="Times New Roman"/>
          <w:i/>
          <w:noProof/>
          <w:sz w:val="24"/>
          <w:szCs w:val="24"/>
          <w:lang w:val="en-US"/>
        </w:rPr>
        <w:t>johnstoni</w:t>
      </w:r>
      <w:r w:rsidRPr="00B05F6F">
        <w:rPr>
          <w:rFonts w:ascii="Times New Roman" w:hAnsi="Times New Roman" w:cs="Times New Roman"/>
          <w:sz w:val="24"/>
          <w:szCs w:val="24"/>
          <w:lang w:val="en-US"/>
        </w:rPr>
        <w:t xml:space="preserve"> </w:t>
      </w:r>
      <w:r w:rsidR="00042886" w:rsidRPr="00B05F6F">
        <w:rPr>
          <w:rFonts w:ascii="Times New Roman" w:hAnsi="Times New Roman" w:cs="Times New Roman"/>
          <w:sz w:val="24"/>
          <w:szCs w:val="24"/>
          <w:lang w:val="en-US"/>
        </w:rPr>
        <w:fldChar w:fldCharType="begin" w:fldLock="1"/>
      </w:r>
      <w:r w:rsidR="00042886" w:rsidRPr="00B05F6F">
        <w:rPr>
          <w:rFonts w:ascii="Times New Roman" w:hAnsi="Times New Roman" w:cs="Times New Roman"/>
          <w:sz w:val="24"/>
          <w:szCs w:val="24"/>
          <w:lang w:val="en-US"/>
        </w:rPr>
        <w:instrText>ADDIN CSL_CITATION {"citationItems":[{"id":"ITEM-1","itemData":{"DOI":"10.1071/ZO16079","ISSN":"0004-959X","abstract":"&lt;p&gt;We conducted a morphometric analysis of 279 Crocodylus johnstoni, using specimens from the McKinlay River (n = 265) and Arnhem Land (n = 14), to meet the management need for predicting body size of C. johnstoni from isolated body parts. The results also allow reconstruction of C. johnstoni dimensions for comparison with other crocodilian species. We detected sexual dimorphism in some body measurements from the McKinlay River, and geographic variation in the morphology of McKinlay River and Arnhem Land populations, but differences were slight. There is pronounced allometric growth in C. johnstoni in the immediate post-hatching phase, largely due to elongation of the snout after exiting the confines of the egg. We compared the size, shape and relative growth of C. johnstoni with that of other crocodilian species for which equivalent data are available, but particularly the other Australian crocodile, Crocodylus porosus. C. porosus has a proportionately longer tail and a shorter but wider snout than C. johnstoni, and we discuss possible ecological correlates of these and other differences.&lt;/p&gt;","author":[{"dropping-particle":"","family":"Edwards","given":"Glenn P.","non-dropping-particle":"","parse-names":false,"suffix":""},{"dropping-particle":"","family":"Webb","given":"Grahame J.","non-dropping-particle":"","parse-names":false,"suffix":""},{"dropping-particle":"","family":"Manolis","given":"S. Charlie","non-dropping-particle":"","parse-names":false,"suffix":""},{"dropping-particle":"","family":"Mazanov","given":"Alex","non-dropping-particle":"","parse-names":false,"suffix":""}],"container-title":"Australian Journal of Zoology","id":"ITEM-1","issue":"2","issued":{"date-parts":[["2017","9","20"]]},"page":"97","publisher":"CSIRO PUBLISHING","title":"Morphometric analysis of the Australian freshwater crocodile (Crocodylus johnstoni)","type":"article-journal","volume":"65"},"uris":["http://www.mendeley.com/documents/?uuid=e2e6cd6f-0e46-3e23-ba0a-7fcf0471fb25"]}],"mendeley":{"formattedCitation":"(Edwards &lt;i&gt;et al.&lt;/i&gt; 2017)","plainTextFormattedCitation":"(Edwards et al. 2017)","previouslyFormattedCitation":"(Edwards &lt;i&gt;et al.&lt;/i&gt; 2017)"},"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 xml:space="preserve">(Edwards </w:t>
      </w:r>
      <w:r w:rsidR="00042886" w:rsidRPr="00B05F6F">
        <w:rPr>
          <w:rFonts w:ascii="Times New Roman" w:hAnsi="Times New Roman" w:cs="Times New Roman"/>
          <w:i/>
          <w:noProof/>
          <w:sz w:val="24"/>
          <w:szCs w:val="24"/>
          <w:lang w:val="en-US"/>
        </w:rPr>
        <w:t>et al.</w:t>
      </w:r>
      <w:r w:rsidR="00042886" w:rsidRPr="00B05F6F">
        <w:rPr>
          <w:rFonts w:ascii="Times New Roman" w:hAnsi="Times New Roman" w:cs="Times New Roman"/>
          <w:noProof/>
          <w:sz w:val="24"/>
          <w:szCs w:val="24"/>
          <w:lang w:val="en-US"/>
        </w:rPr>
        <w:t xml:space="preserve"> 2017)</w:t>
      </w:r>
      <w:r w:rsidR="00042886" w:rsidRPr="00B05F6F">
        <w:rPr>
          <w:rFonts w:ascii="Times New Roman" w:hAnsi="Times New Roman" w:cs="Times New Roman"/>
          <w:sz w:val="24"/>
          <w:szCs w:val="24"/>
          <w:lang w:val="en-US"/>
        </w:rPr>
        <w:fldChar w:fldCharType="end"/>
      </w:r>
      <w:r w:rsidRPr="00B05F6F">
        <w:rPr>
          <w:rFonts w:ascii="Times New Roman" w:hAnsi="Times New Roman" w:cs="Times New Roman"/>
          <w:sz w:val="24"/>
          <w:szCs w:val="24"/>
          <w:lang w:val="en-US"/>
        </w:rPr>
        <w:t>.</w:t>
      </w:r>
      <w:r w:rsidR="006010EE" w:rsidRPr="00B05F6F">
        <w:rPr>
          <w:rFonts w:ascii="Times New Roman" w:hAnsi="Times New Roman" w:cs="Times New Roman"/>
          <w:sz w:val="24"/>
          <w:szCs w:val="24"/>
          <w:lang w:val="en-US"/>
        </w:rPr>
        <w:t xml:space="preserve"> All </w:t>
      </w:r>
      <w:proofErr w:type="spellStart"/>
      <w:r w:rsidR="006010EE" w:rsidRPr="00B05F6F">
        <w:rPr>
          <w:rFonts w:ascii="Times New Roman" w:hAnsi="Times New Roman" w:cs="Times New Roman"/>
          <w:sz w:val="24"/>
          <w:szCs w:val="24"/>
          <w:lang w:val="en-US"/>
        </w:rPr>
        <w:t>allometric</w:t>
      </w:r>
      <w:proofErr w:type="spellEnd"/>
      <w:r w:rsidR="006010EE" w:rsidRPr="00B05F6F">
        <w:rPr>
          <w:rFonts w:ascii="Times New Roman" w:hAnsi="Times New Roman" w:cs="Times New Roman"/>
          <w:sz w:val="24"/>
          <w:szCs w:val="24"/>
          <w:lang w:val="en-US"/>
        </w:rPr>
        <w:t xml:space="preserve"> equation</w:t>
      </w:r>
      <w:r w:rsidR="001B0E2D" w:rsidRPr="00B05F6F">
        <w:rPr>
          <w:rFonts w:ascii="Times New Roman" w:hAnsi="Times New Roman" w:cs="Times New Roman"/>
          <w:sz w:val="24"/>
          <w:szCs w:val="24"/>
          <w:lang w:val="en-US"/>
        </w:rPr>
        <w:t>s</w:t>
      </w:r>
      <w:r w:rsidR="006010EE" w:rsidRPr="00B05F6F">
        <w:rPr>
          <w:rFonts w:ascii="Times New Roman" w:hAnsi="Times New Roman" w:cs="Times New Roman"/>
          <w:sz w:val="24"/>
          <w:szCs w:val="24"/>
          <w:lang w:val="en-US"/>
        </w:rPr>
        <w:t xml:space="preserve"> </w:t>
      </w:r>
      <w:r w:rsidR="00DC3798" w:rsidRPr="00B05F6F">
        <w:rPr>
          <w:rFonts w:ascii="Times New Roman" w:hAnsi="Times New Roman" w:cs="Times New Roman"/>
          <w:sz w:val="24"/>
          <w:szCs w:val="24"/>
          <w:lang w:val="en-US"/>
        </w:rPr>
        <w:t>previously mentioned</w:t>
      </w:r>
      <w:r w:rsidR="001B0E2D" w:rsidRPr="00B05F6F">
        <w:rPr>
          <w:rFonts w:ascii="Times New Roman" w:hAnsi="Times New Roman" w:cs="Times New Roman"/>
          <w:sz w:val="24"/>
          <w:szCs w:val="24"/>
          <w:lang w:val="en-US"/>
        </w:rPr>
        <w:t xml:space="preserve"> </w:t>
      </w:r>
      <w:r w:rsidR="006010EE" w:rsidRPr="00B05F6F">
        <w:rPr>
          <w:rFonts w:ascii="Times New Roman" w:hAnsi="Times New Roman" w:cs="Times New Roman"/>
          <w:sz w:val="24"/>
          <w:szCs w:val="24"/>
          <w:lang w:val="en-US"/>
        </w:rPr>
        <w:t>are show</w:t>
      </w:r>
      <w:r w:rsidR="00D72188">
        <w:rPr>
          <w:rFonts w:ascii="Times New Roman" w:hAnsi="Times New Roman" w:cs="Times New Roman"/>
          <w:sz w:val="24"/>
          <w:szCs w:val="24"/>
          <w:lang w:val="en-US"/>
        </w:rPr>
        <w:t>n</w:t>
      </w:r>
      <w:r w:rsidR="006010EE" w:rsidRPr="00B05F6F">
        <w:rPr>
          <w:rFonts w:ascii="Times New Roman" w:hAnsi="Times New Roman" w:cs="Times New Roman"/>
          <w:sz w:val="24"/>
          <w:szCs w:val="24"/>
          <w:lang w:val="en-US"/>
        </w:rPr>
        <w:t xml:space="preserve"> in the Table_ESM_3. </w:t>
      </w:r>
    </w:p>
    <w:p w:rsidR="00814D6F" w:rsidRPr="00B05F6F" w:rsidRDefault="00814D6F" w:rsidP="004553B1">
      <w:pPr>
        <w:pStyle w:val="Prrafodelista"/>
        <w:spacing w:after="0" w:line="360" w:lineRule="auto"/>
        <w:ind w:left="0"/>
        <w:jc w:val="center"/>
        <w:rPr>
          <w:rFonts w:ascii="Times New Roman" w:hAnsi="Times New Roman" w:cs="Times New Roman"/>
          <w:b/>
          <w:sz w:val="18"/>
          <w:szCs w:val="18"/>
          <w:highlight w:val="yellow"/>
          <w:lang w:val="en-US"/>
        </w:rPr>
      </w:pPr>
    </w:p>
    <w:p w:rsidR="000C5718" w:rsidRPr="00B05F6F" w:rsidRDefault="007B2A0E" w:rsidP="004553B1">
      <w:pPr>
        <w:pStyle w:val="Prrafodelista"/>
        <w:spacing w:after="0" w:line="360" w:lineRule="auto"/>
        <w:ind w:left="0"/>
        <w:jc w:val="center"/>
        <w:rPr>
          <w:rFonts w:ascii="Times New Roman" w:hAnsi="Times New Roman" w:cs="Times New Roman"/>
          <w:sz w:val="18"/>
          <w:szCs w:val="18"/>
          <w:lang w:val="en-US"/>
        </w:rPr>
      </w:pPr>
      <w:r w:rsidRPr="00EF62A3">
        <w:rPr>
          <w:rFonts w:ascii="Times New Roman" w:hAnsi="Times New Roman" w:cs="Times New Roman"/>
          <w:b/>
          <w:smallCaps/>
          <w:sz w:val="18"/>
          <w:szCs w:val="18"/>
          <w:lang w:val="en-US"/>
        </w:rPr>
        <w:t>Table_</w:t>
      </w:r>
      <w:r w:rsidR="000C5718" w:rsidRPr="00EF62A3">
        <w:rPr>
          <w:rFonts w:ascii="Times New Roman" w:hAnsi="Times New Roman" w:cs="Times New Roman"/>
          <w:b/>
          <w:smallCaps/>
          <w:sz w:val="18"/>
          <w:szCs w:val="18"/>
          <w:lang w:val="en-US"/>
        </w:rPr>
        <w:t>ESM_</w:t>
      </w:r>
      <w:r w:rsidR="00F6743D" w:rsidRPr="00EF62A3">
        <w:rPr>
          <w:rFonts w:ascii="Times New Roman" w:hAnsi="Times New Roman" w:cs="Times New Roman"/>
          <w:b/>
          <w:smallCaps/>
          <w:sz w:val="18"/>
          <w:szCs w:val="18"/>
          <w:lang w:val="en-US"/>
        </w:rPr>
        <w:t>3</w:t>
      </w:r>
      <w:r w:rsidR="000C5718" w:rsidRPr="00EF62A3">
        <w:rPr>
          <w:rFonts w:ascii="Times New Roman" w:hAnsi="Times New Roman" w:cs="Times New Roman"/>
          <w:b/>
          <w:smallCaps/>
          <w:sz w:val="18"/>
          <w:szCs w:val="18"/>
          <w:lang w:val="en-US"/>
        </w:rPr>
        <w:t>.</w:t>
      </w:r>
      <w:r w:rsidR="000C5718" w:rsidRPr="00B05F6F">
        <w:rPr>
          <w:rFonts w:ascii="Times New Roman" w:hAnsi="Times New Roman" w:cs="Times New Roman"/>
          <w:b/>
          <w:sz w:val="18"/>
          <w:szCs w:val="18"/>
          <w:lang w:val="en-US"/>
        </w:rPr>
        <w:t xml:space="preserve"> </w:t>
      </w:r>
      <w:r w:rsidR="001B0E2D" w:rsidRPr="00B05F6F">
        <w:rPr>
          <w:rFonts w:ascii="Times New Roman" w:hAnsi="Times New Roman" w:cs="Times New Roman"/>
          <w:sz w:val="18"/>
          <w:szCs w:val="18"/>
          <w:lang w:val="en-US"/>
        </w:rPr>
        <w:t xml:space="preserve">Distinct </w:t>
      </w:r>
      <w:proofErr w:type="spellStart"/>
      <w:r w:rsidR="001B0E2D" w:rsidRPr="00B05F6F">
        <w:rPr>
          <w:rFonts w:ascii="Times New Roman" w:hAnsi="Times New Roman" w:cs="Times New Roman"/>
          <w:sz w:val="18"/>
          <w:szCs w:val="18"/>
          <w:lang w:val="en-US"/>
        </w:rPr>
        <w:t>allometric</w:t>
      </w:r>
      <w:proofErr w:type="spellEnd"/>
      <w:r w:rsidR="001B0E2D" w:rsidRPr="00B05F6F">
        <w:rPr>
          <w:rFonts w:ascii="Times New Roman" w:hAnsi="Times New Roman" w:cs="Times New Roman"/>
          <w:sz w:val="18"/>
          <w:szCs w:val="18"/>
          <w:lang w:val="en-US"/>
        </w:rPr>
        <w:t xml:space="preserve"> equation</w:t>
      </w:r>
      <w:r w:rsidR="00814D6F" w:rsidRPr="00B05F6F">
        <w:rPr>
          <w:rFonts w:ascii="Times New Roman" w:hAnsi="Times New Roman" w:cs="Times New Roman"/>
          <w:sz w:val="18"/>
          <w:szCs w:val="18"/>
          <w:lang w:val="en-US"/>
        </w:rPr>
        <w:t>s</w:t>
      </w:r>
      <w:r w:rsidR="001B0E2D" w:rsidRPr="00B05F6F">
        <w:rPr>
          <w:rFonts w:ascii="Times New Roman" w:hAnsi="Times New Roman" w:cs="Times New Roman"/>
          <w:sz w:val="18"/>
          <w:szCs w:val="18"/>
          <w:lang w:val="en-US"/>
        </w:rPr>
        <w:t xml:space="preserve"> employed in the present work for BM and TL calculations. </w:t>
      </w:r>
      <w:r w:rsidR="00B05A66" w:rsidRPr="00B05F6F">
        <w:rPr>
          <w:rFonts w:ascii="Times New Roman" w:hAnsi="Times New Roman" w:cs="Times New Roman"/>
          <w:sz w:val="18"/>
          <w:szCs w:val="18"/>
          <w:lang w:val="en-US"/>
        </w:rPr>
        <w:t>SVL= Snout-Vent length.</w:t>
      </w:r>
    </w:p>
    <w:tbl>
      <w:tblPr>
        <w:tblStyle w:val="Tabladelista4-nfasis3"/>
        <w:tblW w:w="5000" w:type="pct"/>
        <w:tblLayout w:type="fixed"/>
        <w:tblLook w:val="04A0" w:firstRow="1" w:lastRow="0" w:firstColumn="1" w:lastColumn="0" w:noHBand="0" w:noVBand="1"/>
      </w:tblPr>
      <w:tblGrid>
        <w:gridCol w:w="705"/>
        <w:gridCol w:w="1558"/>
        <w:gridCol w:w="3544"/>
        <w:gridCol w:w="3021"/>
      </w:tblGrid>
      <w:tr w:rsidR="000C5718" w:rsidRPr="00B05F6F" w:rsidTr="0052008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0C5718" w:rsidRPr="00B05F6F" w:rsidRDefault="00B31A9A" w:rsidP="004553B1">
            <w:pPr>
              <w:spacing w:line="360" w:lineRule="auto"/>
              <w:rPr>
                <w:rFonts w:ascii="Times New Roman" w:eastAsia="Times New Roman" w:hAnsi="Times New Roman" w:cs="Times New Roman"/>
                <w:color w:val="auto"/>
                <w:sz w:val="18"/>
                <w:szCs w:val="18"/>
                <w:lang w:val="en-US"/>
              </w:rPr>
            </w:pPr>
            <w:r w:rsidRPr="00B05F6F">
              <w:rPr>
                <w:rFonts w:ascii="Times New Roman" w:eastAsia="Times New Roman" w:hAnsi="Times New Roman" w:cs="Times New Roman"/>
                <w:color w:val="auto"/>
                <w:sz w:val="18"/>
                <w:szCs w:val="18"/>
                <w:lang w:val="en-US"/>
              </w:rPr>
              <w:t>Id</w:t>
            </w:r>
          </w:p>
        </w:tc>
        <w:tc>
          <w:tcPr>
            <w:tcW w:w="882" w:type="pct"/>
            <w:noWrap/>
          </w:tcPr>
          <w:p w:rsidR="000C5718" w:rsidRPr="00B05F6F" w:rsidRDefault="00B31A9A" w:rsidP="004553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rPr>
            </w:pPr>
            <w:r w:rsidRPr="00B05F6F">
              <w:rPr>
                <w:rFonts w:ascii="Times New Roman" w:eastAsia="Times New Roman" w:hAnsi="Times New Roman" w:cs="Times New Roman"/>
                <w:color w:val="auto"/>
                <w:sz w:val="18"/>
                <w:szCs w:val="18"/>
                <w:lang w:val="en-US"/>
              </w:rPr>
              <w:t>Measurements</w:t>
            </w:r>
          </w:p>
        </w:tc>
        <w:tc>
          <w:tcPr>
            <w:tcW w:w="2007" w:type="pct"/>
            <w:noWrap/>
          </w:tcPr>
          <w:p w:rsidR="000C5718" w:rsidRPr="00B05F6F" w:rsidRDefault="00B31A9A" w:rsidP="004553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rPr>
            </w:pPr>
            <w:r w:rsidRPr="00B05F6F">
              <w:rPr>
                <w:rFonts w:ascii="Times New Roman" w:eastAsia="Times New Roman" w:hAnsi="Times New Roman" w:cs="Times New Roman"/>
                <w:color w:val="auto"/>
                <w:sz w:val="18"/>
                <w:szCs w:val="18"/>
                <w:lang w:val="en-US"/>
              </w:rPr>
              <w:t>Equation</w:t>
            </w:r>
          </w:p>
        </w:tc>
        <w:tc>
          <w:tcPr>
            <w:tcW w:w="1711" w:type="pct"/>
            <w:noWrap/>
          </w:tcPr>
          <w:p w:rsidR="000C5718" w:rsidRPr="00B05F6F" w:rsidRDefault="00B31A9A" w:rsidP="004553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val="en-US"/>
              </w:rPr>
            </w:pPr>
            <w:r w:rsidRPr="00B05F6F">
              <w:rPr>
                <w:rFonts w:ascii="Times New Roman" w:eastAsia="Times New Roman" w:hAnsi="Times New Roman" w:cs="Times New Roman"/>
                <w:color w:val="auto"/>
                <w:sz w:val="18"/>
                <w:szCs w:val="18"/>
                <w:lang w:val="en-US"/>
              </w:rPr>
              <w:t>Author</w:t>
            </w:r>
          </w:p>
        </w:tc>
      </w:tr>
      <w:tr w:rsidR="000C5718"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0C5718" w:rsidRPr="00B05F6F" w:rsidRDefault="00B05A66" w:rsidP="004553B1">
            <w:pPr>
              <w:tabs>
                <w:tab w:val="left" w:pos="320"/>
                <w:tab w:val="center" w:pos="372"/>
              </w:tabs>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w:t>
            </w:r>
            <w:r w:rsidR="00D70276" w:rsidRPr="00B05F6F">
              <w:rPr>
                <w:rFonts w:ascii="Times New Roman" w:eastAsia="Times New Roman" w:hAnsi="Times New Roman" w:cs="Times New Roman"/>
                <w:sz w:val="18"/>
                <w:szCs w:val="18"/>
                <w:lang w:val="en-US"/>
              </w:rPr>
              <w:t>L</w:t>
            </w:r>
            <w:r w:rsidR="000C5718" w:rsidRPr="00B05F6F">
              <w:rPr>
                <w:rFonts w:ascii="Times New Roman" w:eastAsia="Times New Roman" w:hAnsi="Times New Roman" w:cs="Times New Roman"/>
                <w:sz w:val="18"/>
                <w:szCs w:val="18"/>
                <w:lang w:val="en-US"/>
              </w:rPr>
              <w:t>1</w:t>
            </w:r>
          </w:p>
        </w:tc>
        <w:tc>
          <w:tcPr>
            <w:tcW w:w="882" w:type="pct"/>
            <w:noWrap/>
          </w:tcPr>
          <w:p w:rsidR="000C5718" w:rsidRPr="00B05F6F" w:rsidRDefault="00D70276" w:rsidP="004553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w:t>
            </w:r>
            <w:r w:rsidR="000C5718" w:rsidRPr="00B05F6F">
              <w:rPr>
                <w:rFonts w:ascii="Times New Roman" w:eastAsia="Times New Roman" w:hAnsi="Times New Roman" w:cs="Times New Roman"/>
                <w:sz w:val="18"/>
                <w:szCs w:val="18"/>
                <w:lang w:val="en-US"/>
              </w:rPr>
              <w:t>m)</w:t>
            </w:r>
          </w:p>
        </w:tc>
        <w:tc>
          <w:tcPr>
            <w:tcW w:w="2007" w:type="pct"/>
            <w:noWrap/>
          </w:tcPr>
          <w:p w:rsidR="000C5718" w:rsidRPr="00B05F6F" w:rsidRDefault="004A13B8" w:rsidP="004A13B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L = (7.</w:t>
            </w:r>
            <w:r w:rsidR="000C5718" w:rsidRPr="00B05F6F">
              <w:rPr>
                <w:rFonts w:ascii="Times New Roman" w:eastAsia="Times New Roman" w:hAnsi="Times New Roman" w:cs="Times New Roman"/>
                <w:sz w:val="18"/>
                <w:szCs w:val="18"/>
                <w:lang w:val="en-US"/>
              </w:rPr>
              <w:t>4 * DCL) – 69</w:t>
            </w:r>
            <w:r w:rsidRPr="00B05F6F">
              <w:rPr>
                <w:rFonts w:ascii="Times New Roman" w:eastAsia="Times New Roman" w:hAnsi="Times New Roman" w:cs="Times New Roman"/>
                <w:sz w:val="18"/>
                <w:szCs w:val="18"/>
                <w:lang w:val="en-US"/>
              </w:rPr>
              <w:t>.</w:t>
            </w:r>
            <w:r w:rsidR="000C5718" w:rsidRPr="00B05F6F">
              <w:rPr>
                <w:rFonts w:ascii="Times New Roman" w:eastAsia="Times New Roman" w:hAnsi="Times New Roman" w:cs="Times New Roman"/>
                <w:sz w:val="18"/>
                <w:szCs w:val="18"/>
                <w:lang w:val="en-US"/>
              </w:rPr>
              <w:t>369</w:t>
            </w:r>
          </w:p>
        </w:tc>
        <w:tc>
          <w:tcPr>
            <w:tcW w:w="1711" w:type="pct"/>
            <w:noWrap/>
          </w:tcPr>
          <w:p w:rsidR="000C5718" w:rsidRPr="00B05F6F" w:rsidRDefault="00FB2ACD" w:rsidP="00FB2AC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fldChar w:fldCharType="begin" w:fldLock="1"/>
            </w:r>
            <w:r w:rsidRPr="00B05F6F">
              <w:rPr>
                <w:rFonts w:ascii="Times New Roman" w:eastAsia="Times New Roman" w:hAnsi="Times New Roman" w:cs="Times New Roman"/>
                <w:sz w:val="18"/>
                <w:szCs w:val="18"/>
                <w:lang w:val="en-US"/>
              </w:rPr>
              <w:instrText>ADDIN CSL_CITATION {"citationItems":[{"id":"ITEM-1","itemData":{"DOI":"10.1126/science.1066521","ISBN":"0036-8075","ISSN":"00368075","PMID":"11679634","abstract":"New fossils of the giant African crocodyliform Sarcosuchus imperator clarify its skeletal anatomy, growth patterns, size, longevity, and phylogenetic position. The skull has an expansive narial bulla and elongate jaws studded with stout, smooth crowns that do not interlock. The jaw form suggests a generalized diet of large vertebrates, including fish and dinosaurs. S. imperator is estimated to have grown to a maximum body length of at least 11 to 12 meters and body weight of about 8 metric tons over a life-span of 50 to 60 years. Unlike its closest relatives, which lived as specialized piscivores in marginal marine habitats, S. imperator thrived in fluvial environments.","author":[{"dropping-particle":"","family":"Sereno","given":"P C","non-dropping-particle":"","parse-names":false,"suffix":""},{"dropping-particle":"","family":"Larsson","given":"H C.E.","non-dropping-particle":"","parse-names":false,"suffix":""},{"dropping-particle":"","family":"Sidor","given":"C A","non-dropping-particle":"","parse-names":false,"suffix":""},{"dropping-particle":"","family":"Gado","given":"B","non-dropping-particle":"","parse-names":false,"suffix":""}],"container-title":"Science","id":"ITEM-1","issue":"5546","issued":{"date-parts":[["2001","11","16"]]},"page":"1516-1519","publisher":"American Association for the Advancement of Science","title":"The giant crocodyliform Sarcosuchus from the cretaceous of Africa","type":"article-journal","volume":"294"},"uris":["http://www.mendeley.com/documents/?uuid=9b0f4257-8552-3f70-a7a9-d3330a6ca2d9"]}],"mendeley":{"formattedCitation":"(Sereno &lt;i&gt;et al.&lt;/i&gt; 2001)","manualFormatting":"Sereno et al. (2001","plainTextFormattedCitation":"(Sereno et al. 2001)","previouslyFormattedCitation":"(Sereno &lt;i&gt;et al.&lt;/i&gt; 2001)"},"properties":{"noteIndex":0},"schema":"https://github.com/citation-style-language/schema/raw/master/csl-citation.json"}</w:instrText>
            </w:r>
            <w:r w:rsidRPr="00B05F6F">
              <w:rPr>
                <w:rFonts w:ascii="Times New Roman" w:eastAsia="Times New Roman" w:hAnsi="Times New Roman" w:cs="Times New Roman"/>
                <w:sz w:val="18"/>
                <w:szCs w:val="18"/>
                <w:lang w:val="en-US"/>
              </w:rPr>
              <w:fldChar w:fldCharType="separate"/>
            </w:r>
            <w:r w:rsidRPr="00B05F6F">
              <w:rPr>
                <w:rFonts w:ascii="Times New Roman" w:eastAsia="Times New Roman" w:hAnsi="Times New Roman" w:cs="Times New Roman"/>
                <w:noProof/>
                <w:sz w:val="18"/>
                <w:szCs w:val="18"/>
                <w:lang w:val="en-US"/>
              </w:rPr>
              <w:t xml:space="preserve">Sereno </w:t>
            </w:r>
            <w:r w:rsidRPr="00B05F6F">
              <w:rPr>
                <w:rFonts w:ascii="Times New Roman" w:eastAsia="Times New Roman" w:hAnsi="Times New Roman" w:cs="Times New Roman"/>
                <w:i/>
                <w:noProof/>
                <w:sz w:val="18"/>
                <w:szCs w:val="18"/>
                <w:lang w:val="en-US"/>
              </w:rPr>
              <w:t>et al.</w:t>
            </w:r>
            <w:r w:rsidRPr="00B05F6F">
              <w:rPr>
                <w:rFonts w:ascii="Times New Roman" w:eastAsia="Times New Roman" w:hAnsi="Times New Roman" w:cs="Times New Roman"/>
                <w:noProof/>
                <w:sz w:val="18"/>
                <w:szCs w:val="18"/>
                <w:lang w:val="en-US"/>
              </w:rPr>
              <w:t xml:space="preserve"> (2001</w:t>
            </w:r>
            <w:r w:rsidRPr="00B05F6F">
              <w:rPr>
                <w:rFonts w:ascii="Times New Roman" w:eastAsia="Times New Roman" w:hAnsi="Times New Roman" w:cs="Times New Roman"/>
                <w:sz w:val="18"/>
                <w:szCs w:val="18"/>
                <w:lang w:val="en-US"/>
              </w:rPr>
              <w:fldChar w:fldCharType="end"/>
            </w:r>
            <w:r w:rsidRPr="00B05F6F">
              <w:rPr>
                <w:rFonts w:ascii="Times New Roman" w:eastAsia="Times New Roman" w:hAnsi="Times New Roman" w:cs="Times New Roman"/>
                <w:sz w:val="18"/>
                <w:szCs w:val="18"/>
                <w:lang w:val="en-US"/>
              </w:rPr>
              <w:t xml:space="preserve">; based on </w:t>
            </w:r>
            <w:r w:rsidRPr="00B05F6F">
              <w:rPr>
                <w:rFonts w:ascii="Times New Roman" w:eastAsia="Times New Roman" w:hAnsi="Times New Roman" w:cs="Times New Roman"/>
                <w:i/>
                <w:sz w:val="18"/>
                <w:szCs w:val="18"/>
                <w:lang w:val="en-US"/>
              </w:rPr>
              <w:t>C.</w:t>
            </w:r>
            <w:r w:rsidR="000C5718" w:rsidRPr="00B05F6F">
              <w:rPr>
                <w:rFonts w:ascii="Times New Roman" w:eastAsia="Times New Roman" w:hAnsi="Times New Roman" w:cs="Times New Roman"/>
                <w:i/>
                <w:sz w:val="18"/>
                <w:szCs w:val="18"/>
                <w:lang w:val="en-US"/>
              </w:rPr>
              <w:t xml:space="preserve"> </w:t>
            </w:r>
            <w:proofErr w:type="spellStart"/>
            <w:r w:rsidR="000C5718" w:rsidRPr="00B05F6F">
              <w:rPr>
                <w:rFonts w:ascii="Times New Roman" w:eastAsia="Times New Roman" w:hAnsi="Times New Roman" w:cs="Times New Roman"/>
                <w:i/>
                <w:sz w:val="18"/>
                <w:szCs w:val="18"/>
                <w:lang w:val="en-US"/>
              </w:rPr>
              <w:t>porosus</w:t>
            </w:r>
            <w:proofErr w:type="spellEnd"/>
            <w:r w:rsidR="000C5718" w:rsidRPr="00B05F6F">
              <w:rPr>
                <w:rFonts w:ascii="Times New Roman" w:eastAsia="Times New Roman" w:hAnsi="Times New Roman" w:cs="Times New Roman"/>
                <w:sz w:val="18"/>
                <w:szCs w:val="18"/>
                <w:lang w:val="en-US"/>
              </w:rPr>
              <w:t>)</w:t>
            </w:r>
          </w:p>
        </w:tc>
      </w:tr>
      <w:tr w:rsidR="00B31A9A" w:rsidRPr="00B05F6F" w:rsidTr="0052008B">
        <w:trPr>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31A9A" w:rsidRPr="00B05F6F" w:rsidRDefault="00B05A66" w:rsidP="00B31A9A">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w:t>
            </w:r>
            <w:r w:rsidR="00FB2ACD" w:rsidRPr="00B05F6F">
              <w:rPr>
                <w:rFonts w:ascii="Times New Roman" w:eastAsia="Times New Roman" w:hAnsi="Times New Roman" w:cs="Times New Roman"/>
                <w:sz w:val="18"/>
                <w:szCs w:val="18"/>
                <w:lang w:val="en-US"/>
              </w:rPr>
              <w:t>L2</w:t>
            </w:r>
          </w:p>
        </w:tc>
        <w:tc>
          <w:tcPr>
            <w:tcW w:w="882" w:type="pct"/>
            <w:noWrap/>
          </w:tcPr>
          <w:p w:rsidR="00B31A9A" w:rsidRPr="00B05F6F" w:rsidRDefault="00B31A9A" w:rsidP="00B31A9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m)</w:t>
            </w:r>
          </w:p>
        </w:tc>
        <w:tc>
          <w:tcPr>
            <w:tcW w:w="2007" w:type="pct"/>
            <w:noWrap/>
          </w:tcPr>
          <w:p w:rsidR="00B31A9A" w:rsidRPr="00B05F6F" w:rsidRDefault="00B31A9A" w:rsidP="004A13B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L= 7</w:t>
            </w:r>
            <w:r w:rsidR="004A13B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09DCL – 2</w:t>
            </w:r>
            <w:r w:rsidR="004A13B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69</w:t>
            </w:r>
          </w:p>
        </w:tc>
        <w:tc>
          <w:tcPr>
            <w:tcW w:w="1711" w:type="pct"/>
            <w:noWrap/>
          </w:tcPr>
          <w:p w:rsidR="00B31A9A" w:rsidRPr="00B05F6F" w:rsidRDefault="00FB2ACD" w:rsidP="00FB2AC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fldChar w:fldCharType="begin" w:fldLock="1"/>
            </w:r>
            <w:r w:rsidR="00E648CC" w:rsidRPr="00B05F6F">
              <w:rPr>
                <w:rFonts w:ascii="Times New Roman" w:eastAsia="Times New Roman" w:hAnsi="Times New Roman" w:cs="Times New Roman"/>
                <w:sz w:val="18"/>
                <w:szCs w:val="18"/>
                <w:lang w:val="en-US"/>
              </w:rPr>
              <w:instrText>ADDIN CSL_CITATION {"citationItems":[{"id":"ITEM-1","itemData":{"DOI":"10.18475/cjos.v45i1.a12","ISSN":"0008-6452","abstract":"We used morphometric data from 1276 Crocodylus moreletii captured in northern Belize (1992–2001) to develop predictive models for determining body size (total length [TL], snout-vent length [SVL]) from measurements of single attributes (dorsal cranial length [DCL], cranial width [CW], snout length [SL] and width [SW], body mass [BM], rear-foot length [RFL]), quantify sexual size dimorphism, examine ontogenetic changes in cranial morphology, re-evaluate maximum body size attained by this species, and estimate standing crop biomass of crocodiles at our principal study site. Strong positive allometric relationships were found between measures of body length and other morphometric attributes, and provide a reliable means to estimate body length from tracks, skulls, and body parts. The maximum DCL:CW ratio is attained at a relatively small body size and preceded a dietary shift from insects and arachnids to vertebrates and ampullarid snails. The SL:SW ratio of C. moreletii is highly variable and because of overlap with C. acutus, deemed of little value for distinguishing these two sympatric species. Both overall and adult sex ratio (female:male) was male biased and differed significantly from parity. The mean SVL of adult males (98.3 ± 21.3 cm) was significantly greater than that of adult females (87.3 ± 15.9 cm). A compressed sexual size dimorphism index (SDI) of 2.12 was calculated for C. moreletii in northern Belize. Based on skull measurements, the current size record for C. moreletii in Belize is 362 cm TL. Standing crop biomass of C. moreletii at our principal study site (Gold Button Lagoon) was estimated to be 9.5 kg/ha.","author":[{"dropping-particle":"","family":"Platt","given":"Steven G.","non-dropping-particle":"","parse-names":false,"suffix":""},{"dropping-particle":"","family":"Rainwater","given":"Thomas R.","non-dropping-particle":"","parse-names":false,"suffix":""},{"dropping-particle":"","family":"Thorbjarnarson","given":"John B.","non-dropping-particle":"","parse-names":false,"suffix":""},{"dropping-particle":"","family":"Finger","given":"Adam G.","non-dropping-particle":"","parse-names":false,"suffix":""},{"dropping-particle":"","family":"Anderson","given":"Todd A.","non-dropping-particle":"","parse-names":false,"suffix":""},{"dropping-particle":"","family":"McMurry","given":"Scott T.","non-dropping-particle":"","parse-names":false,"suffix":""}],"container-title":"Caribbean Journal of Science","id":"ITEM-1","issue":"1","issued":{"date-parts":[["2009","1","1"]]},"page":"80-93","publisher":"University of Puerto Rico at Mayagüez","title":"Size estimation, morphometrics, sex ratio, sexual size dimorphism, and biomass of Morelet's crocodile in northern Belize","type":"article-journal","volume":"45"},"uris":["http://www.mendeley.com/documents/?uuid=5112ecf3-7fa0-35b6-85a0-4b298b9f31ad"]}],"mendeley":{"formattedCitation":"(Platt &lt;i&gt;et al.&lt;/i&gt; 2009)","manualFormatting":"Platt et al. (2009","plainTextFormattedCitation":"(Platt et al. 2009)","previouslyFormattedCitation":"(Platt &lt;i&gt;et al.&lt;/i&gt; 2009)"},"properties":{"noteIndex":0},"schema":"https://github.com/citation-style-language/schema/raw/master/csl-citation.json"}</w:instrText>
            </w:r>
            <w:r w:rsidRPr="00B05F6F">
              <w:rPr>
                <w:rFonts w:ascii="Times New Roman" w:eastAsia="Times New Roman" w:hAnsi="Times New Roman" w:cs="Times New Roman"/>
                <w:sz w:val="18"/>
                <w:szCs w:val="18"/>
                <w:lang w:val="en-US"/>
              </w:rPr>
              <w:fldChar w:fldCharType="separate"/>
            </w:r>
            <w:r w:rsidRPr="00B05F6F">
              <w:rPr>
                <w:rFonts w:ascii="Times New Roman" w:eastAsia="Times New Roman" w:hAnsi="Times New Roman" w:cs="Times New Roman"/>
                <w:noProof/>
                <w:sz w:val="18"/>
                <w:szCs w:val="18"/>
                <w:lang w:val="en-US"/>
              </w:rPr>
              <w:t xml:space="preserve">Platt </w:t>
            </w:r>
            <w:r w:rsidRPr="00B05F6F">
              <w:rPr>
                <w:rFonts w:ascii="Times New Roman" w:eastAsia="Times New Roman" w:hAnsi="Times New Roman" w:cs="Times New Roman"/>
                <w:i/>
                <w:noProof/>
                <w:sz w:val="18"/>
                <w:szCs w:val="18"/>
                <w:lang w:val="en-US"/>
              </w:rPr>
              <w:t>et al.</w:t>
            </w:r>
            <w:r w:rsidRPr="00B05F6F">
              <w:rPr>
                <w:rFonts w:ascii="Times New Roman" w:eastAsia="Times New Roman" w:hAnsi="Times New Roman" w:cs="Times New Roman"/>
                <w:noProof/>
                <w:sz w:val="18"/>
                <w:szCs w:val="18"/>
                <w:lang w:val="en-US"/>
              </w:rPr>
              <w:t xml:space="preserve"> (2009</w:t>
            </w:r>
            <w:r w:rsidRPr="00B05F6F">
              <w:rPr>
                <w:rFonts w:ascii="Times New Roman" w:eastAsia="Times New Roman" w:hAnsi="Times New Roman" w:cs="Times New Roman"/>
                <w:sz w:val="18"/>
                <w:szCs w:val="18"/>
                <w:lang w:val="en-US"/>
              </w:rPr>
              <w:fldChar w:fldCharType="end"/>
            </w:r>
            <w:r w:rsidRPr="00B05F6F">
              <w:rPr>
                <w:rFonts w:ascii="Times New Roman" w:eastAsia="Times New Roman" w:hAnsi="Times New Roman" w:cs="Times New Roman"/>
                <w:sz w:val="18"/>
                <w:szCs w:val="18"/>
                <w:lang w:val="en-US"/>
              </w:rPr>
              <w:t xml:space="preserve">; based on </w:t>
            </w:r>
            <w:r w:rsidRPr="00B05F6F">
              <w:rPr>
                <w:rFonts w:ascii="Times New Roman" w:eastAsia="Times New Roman" w:hAnsi="Times New Roman" w:cs="Times New Roman"/>
                <w:i/>
                <w:sz w:val="18"/>
                <w:szCs w:val="18"/>
                <w:lang w:val="en-US"/>
              </w:rPr>
              <w:t xml:space="preserve">C. </w:t>
            </w:r>
            <w:proofErr w:type="spellStart"/>
            <w:r w:rsidRPr="00B05F6F">
              <w:rPr>
                <w:rFonts w:ascii="Times New Roman" w:eastAsia="Times New Roman" w:hAnsi="Times New Roman" w:cs="Times New Roman"/>
                <w:i/>
                <w:sz w:val="18"/>
                <w:szCs w:val="18"/>
                <w:lang w:val="en-US"/>
              </w:rPr>
              <w:t>moreletii</w:t>
            </w:r>
            <w:proofErr w:type="spellEnd"/>
            <w:r w:rsidRPr="00B05F6F">
              <w:rPr>
                <w:rFonts w:ascii="Times New Roman" w:eastAsia="Times New Roman" w:hAnsi="Times New Roman" w:cs="Times New Roman"/>
                <w:sz w:val="18"/>
                <w:szCs w:val="18"/>
                <w:lang w:val="en-US"/>
              </w:rPr>
              <w:t>)</w:t>
            </w:r>
          </w:p>
        </w:tc>
      </w:tr>
      <w:tr w:rsidR="00B31A9A"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31A9A" w:rsidRPr="00B05F6F" w:rsidRDefault="00B05A66" w:rsidP="00B05A66">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lastRenderedPageBreak/>
              <w:t>T</w:t>
            </w:r>
            <w:r w:rsidR="00B31A9A" w:rsidRPr="00B05F6F">
              <w:rPr>
                <w:rFonts w:ascii="Times New Roman" w:eastAsia="Times New Roman" w:hAnsi="Times New Roman" w:cs="Times New Roman"/>
                <w:sz w:val="18"/>
                <w:szCs w:val="18"/>
                <w:lang w:val="en-US"/>
              </w:rPr>
              <w:t>L</w:t>
            </w:r>
            <w:r w:rsidRPr="00B05F6F">
              <w:rPr>
                <w:rFonts w:ascii="Times New Roman" w:eastAsia="Times New Roman" w:hAnsi="Times New Roman" w:cs="Times New Roman"/>
                <w:sz w:val="18"/>
                <w:szCs w:val="18"/>
                <w:lang w:val="en-US"/>
              </w:rPr>
              <w:t>3</w:t>
            </w:r>
          </w:p>
        </w:tc>
        <w:tc>
          <w:tcPr>
            <w:tcW w:w="882" w:type="pct"/>
            <w:noWrap/>
          </w:tcPr>
          <w:p w:rsidR="00B31A9A" w:rsidRPr="00B05F6F" w:rsidRDefault="00B31A9A" w:rsidP="00B31A9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m)</w:t>
            </w:r>
          </w:p>
        </w:tc>
        <w:tc>
          <w:tcPr>
            <w:tcW w:w="2007" w:type="pct"/>
            <w:noWrap/>
          </w:tcPr>
          <w:p w:rsidR="00B31A9A" w:rsidRPr="00B05F6F" w:rsidRDefault="00B31A9A" w:rsidP="004A13B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Log TL = (log DCL * 0</w:t>
            </w:r>
            <w:r w:rsidR="004A13B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970) + 0</w:t>
            </w:r>
            <w:r w:rsidR="004A13B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954</w:t>
            </w:r>
          </w:p>
        </w:tc>
        <w:tc>
          <w:tcPr>
            <w:tcW w:w="1711" w:type="pct"/>
            <w:noWrap/>
          </w:tcPr>
          <w:p w:rsidR="00FB2ACD" w:rsidRPr="00B05F6F" w:rsidRDefault="00B05A66" w:rsidP="00FB2AC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ISBN":"1524-4156","abstract":"Phytosaurs were the largest and most common semi-aquatic predators of the Late Triassic. Although their skulls are relatively common in the fossil record, articulated, or even associated skeletons are extremely rare, so it has always been difficult to gauge just how large (mass or length) an individual phytosaur may have been. Body mass in particular is an important physiological variable, often used for the scaling of organs, biomass determination, biomechanics, and locomotion. We take advantage of phytosaurs’ general similarity to extant crocodilians to attempt to reconstruct body mass and length based on measurements of the skulls and limbs of phytosaurs from the Upper Triassic Snyder and Canjilon quarries in north-central New Mexico. These quarries, in the Painted Desert Member of the Petrified Forest Formation (Revueltian: early-mid Norian) preserve catastrophic death assemblages that appear to well-represent discrete populations of phytosaurs. We also utilize a snout-vent measurement based on an articulated skeleton from the Canjilon quarry to compare the accuracy of different equations based on discrete limb elements. Body mass estimates for Snyder quarry phytosaurs range between 25 and 500 kg, with most specimens yielding estimates of approximately 200-350 kg. The Canjilon quarry sample encompasses fewer juveniles and more robust adults, including one individual that may have weighed as much as 535 kg. From equations based on nine extant crocodilian genera, these Revueltian phytosaurs appear to have approached 4.5 m total body length for a ~ 400 kg phytosaur. The prevalence of subadult to adult phytosaurs in both quarries based on body mass estimates corroborates qualitative estimates of the population structure based on skull sizes alone, thereby reinforcing the hypothesis that both quarries are catastrophic assemblages.","author":[{"dropping-particle":"","family":"Hurlburt","given":"G.R.","non-dropping-particle":"","parse-names":false,"suffix":""},{"dropping-particle":"","family":"Heckert","given":"A.B.","non-dropping-particle":"","parse-names":false,"suffix":""},{"dropping-particle":"","family":"Farlow","given":"J.O.","non-dropping-particle":"","parse-names":false,"suffix":""}],"container-title":"New Mexico Museum of Natural History and Science Bulletin","editor":[{"dropping-particle":"","family":"Zeigler, Kate E. Heckert, Andrew B. Lucas","given":"Spencer G.","non-dropping-particle":"","parse-names":false,"suffix":""}],"id":"ITEM-1","issue":"24","issued":{"date-parts":[["2003"]]},"page":"105–113","publisher":"New Mexico Museum of Natural History and Science Bulletin 24","title":"Body mass estimates of phytosaurs (Archosauria: Parasuchidae) from the Petrified Forest Formation (Chinle Group: Revueltian) based on skull and limb bone measurements","type":"article-journal","volume":"24"},"uris":["http://www.mendeley.com/documents/?uuid=f25826b3-71ab-39a9-a85d-ef127acf4a3a"]}],"mendeley":{"formattedCitation":"(Hurlburt &lt;i&gt;et al.&lt;/i&gt; 2003)","manualFormatting":"Hurlburt et al. (2003","plainTextFormattedCitation":"(Hurlburt et al. 2003)","previouslyFormattedCitation":"(Hurlburt &lt;i&gt;et al.&lt;/i&gt; 2003)"},"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 xml:space="preserve">Hurlburt </w:t>
            </w:r>
            <w:r w:rsidRPr="00B05F6F">
              <w:rPr>
                <w:rFonts w:ascii="Times New Roman" w:hAnsi="Times New Roman" w:cs="Times New Roman"/>
                <w:i/>
                <w:noProof/>
                <w:sz w:val="18"/>
                <w:szCs w:val="18"/>
                <w:lang w:val="en-US"/>
              </w:rPr>
              <w:t>et al.</w:t>
            </w:r>
            <w:r w:rsidRPr="00B05F6F">
              <w:rPr>
                <w:rFonts w:ascii="Times New Roman" w:hAnsi="Times New Roman" w:cs="Times New Roman"/>
                <w:noProof/>
                <w:sz w:val="18"/>
                <w:szCs w:val="18"/>
                <w:lang w:val="en-US"/>
              </w:rPr>
              <w:t xml:space="preserve"> (2003</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based on </w:t>
            </w:r>
            <w:r w:rsidRPr="00B05F6F">
              <w:rPr>
                <w:rFonts w:ascii="Times New Roman" w:hAnsi="Times New Roman" w:cs="Times New Roman"/>
                <w:i/>
                <w:sz w:val="18"/>
                <w:szCs w:val="18"/>
                <w:lang w:val="en-US"/>
              </w:rPr>
              <w:t>A. mississippiensis</w:t>
            </w:r>
            <w:r w:rsidRPr="00B05F6F">
              <w:rPr>
                <w:rFonts w:ascii="Times New Roman" w:hAnsi="Times New Roman" w:cs="Times New Roman"/>
                <w:sz w:val="18"/>
                <w:szCs w:val="18"/>
                <w:lang w:val="en-US"/>
              </w:rPr>
              <w:t>)</w:t>
            </w:r>
          </w:p>
        </w:tc>
      </w:tr>
      <w:tr w:rsidR="00B05A66" w:rsidRPr="00B05F6F" w:rsidTr="0052008B">
        <w:trPr>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05A66" w:rsidRPr="00B05F6F" w:rsidRDefault="00B05A66" w:rsidP="00B05A66">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L4</w:t>
            </w:r>
          </w:p>
        </w:tc>
        <w:tc>
          <w:tcPr>
            <w:tcW w:w="882" w:type="pct"/>
            <w:noWrap/>
          </w:tcPr>
          <w:p w:rsidR="00B05A66" w:rsidRPr="00B05F6F" w:rsidRDefault="00B05A66" w:rsidP="00B05A6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m)</w:t>
            </w:r>
          </w:p>
        </w:tc>
        <w:tc>
          <w:tcPr>
            <w:tcW w:w="2007" w:type="pct"/>
            <w:noWrap/>
          </w:tcPr>
          <w:p w:rsidR="00B05A66" w:rsidRPr="00B05F6F" w:rsidRDefault="00B05A66" w:rsidP="00B05A6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Log</w:t>
            </w:r>
            <w:r w:rsidRPr="00B05F6F">
              <w:rPr>
                <w:rFonts w:ascii="Times New Roman" w:eastAsia="Times New Roman" w:hAnsi="Times New Roman" w:cs="Times New Roman"/>
                <w:sz w:val="18"/>
                <w:szCs w:val="18"/>
                <w:vertAlign w:val="subscript"/>
                <w:lang w:val="en-US"/>
              </w:rPr>
              <w:t>10</w:t>
            </w:r>
            <w:r w:rsidRPr="00B05F6F">
              <w:rPr>
                <w:rFonts w:ascii="Times New Roman" w:eastAsia="Times New Roman" w:hAnsi="Times New Roman" w:cs="Times New Roman"/>
                <w:sz w:val="18"/>
                <w:szCs w:val="18"/>
                <w:lang w:val="en-US"/>
              </w:rPr>
              <w:t>(TT) = a + b * Log</w:t>
            </w:r>
            <w:r w:rsidRPr="00B05F6F">
              <w:rPr>
                <w:rFonts w:ascii="Times New Roman" w:eastAsia="Times New Roman" w:hAnsi="Times New Roman" w:cs="Times New Roman"/>
                <w:sz w:val="18"/>
                <w:szCs w:val="18"/>
                <w:vertAlign w:val="subscript"/>
                <w:lang w:val="en-US"/>
              </w:rPr>
              <w:t>10</w:t>
            </w:r>
            <w:r w:rsidRPr="00B05F6F">
              <w:rPr>
                <w:rFonts w:ascii="Times New Roman" w:eastAsia="Times New Roman" w:hAnsi="Times New Roman" w:cs="Times New Roman"/>
                <w:sz w:val="18"/>
                <w:szCs w:val="18"/>
                <w:lang w:val="en-US"/>
              </w:rPr>
              <w:t>(SVL), where SVL is Log</w:t>
            </w:r>
            <w:r w:rsidRPr="00B05F6F">
              <w:rPr>
                <w:rFonts w:ascii="Times New Roman" w:eastAsia="Times New Roman" w:hAnsi="Times New Roman" w:cs="Times New Roman"/>
                <w:sz w:val="18"/>
                <w:szCs w:val="18"/>
                <w:vertAlign w:val="subscript"/>
                <w:lang w:val="en-US"/>
              </w:rPr>
              <w:t>10</w:t>
            </w:r>
            <w:r w:rsidRPr="00B05F6F">
              <w:rPr>
                <w:rFonts w:ascii="Times New Roman" w:eastAsia="Times New Roman" w:hAnsi="Times New Roman" w:cs="Times New Roman"/>
                <w:sz w:val="18"/>
                <w:szCs w:val="18"/>
                <w:lang w:val="en-US"/>
              </w:rPr>
              <w:t>(SVL) = a + b * Log</w:t>
            </w:r>
            <w:r w:rsidRPr="00B05F6F">
              <w:rPr>
                <w:rFonts w:ascii="Times New Roman" w:eastAsia="Times New Roman" w:hAnsi="Times New Roman" w:cs="Times New Roman"/>
                <w:sz w:val="18"/>
                <w:szCs w:val="18"/>
                <w:vertAlign w:val="subscript"/>
                <w:lang w:val="en-US"/>
              </w:rPr>
              <w:t>10</w:t>
            </w:r>
            <w:r w:rsidRPr="00B05F6F">
              <w:rPr>
                <w:rFonts w:ascii="Times New Roman" w:eastAsia="Times New Roman" w:hAnsi="Times New Roman" w:cs="Times New Roman"/>
                <w:sz w:val="18"/>
                <w:szCs w:val="18"/>
                <w:lang w:val="en-US"/>
              </w:rPr>
              <w:t>(DCL)</w:t>
            </w:r>
          </w:p>
        </w:tc>
        <w:tc>
          <w:tcPr>
            <w:tcW w:w="1711" w:type="pct"/>
            <w:noWrap/>
          </w:tcPr>
          <w:p w:rsidR="00B05A66" w:rsidRPr="00B05F6F" w:rsidRDefault="00B05A66" w:rsidP="00B05A6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DOI":"10.1371/journal.pone.0117944","ISSN":"1932-6203","abstract":"Purussaurus brasiliensis thrived in the northwestern portion of South America during the Late Miocene. Although substantial material has been recovered since its early discovery, this fossil crocodilian can still be considered as very poorly understood. In the present work, we used regression equations based on modern crocodilians to present novel details about the morphometry, bite-force and paleobiology of this species. According to our results, an adult Purussaurus brasiliensis was estimated to reach around 12.5 m in length, weighing around 8.4 metric tons, with a mean daily food intake of 40.6 kg. It was capable of generating sustained bite forces of 69,000 N (around 7 metric tons-force). The extreme size and strength reached by this animal seems to have allowed it to include a wide range of prey in its diet, making it a top predator in its ecosystem. As an adult, it would have preyed upon large to very large vertebrates, and, being unmatched by any other carnivore, it avoided competition. The evolution of a large body size granted P. brasiliensis many advantages, but it may also have led to its vulnerability. The constantly changing environment on a large geological scale may have reduced its long-term survival, favoring smaller species more resilient to ecological shifts.","author":[{"dropping-particle":"","family":"Aureliano","given":"Tito","non-dropping-particle":"","parse-names":false,"suffix":""},{"dropping-particle":"","family":"Ghilardi","given":"Aline M.","non-dropping-particle":"","parse-names":false,"suffix":""},{"dropping-particle":"","family":"Guilherme","given":"Edson","non-dropping-particle":"","parse-names":false,"suffix":""},{"dropping-particle":"","family":"Souza-Filho","given":"Jonas P.","non-dropping-particle":"","parse-names":false,"suffix":""},{"dropping-particle":"","family":"Cavalcanti","given":"Mauro","non-dropping-particle":"","parse-names":false,"suffix":""},{"dropping-particle":"","family":"Riff","given":"Douglas","non-dropping-particle":"","parse-names":false,"suffix":""}],"container-title":"PLOS ONE","id":"ITEM-1","issue":"2","issued":{"date-parts":[["2015","2","17"]]},"page":"e0117944","publisher":"Public Library of Science","title":"Morphometry, Bite-Force, and Paleobiology of the Late Miocene Caiman Purussaurus brasiliensis","type":"article-journal","volume":"10"},"uris":["http://www.mendeley.com/documents/?uuid=30de76a5-46ba-34b0-ba43-29b072da0f74"]}],"mendeley":{"formattedCitation":"(Aureliano &lt;i&gt;et al.&lt;/i&gt; 2015)","manualFormatting":"Aureliano et al. (2015;","plainTextFormattedCitation":"(Aureliano et al. 2015)","previouslyFormattedCitation":"(Aureliano &lt;i&gt;et al.&lt;/i&gt; 2015)"},"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 xml:space="preserve">Aureliano </w:t>
            </w:r>
            <w:r w:rsidRPr="00B05F6F">
              <w:rPr>
                <w:rFonts w:ascii="Times New Roman" w:hAnsi="Times New Roman" w:cs="Times New Roman"/>
                <w:i/>
                <w:noProof/>
                <w:sz w:val="18"/>
                <w:szCs w:val="18"/>
                <w:lang w:val="en-US"/>
              </w:rPr>
              <w:t>et al.</w:t>
            </w:r>
            <w:r w:rsidRPr="00B05F6F">
              <w:rPr>
                <w:rFonts w:ascii="Times New Roman" w:hAnsi="Times New Roman" w:cs="Times New Roman"/>
                <w:noProof/>
                <w:sz w:val="18"/>
                <w:szCs w:val="18"/>
                <w:lang w:val="en-US"/>
              </w:rPr>
              <w:t xml:space="preserve"> (2015;</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based on </w:t>
            </w:r>
            <w:r w:rsidRPr="00B05F6F">
              <w:rPr>
                <w:rFonts w:ascii="Times New Roman" w:hAnsi="Times New Roman" w:cs="Times New Roman"/>
                <w:i/>
                <w:sz w:val="18"/>
                <w:szCs w:val="18"/>
                <w:lang w:val="en-US"/>
              </w:rPr>
              <w:t xml:space="preserve">Caiman </w:t>
            </w:r>
            <w:proofErr w:type="spellStart"/>
            <w:r w:rsidRPr="00B05F6F">
              <w:rPr>
                <w:rFonts w:ascii="Times New Roman" w:hAnsi="Times New Roman" w:cs="Times New Roman"/>
                <w:i/>
                <w:sz w:val="18"/>
                <w:szCs w:val="18"/>
                <w:lang w:val="en-US"/>
              </w:rPr>
              <w:t>latirostris</w:t>
            </w:r>
            <w:proofErr w:type="spellEnd"/>
            <w:r w:rsidRPr="00B05F6F">
              <w:rPr>
                <w:rFonts w:ascii="Times New Roman" w:hAnsi="Times New Roman" w:cs="Times New Roman"/>
                <w:sz w:val="18"/>
                <w:szCs w:val="18"/>
                <w:lang w:val="en-US"/>
              </w:rPr>
              <w:t>)</w:t>
            </w:r>
          </w:p>
        </w:tc>
      </w:tr>
      <w:tr w:rsidR="00B05A66"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05A66" w:rsidRPr="00B05F6F" w:rsidRDefault="00B05A66" w:rsidP="00B05A66">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T5</w:t>
            </w:r>
          </w:p>
        </w:tc>
        <w:tc>
          <w:tcPr>
            <w:tcW w:w="882" w:type="pct"/>
            <w:noWrap/>
          </w:tcPr>
          <w:p w:rsidR="00B05A66" w:rsidRPr="00B05F6F" w:rsidRDefault="00B05A66" w:rsidP="00B05A6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m)</w:t>
            </w:r>
          </w:p>
        </w:tc>
        <w:tc>
          <w:tcPr>
            <w:tcW w:w="2007" w:type="pct"/>
            <w:noWrap/>
          </w:tcPr>
          <w:p w:rsidR="00B05A66" w:rsidRPr="00B05F6F" w:rsidRDefault="00DC3798" w:rsidP="00B05A6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L = (7.717 * DCL) – 20.</w:t>
            </w:r>
            <w:r w:rsidR="00B05A66" w:rsidRPr="00B05F6F">
              <w:rPr>
                <w:rFonts w:ascii="Times New Roman" w:eastAsia="Times New Roman" w:hAnsi="Times New Roman" w:cs="Times New Roman"/>
                <w:sz w:val="18"/>
                <w:szCs w:val="18"/>
                <w:lang w:val="en-US"/>
              </w:rPr>
              <w:t>224</w:t>
            </w:r>
          </w:p>
        </w:tc>
        <w:tc>
          <w:tcPr>
            <w:tcW w:w="1711" w:type="pct"/>
            <w:noWrap/>
          </w:tcPr>
          <w:p w:rsidR="00B05A66" w:rsidRPr="00B05F6F" w:rsidRDefault="00B05A66" w:rsidP="00B05A6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DOI":"10.1126/science.1066521","ISBN":"0036-8075","ISSN":"00368075","PMID":"11679634","abstract":"New fossils of the giant African crocodyliform Sarcosuchus imperator clarify its skeletal anatomy, growth patterns, size, longevity, and phylogenetic position. The skull has an expansive narial bulla and elongate jaws studded with stout, smooth crowns that do not interlock. The jaw form suggests a generalized diet of large vertebrates, including fish and dinosaurs. S. imperator is estimated to have grown to a maximum body length of at least 11 to 12 meters and body weight of about 8 metric tons over a life-span of 50 to 60 years. Unlike its closest relatives, which lived as specialized piscivores in marginal marine habitats, S. imperator thrived in fluvial environments.","author":[{"dropping-particle":"","family":"Sereno","given":"P C","non-dropping-particle":"","parse-names":false,"suffix":""},{"dropping-particle":"","family":"Larsson","given":"H C.E.","non-dropping-particle":"","parse-names":false,"suffix":""},{"dropping-particle":"","family":"Sidor","given":"C A","non-dropping-particle":"","parse-names":false,"suffix":""},{"dropping-particle":"","family":"Gado","given":"B","non-dropping-particle":"","parse-names":false,"suffix":""}],"container-title":"Science","id":"ITEM-1","issue":"5546","issued":{"date-parts":[["2001","11","16"]]},"page":"1516-1519","publisher":"American Association for the Advancement of Science","title":"The giant crocodyliform Sarcosuchus from the cretaceous of Africa","type":"article-journal","volume":"294"},"uris":["http://www.mendeley.com/documents/?uuid=9b0f4257-8552-3f70-a7a9-d3330a6ca2d9"]}],"mendeley":{"formattedCitation":"(Sereno &lt;i&gt;et al.&lt;/i&gt; 2001)","manualFormatting":"Sereno et al. (2001","plainTextFormattedCitation":"(Sereno et al. 2001)","previouslyFormattedCitation":"(Sereno &lt;i&gt;et al.&lt;/i&gt; 2001)"},"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 xml:space="preserve">Sereno </w:t>
            </w:r>
            <w:r w:rsidRPr="00B05F6F">
              <w:rPr>
                <w:rFonts w:ascii="Times New Roman" w:hAnsi="Times New Roman" w:cs="Times New Roman"/>
                <w:i/>
                <w:noProof/>
                <w:sz w:val="18"/>
                <w:szCs w:val="18"/>
                <w:lang w:val="en-US"/>
              </w:rPr>
              <w:t>et al.</w:t>
            </w:r>
            <w:r w:rsidRPr="00B05F6F">
              <w:rPr>
                <w:rFonts w:ascii="Times New Roman" w:hAnsi="Times New Roman" w:cs="Times New Roman"/>
                <w:noProof/>
                <w:sz w:val="18"/>
                <w:szCs w:val="18"/>
                <w:lang w:val="en-US"/>
              </w:rPr>
              <w:t xml:space="preserve"> (2001</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based in </w:t>
            </w:r>
            <w:r w:rsidRPr="00B05F6F">
              <w:rPr>
                <w:rFonts w:ascii="Times New Roman" w:hAnsi="Times New Roman" w:cs="Times New Roman"/>
                <w:i/>
                <w:sz w:val="18"/>
                <w:szCs w:val="18"/>
                <w:lang w:val="en-US"/>
              </w:rPr>
              <w:t>Gavialis gangeticus)</w:t>
            </w:r>
          </w:p>
        </w:tc>
      </w:tr>
      <w:tr w:rsidR="00B05A66" w:rsidRPr="00B05F6F" w:rsidTr="0052008B">
        <w:trPr>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05A66" w:rsidRPr="00B05F6F" w:rsidRDefault="00B05A66" w:rsidP="00B05A66">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T6</w:t>
            </w:r>
          </w:p>
        </w:tc>
        <w:tc>
          <w:tcPr>
            <w:tcW w:w="882" w:type="pct"/>
            <w:noWrap/>
          </w:tcPr>
          <w:p w:rsidR="00B05A66" w:rsidRPr="00B05F6F" w:rsidRDefault="00B05A66" w:rsidP="00B05A6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m)</w:t>
            </w:r>
          </w:p>
        </w:tc>
        <w:tc>
          <w:tcPr>
            <w:tcW w:w="2007" w:type="pct"/>
            <w:noWrap/>
          </w:tcPr>
          <w:p w:rsidR="00B05A66" w:rsidRPr="00B05F6F" w:rsidRDefault="00B05A66" w:rsidP="00B05A6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 xml:space="preserve">TL = 6.5 * DCL </w:t>
            </w:r>
          </w:p>
        </w:tc>
        <w:tc>
          <w:tcPr>
            <w:tcW w:w="1711" w:type="pct"/>
            <w:noWrap/>
          </w:tcPr>
          <w:p w:rsidR="00B05A66" w:rsidRPr="00B05F6F" w:rsidRDefault="00B05A66" w:rsidP="00B05A6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author":[{"dropping-particle":"","family":"Whitaker","given":"Rom","non-dropping-particle":"","parse-names":false,"suffix":""},{"dropping-particle":"","family":"Whitaker","given":"Nik","non-dropping-particle":"","parse-names":false,"suffix":""}],"container-title":"Crocodile Specialist Group Newsletter","id":"ITEM-1","issue":"4","issued":{"date-parts":[["2008"]]},"page":"26-30","title":"WHO'S GOT THE BIGGEST?","type":"article-journal","volume":"27"},"uris":["http://www.mendeley.com/documents/?uuid=3e6c3da8-08ee-3357-890d-c87878639f1f"]}],"mendeley":{"formattedCitation":"(Whitaker and Whitaker 2008)","manualFormatting":"Whitaker and Whitaker (2008)","plainTextFormattedCitation":"(Whitaker and Whitaker 2008)","previouslyFormattedCitation":"(Whitaker and Whitaker 2008)"},"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Whitaker and Whitaker (2008)</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for </w:t>
            </w:r>
            <w:proofErr w:type="spellStart"/>
            <w:r w:rsidRPr="00B05F6F">
              <w:rPr>
                <w:rFonts w:ascii="Times New Roman" w:hAnsi="Times New Roman" w:cs="Times New Roman"/>
                <w:sz w:val="18"/>
                <w:szCs w:val="18"/>
                <w:lang w:val="en-US"/>
              </w:rPr>
              <w:t>longirostrine</w:t>
            </w:r>
            <w:proofErr w:type="spellEnd"/>
            <w:r w:rsidRPr="00B05F6F">
              <w:rPr>
                <w:rFonts w:ascii="Times New Roman" w:hAnsi="Times New Roman" w:cs="Times New Roman"/>
                <w:sz w:val="18"/>
                <w:szCs w:val="18"/>
                <w:lang w:val="en-US"/>
              </w:rPr>
              <w:t xml:space="preserve"> taxa</w:t>
            </w:r>
          </w:p>
        </w:tc>
      </w:tr>
      <w:tr w:rsidR="00B05A66"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05A66" w:rsidRPr="00B05F6F" w:rsidRDefault="00B05A66" w:rsidP="00B05A66">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T7</w:t>
            </w:r>
          </w:p>
        </w:tc>
        <w:tc>
          <w:tcPr>
            <w:tcW w:w="882" w:type="pct"/>
            <w:noWrap/>
          </w:tcPr>
          <w:p w:rsidR="00B05A66" w:rsidRPr="00B05F6F" w:rsidRDefault="00B05A66" w:rsidP="00B05A6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otal length (mm)</w:t>
            </w:r>
          </w:p>
        </w:tc>
        <w:tc>
          <w:tcPr>
            <w:tcW w:w="2007" w:type="pct"/>
            <w:noWrap/>
          </w:tcPr>
          <w:p w:rsidR="00B05A66" w:rsidRPr="00B05F6F" w:rsidRDefault="00B05A66" w:rsidP="00B05A6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TL =((3.136*DCL –2.616) + 4.356)/0.546</w:t>
            </w:r>
          </w:p>
        </w:tc>
        <w:tc>
          <w:tcPr>
            <w:tcW w:w="1711" w:type="pct"/>
            <w:noWrap/>
          </w:tcPr>
          <w:p w:rsidR="00B05A66" w:rsidRPr="00B05F6F" w:rsidRDefault="00B05A66" w:rsidP="00B05A66">
            <w:pPr>
              <w:spacing w:line="360" w:lineRule="auto"/>
              <w:ind w:firstLine="3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DOI":"10.1071/ZO16079","ISSN":"0004-959X","abstract":"&lt;p&gt;We conducted a morphometric analysis of 279 Crocodylus johnstoni, using specimens from the McKinlay River (n = 265) and Arnhem Land (n = 14), to meet the management need for predicting body size of C. johnstoni from isolated body parts. The results also allow reconstruction of C. johnstoni dimensions for comparison with other crocodilian species. We detected sexual dimorphism in some body measurements from the McKinlay River, and geographic variation in the morphology of McKinlay River and Arnhem Land populations, but differences were slight. There is pronounced allometric growth in C. johnstoni in the immediate post-hatching phase, largely due to elongation of the snout after exiting the confines of the egg. We compared the size, shape and relative growth of C. johnstoni with that of other crocodilian species for which equivalent data are available, but particularly the other Australian crocodile, Crocodylus porosus. C. porosus has a proportionately longer tail and a shorter but wider snout than C. johnstoni, and we discuss possible ecological correlates of these and other differences.&lt;/p&gt;","author":[{"dropping-particle":"","family":"Edwards","given":"Glenn P.","non-dropping-particle":"","parse-names":false,"suffix":""},{"dropping-particle":"","family":"Webb","given":"Grahame J.","non-dropping-particle":"","parse-names":false,"suffix":""},{"dropping-particle":"","family":"Manolis","given":"S. Charlie","non-dropping-particle":"","parse-names":false,"suffix":""},{"dropping-particle":"","family":"Mazanov","given":"Alex","non-dropping-particle":"","parse-names":false,"suffix":""}],"container-title":"Australian Journal of Zoology","id":"ITEM-1","issue":"2","issued":{"date-parts":[["2017","9","20"]]},"page":"97","publisher":"CSIRO PUBLISHING","title":"Morphometric analysis of the Australian freshwater crocodile (Crocodylus johnstoni)","type":"article-journal","volume":"65"},"uris":["http://www.mendeley.com/documents/?uuid=e2e6cd6f-0e46-3e23-ba0a-7fcf0471fb25"]}],"mendeley":{"formattedCitation":"(Edwards &lt;i&gt;et al.&lt;/i&gt; 2017)","manualFormatting":"Edwards et al. (2017)","plainTextFormattedCitation":"(Edwards et al. 2017)","previouslyFormattedCitation":"(Edwards &lt;i&gt;et al.&lt;/i&gt; 2017)"},"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 xml:space="preserve">Edwards </w:t>
            </w:r>
            <w:r w:rsidRPr="00B05F6F">
              <w:rPr>
                <w:rFonts w:ascii="Times New Roman" w:hAnsi="Times New Roman" w:cs="Times New Roman"/>
                <w:i/>
                <w:noProof/>
                <w:sz w:val="18"/>
                <w:szCs w:val="18"/>
                <w:lang w:val="en-US"/>
              </w:rPr>
              <w:t>et al.</w:t>
            </w:r>
            <w:r w:rsidRPr="00B05F6F">
              <w:rPr>
                <w:rFonts w:ascii="Times New Roman" w:hAnsi="Times New Roman" w:cs="Times New Roman"/>
                <w:noProof/>
                <w:sz w:val="18"/>
                <w:szCs w:val="18"/>
                <w:lang w:val="en-US"/>
              </w:rPr>
              <w:t xml:space="preserve"> (2017)</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based </w:t>
            </w:r>
            <w:r w:rsidRPr="00B05F6F">
              <w:rPr>
                <w:rFonts w:ascii="Times New Roman" w:hAnsi="Times New Roman" w:cs="Times New Roman"/>
                <w:i/>
                <w:sz w:val="18"/>
                <w:szCs w:val="18"/>
                <w:lang w:val="en-US"/>
              </w:rPr>
              <w:t>Crocodylus johnstoni</w:t>
            </w:r>
          </w:p>
        </w:tc>
      </w:tr>
      <w:tr w:rsidR="00B856BF" w:rsidRPr="00B05F6F" w:rsidTr="0052008B">
        <w:trPr>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856BF" w:rsidRPr="00B05F6F" w:rsidRDefault="00B856BF" w:rsidP="00B856BF">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M1</w:t>
            </w:r>
          </w:p>
        </w:tc>
        <w:tc>
          <w:tcPr>
            <w:tcW w:w="882"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ody mass (kg)</w:t>
            </w:r>
          </w:p>
        </w:tc>
        <w:tc>
          <w:tcPr>
            <w:tcW w:w="2007"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t>BM = 2.658 * TL^3.242</w:t>
            </w:r>
          </w:p>
        </w:tc>
        <w:tc>
          <w:tcPr>
            <w:tcW w:w="1711"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author":[{"dropping-particle":"","family":"Grigg","given":"Gordon","non-dropping-particle":"","parse-names":false,"suffix":""}],"id":"ITEM-1","issued":{"date-parts":[["2015"]]},"number-of-pages":"649","publisher":"Cornell University Press","publisher-place":"Ithaca, New York","title":"Biology and evolution of crocodylians","type":"book"},"uris":["http://www.mendeley.com/documents/?uuid=536fc8c9-df10-3ff0-b5b0-430cac672bb5"]}],"mendeley":{"formattedCitation":"(Grigg 2015)","manualFormatting":"Grigg (2015)","plainTextFormattedCitation":"(Grigg 2015)","previouslyFormattedCitation":"(Grigg 2015)"},"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Grigg (2015)</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for </w:t>
            </w:r>
            <w:r w:rsidRPr="00B05F6F">
              <w:rPr>
                <w:rFonts w:ascii="Times New Roman" w:hAnsi="Times New Roman" w:cs="Times New Roman"/>
                <w:i/>
                <w:sz w:val="18"/>
                <w:szCs w:val="18"/>
                <w:lang w:val="en-US"/>
              </w:rPr>
              <w:t xml:space="preserve">C. </w:t>
            </w:r>
            <w:proofErr w:type="spellStart"/>
            <w:r w:rsidRPr="00B05F6F">
              <w:rPr>
                <w:rFonts w:ascii="Times New Roman" w:hAnsi="Times New Roman" w:cs="Times New Roman"/>
                <w:i/>
                <w:sz w:val="18"/>
                <w:szCs w:val="18"/>
                <w:lang w:val="en-US"/>
              </w:rPr>
              <w:t>porosus</w:t>
            </w:r>
            <w:proofErr w:type="spellEnd"/>
          </w:p>
        </w:tc>
      </w:tr>
      <w:tr w:rsidR="0052008B"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856BF" w:rsidRPr="00B05F6F" w:rsidRDefault="00B856BF" w:rsidP="00B856BF">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M2</w:t>
            </w:r>
          </w:p>
        </w:tc>
        <w:tc>
          <w:tcPr>
            <w:tcW w:w="882" w:type="pct"/>
            <w:noWrap/>
          </w:tcPr>
          <w:p w:rsidR="00B856BF" w:rsidRPr="00B05F6F" w:rsidRDefault="00B856BF" w:rsidP="00B856B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ody mass (kg)</w:t>
            </w:r>
          </w:p>
        </w:tc>
        <w:tc>
          <w:tcPr>
            <w:tcW w:w="2007" w:type="pct"/>
            <w:noWrap/>
          </w:tcPr>
          <w:p w:rsidR="00B856BF" w:rsidRPr="00B05F6F" w:rsidRDefault="00B856BF" w:rsidP="004A13B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proofErr w:type="spellStart"/>
            <w:r w:rsidRPr="00B05F6F">
              <w:rPr>
                <w:rFonts w:ascii="Times New Roman" w:eastAsia="Times New Roman" w:hAnsi="Times New Roman" w:cs="Times New Roman"/>
                <w:sz w:val="18"/>
                <w:szCs w:val="18"/>
                <w:lang w:val="en-US"/>
              </w:rPr>
              <w:t>LnBM</w:t>
            </w:r>
            <w:proofErr w:type="spellEnd"/>
            <w:r w:rsidRPr="00B05F6F">
              <w:rPr>
                <w:rFonts w:ascii="Times New Roman" w:eastAsia="Times New Roman" w:hAnsi="Times New Roman" w:cs="Times New Roman"/>
                <w:sz w:val="18"/>
                <w:szCs w:val="18"/>
                <w:lang w:val="en-US"/>
              </w:rPr>
              <w:t>=(</w:t>
            </w:r>
            <w:proofErr w:type="spellStart"/>
            <w:r w:rsidRPr="00B05F6F">
              <w:rPr>
                <w:rFonts w:ascii="Times New Roman" w:eastAsia="Times New Roman" w:hAnsi="Times New Roman" w:cs="Times New Roman"/>
                <w:sz w:val="18"/>
                <w:szCs w:val="18"/>
                <w:lang w:val="en-US"/>
              </w:rPr>
              <w:t>LnTL</w:t>
            </w:r>
            <w:proofErr w:type="spellEnd"/>
            <w:r w:rsidRPr="00B05F6F">
              <w:rPr>
                <w:rFonts w:ascii="Times New Roman" w:eastAsia="Times New Roman" w:hAnsi="Times New Roman" w:cs="Times New Roman"/>
                <w:sz w:val="18"/>
                <w:szCs w:val="18"/>
                <w:lang w:val="en-US"/>
              </w:rPr>
              <w:t xml:space="preserve"> – 2</w:t>
            </w:r>
            <w:r w:rsidR="004A13B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05) / 0</w:t>
            </w:r>
            <w:r w:rsidR="004A13B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32</w:t>
            </w:r>
          </w:p>
        </w:tc>
        <w:tc>
          <w:tcPr>
            <w:tcW w:w="1711" w:type="pct"/>
            <w:noWrap/>
          </w:tcPr>
          <w:p w:rsidR="00B856BF" w:rsidRPr="00B05F6F" w:rsidRDefault="00B856BF" w:rsidP="00B856B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fldChar w:fldCharType="begin" w:fldLock="1"/>
            </w:r>
            <w:r w:rsidR="00E648CC" w:rsidRPr="00B05F6F">
              <w:rPr>
                <w:rFonts w:ascii="Times New Roman" w:eastAsia="Times New Roman" w:hAnsi="Times New Roman" w:cs="Times New Roman"/>
                <w:sz w:val="18"/>
                <w:szCs w:val="18"/>
                <w:lang w:val="en-US"/>
              </w:rPr>
              <w:instrText>ADDIN CSL_CITATION {"citationItems":[{"id":"ITEM-1","itemData":{"DOI":"10.18475/cjos.v45i1.a12","ISSN":"0008-6452","abstract":"We used morphometric data from 1276 Crocodylus moreletii captured in northern Belize (1992–2001) to develop predictive models for determining body size (total length [TL], snout-vent length [SVL]) from measurements of single attributes (dorsal cranial length [DCL], cranial width [CW], snout length [SL] and width [SW], body mass [BM], rear-foot length [RFL]), quantify sexual size dimorphism, examine ontogenetic changes in cranial morphology, re-evaluate maximum body size attained by this species, and estimate standing crop biomass of crocodiles at our principal study site. Strong positive allometric relationships were found between measures of body length and other morphometric attributes, and provide a reliable means to estimate body length from tracks, skulls, and body parts. The maximum DCL:CW ratio is attained at a relatively small body size and preceded a dietary shift from insects and arachnids to vertebrates and ampullarid snails. The SL:SW ratio of C. moreletii is highly variable and because of overlap with C. acutus, deemed of little value for distinguishing these two sympatric species. Both overall and adult sex ratio (female:male) was male biased and differed significantly from parity. The mean SVL of adult males (98.3 ± 21.3 cm) was significantly greater than that of adult females (87.3 ± 15.9 cm). A compressed sexual size dimorphism index (SDI) of 2.12 was calculated for C. moreletii in northern Belize. Based on skull measurements, the current size record for C. moreletii in Belize is 362 cm TL. Standing crop biomass of C. moreletii at our principal study site (Gold Button Lagoon) was estimated to be 9.5 kg/ha.","author":[{"dropping-particle":"","family":"Platt","given":"Steven G.","non-dropping-particle":"","parse-names":false,"suffix":""},{"dropping-particle":"","family":"Rainwater","given":"Thomas R.","non-dropping-particle":"","parse-names":false,"suffix":""},{"dropping-particle":"","family":"Thorbjarnarson","given":"John B.","non-dropping-particle":"","parse-names":false,"suffix":""},{"dropping-particle":"","family":"Finger","given":"Adam G.","non-dropping-particle":"","parse-names":false,"suffix":""},{"dropping-particle":"","family":"Anderson","given":"Todd A.","non-dropping-particle":"","parse-names":false,"suffix":""},{"dropping-particle":"","family":"McMurry","given":"Scott T.","non-dropping-particle":"","parse-names":false,"suffix":""}],"container-title":"Caribbean Journal of Science","id":"ITEM-1","issue":"1","issued":{"date-parts":[["2009","1","1"]]},"page":"80-93","publisher":"University of Puerto Rico at Mayagüez","title":"Size estimation, morphometrics, sex ratio, sexual size dimorphism, and biomass of Morelet's crocodile in northern Belize","type":"article-journal","volume":"45"},"uris":["http://www.mendeley.com/documents/?uuid=5112ecf3-7fa0-35b6-85a0-4b298b9f31ad"]}],"mendeley":{"formattedCitation":"(Platt &lt;i&gt;et al.&lt;/i&gt; 2009)","manualFormatting":"Platt et al. (2009","plainTextFormattedCitation":"(Platt et al. 2009)","previouslyFormattedCitation":"(Platt &lt;i&gt;et al.&lt;/i&gt; 2009)"},"properties":{"noteIndex":0},"schema":"https://github.com/citation-style-language/schema/raw/master/csl-citation.json"}</w:instrText>
            </w:r>
            <w:r w:rsidRPr="00B05F6F">
              <w:rPr>
                <w:rFonts w:ascii="Times New Roman" w:eastAsia="Times New Roman" w:hAnsi="Times New Roman" w:cs="Times New Roman"/>
                <w:sz w:val="18"/>
                <w:szCs w:val="18"/>
                <w:lang w:val="en-US"/>
              </w:rPr>
              <w:fldChar w:fldCharType="separate"/>
            </w:r>
            <w:r w:rsidRPr="00B05F6F">
              <w:rPr>
                <w:rFonts w:ascii="Times New Roman" w:eastAsia="Times New Roman" w:hAnsi="Times New Roman" w:cs="Times New Roman"/>
                <w:noProof/>
                <w:sz w:val="18"/>
                <w:szCs w:val="18"/>
                <w:lang w:val="en-US"/>
              </w:rPr>
              <w:t xml:space="preserve">Platt </w:t>
            </w:r>
            <w:r w:rsidRPr="00B05F6F">
              <w:rPr>
                <w:rFonts w:ascii="Times New Roman" w:eastAsia="Times New Roman" w:hAnsi="Times New Roman" w:cs="Times New Roman"/>
                <w:i/>
                <w:noProof/>
                <w:sz w:val="18"/>
                <w:szCs w:val="18"/>
                <w:lang w:val="en-US"/>
              </w:rPr>
              <w:t>et al.</w:t>
            </w:r>
            <w:r w:rsidRPr="00B05F6F">
              <w:rPr>
                <w:rFonts w:ascii="Times New Roman" w:eastAsia="Times New Roman" w:hAnsi="Times New Roman" w:cs="Times New Roman"/>
                <w:noProof/>
                <w:sz w:val="18"/>
                <w:szCs w:val="18"/>
                <w:lang w:val="en-US"/>
              </w:rPr>
              <w:t xml:space="preserve"> (2009</w:t>
            </w:r>
            <w:r w:rsidRPr="00B05F6F">
              <w:rPr>
                <w:rFonts w:ascii="Times New Roman" w:eastAsia="Times New Roman" w:hAnsi="Times New Roman" w:cs="Times New Roman"/>
                <w:sz w:val="18"/>
                <w:szCs w:val="18"/>
                <w:lang w:val="en-US"/>
              </w:rPr>
              <w:fldChar w:fldCharType="end"/>
            </w:r>
            <w:r w:rsidRPr="00B05F6F">
              <w:rPr>
                <w:rFonts w:ascii="Times New Roman" w:eastAsia="Times New Roman" w:hAnsi="Times New Roman" w:cs="Times New Roman"/>
                <w:sz w:val="18"/>
                <w:szCs w:val="18"/>
                <w:lang w:val="en-US"/>
              </w:rPr>
              <w:t xml:space="preserve">; based on </w:t>
            </w:r>
            <w:r w:rsidRPr="00B05F6F">
              <w:rPr>
                <w:rFonts w:ascii="Times New Roman" w:eastAsia="Times New Roman" w:hAnsi="Times New Roman" w:cs="Times New Roman"/>
                <w:i/>
                <w:sz w:val="18"/>
                <w:szCs w:val="18"/>
                <w:lang w:val="en-US"/>
              </w:rPr>
              <w:t xml:space="preserve">C. </w:t>
            </w:r>
            <w:proofErr w:type="spellStart"/>
            <w:r w:rsidRPr="00B05F6F">
              <w:rPr>
                <w:rFonts w:ascii="Times New Roman" w:eastAsia="Times New Roman" w:hAnsi="Times New Roman" w:cs="Times New Roman"/>
                <w:i/>
                <w:sz w:val="18"/>
                <w:szCs w:val="18"/>
                <w:lang w:val="en-US"/>
              </w:rPr>
              <w:t>moreletii</w:t>
            </w:r>
            <w:proofErr w:type="spellEnd"/>
            <w:r w:rsidRPr="00B05F6F">
              <w:rPr>
                <w:rFonts w:ascii="Times New Roman" w:eastAsia="Times New Roman" w:hAnsi="Times New Roman" w:cs="Times New Roman"/>
                <w:sz w:val="18"/>
                <w:szCs w:val="18"/>
                <w:lang w:val="en-US"/>
              </w:rPr>
              <w:t>)</w:t>
            </w:r>
          </w:p>
        </w:tc>
      </w:tr>
      <w:tr w:rsidR="00B856BF" w:rsidRPr="00B05F6F" w:rsidTr="0052008B">
        <w:trPr>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856BF" w:rsidRPr="00B05F6F" w:rsidRDefault="00B856BF" w:rsidP="00B856BF">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M3</w:t>
            </w:r>
          </w:p>
        </w:tc>
        <w:tc>
          <w:tcPr>
            <w:tcW w:w="882"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ody mass (kg)</w:t>
            </w:r>
          </w:p>
        </w:tc>
        <w:tc>
          <w:tcPr>
            <w:tcW w:w="2007" w:type="pct"/>
            <w:noWrap/>
          </w:tcPr>
          <w:p w:rsidR="00B856BF" w:rsidRPr="00B05F6F" w:rsidRDefault="00B856BF" w:rsidP="00DC379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Log</w:t>
            </w:r>
            <w:r w:rsidRPr="00B05F6F">
              <w:rPr>
                <w:rFonts w:ascii="Times New Roman" w:eastAsia="Times New Roman" w:hAnsi="Times New Roman" w:cs="Times New Roman"/>
                <w:sz w:val="18"/>
                <w:szCs w:val="18"/>
                <w:vertAlign w:val="subscript"/>
                <w:lang w:val="en-US"/>
              </w:rPr>
              <w:t>10</w:t>
            </w:r>
            <w:r w:rsidR="00DC3798" w:rsidRPr="00B05F6F">
              <w:rPr>
                <w:rFonts w:ascii="Times New Roman" w:eastAsia="Times New Roman" w:hAnsi="Times New Roman" w:cs="Times New Roman"/>
                <w:sz w:val="18"/>
                <w:szCs w:val="18"/>
                <w:lang w:val="en-US"/>
              </w:rPr>
              <w:t>(BM) = –</w:t>
            </w:r>
            <w:r w:rsidRPr="00B05F6F">
              <w:rPr>
                <w:rFonts w:ascii="Times New Roman" w:eastAsia="Times New Roman" w:hAnsi="Times New Roman" w:cs="Times New Roman"/>
                <w:sz w:val="18"/>
                <w:szCs w:val="18"/>
                <w:lang w:val="en-US"/>
              </w:rPr>
              <w:t>5</w:t>
            </w:r>
            <w:r w:rsidR="00DC379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1240 + 2</w:t>
            </w:r>
            <w:r w:rsidR="00DC3798" w:rsidRPr="00B05F6F">
              <w:rPr>
                <w:rFonts w:ascii="Times New Roman" w:eastAsia="Times New Roman" w:hAnsi="Times New Roman" w:cs="Times New Roman"/>
                <w:sz w:val="18"/>
                <w:szCs w:val="18"/>
                <w:lang w:val="en-US"/>
              </w:rPr>
              <w:t>.</w:t>
            </w:r>
            <w:r w:rsidRPr="00B05F6F">
              <w:rPr>
                <w:rFonts w:ascii="Times New Roman" w:eastAsia="Times New Roman" w:hAnsi="Times New Roman" w:cs="Times New Roman"/>
                <w:sz w:val="18"/>
                <w:szCs w:val="18"/>
                <w:lang w:val="en-US"/>
              </w:rPr>
              <w:t>9221* Log</w:t>
            </w:r>
            <w:r w:rsidRPr="00B05F6F">
              <w:rPr>
                <w:rFonts w:ascii="Times New Roman" w:eastAsia="Times New Roman" w:hAnsi="Times New Roman" w:cs="Times New Roman"/>
                <w:sz w:val="18"/>
                <w:szCs w:val="18"/>
                <w:vertAlign w:val="subscript"/>
                <w:lang w:val="en-US"/>
              </w:rPr>
              <w:t>10</w:t>
            </w:r>
            <w:r w:rsidRPr="00B05F6F">
              <w:rPr>
                <w:rFonts w:ascii="Times New Roman" w:eastAsia="Times New Roman" w:hAnsi="Times New Roman" w:cs="Times New Roman"/>
                <w:sz w:val="18"/>
                <w:szCs w:val="18"/>
                <w:lang w:val="en-US"/>
              </w:rPr>
              <w:t>(TTL)</w:t>
            </w:r>
          </w:p>
        </w:tc>
        <w:tc>
          <w:tcPr>
            <w:tcW w:w="1711"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DOI":"10.1371/journal.pone.0117944","ISSN":"1932-6203","abstract":"Purussaurus brasiliensis thrived in the northwestern portion of South America during the Late Miocene. Although substantial material has been recovered since its early discovery, this fossil crocodilian can still be considered as very poorly understood. In the present work, we used regression equations based on modern crocodilians to present novel details about the morphometry, bite-force and paleobiology of this species. According to our results, an adult Purussaurus brasiliensis was estimated to reach around 12.5 m in length, weighing around 8.4 metric tons, with a mean daily food intake of 40.6 kg. It was capable of generating sustained bite forces of 69,000 N (around 7 metric tons-force). The extreme size and strength reached by this animal seems to have allowed it to include a wide range of prey in its diet, making it a top predator in its ecosystem. As an adult, it would have preyed upon large to very large vertebrates, and, being unmatched by any other carnivore, it avoided competition. The evolution of a large body size granted P. brasiliensis many advantages, but it may also have led to its vulnerability. The constantly changing environment on a large geological scale may have reduced its long-term survival, favoring smaller species more resilient to ecological shifts.","author":[{"dropping-particle":"","family":"Aureliano","given":"Tito","non-dropping-particle":"","parse-names":false,"suffix":""},{"dropping-particle":"","family":"Ghilardi","given":"Aline M.","non-dropping-particle":"","parse-names":false,"suffix":""},{"dropping-particle":"","family":"Guilherme","given":"Edson","non-dropping-particle":"","parse-names":false,"suffix":""},{"dropping-particle":"","family":"Souza-Filho","given":"Jonas P.","non-dropping-particle":"","parse-names":false,"suffix":""},{"dropping-particle":"","family":"Cavalcanti","given":"Mauro","non-dropping-particle":"","parse-names":false,"suffix":""},{"dropping-particle":"","family":"Riff","given":"Douglas","non-dropping-particle":"","parse-names":false,"suffix":""}],"container-title":"PLOS ONE","id":"ITEM-1","issue":"2","issued":{"date-parts":[["2015","2","17"]]},"page":"e0117944","publisher":"Public Library of Science","title":"Morphometry, Bite-Force, and Paleobiology of the Late Miocene Caiman Purussaurus brasiliensis","type":"article-journal","volume":"10"},"uris":["http://www.mendeley.com/documents/?uuid=30de76a5-46ba-34b0-ba43-29b072da0f74"]}],"mendeley":{"formattedCitation":"(Aureliano &lt;i&gt;et al.&lt;/i&gt; 2015)","manualFormatting":"Aureliano et al. (2015;","plainTextFormattedCitation":"(Aureliano et al. 2015)","previouslyFormattedCitation":"(Aureliano &lt;i&gt;et al.&lt;/i&gt; 2015)"},"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 xml:space="preserve">Aureliano </w:t>
            </w:r>
            <w:r w:rsidRPr="00B05F6F">
              <w:rPr>
                <w:rFonts w:ascii="Times New Roman" w:hAnsi="Times New Roman" w:cs="Times New Roman"/>
                <w:i/>
                <w:noProof/>
                <w:sz w:val="18"/>
                <w:szCs w:val="18"/>
                <w:lang w:val="en-US"/>
              </w:rPr>
              <w:t>et al.</w:t>
            </w:r>
            <w:r w:rsidRPr="00B05F6F">
              <w:rPr>
                <w:rFonts w:ascii="Times New Roman" w:hAnsi="Times New Roman" w:cs="Times New Roman"/>
                <w:noProof/>
                <w:sz w:val="18"/>
                <w:szCs w:val="18"/>
                <w:lang w:val="en-US"/>
              </w:rPr>
              <w:t xml:space="preserve"> (2015;</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based on </w:t>
            </w:r>
            <w:r w:rsidRPr="00B05F6F">
              <w:rPr>
                <w:rFonts w:ascii="Times New Roman" w:hAnsi="Times New Roman" w:cs="Times New Roman"/>
                <w:i/>
                <w:sz w:val="18"/>
                <w:szCs w:val="18"/>
                <w:lang w:val="en-US"/>
              </w:rPr>
              <w:t xml:space="preserve">Caiman </w:t>
            </w:r>
            <w:proofErr w:type="spellStart"/>
            <w:r w:rsidRPr="00B05F6F">
              <w:rPr>
                <w:rFonts w:ascii="Times New Roman" w:hAnsi="Times New Roman" w:cs="Times New Roman"/>
                <w:i/>
                <w:sz w:val="18"/>
                <w:szCs w:val="18"/>
                <w:lang w:val="en-US"/>
              </w:rPr>
              <w:t>latirostris</w:t>
            </w:r>
            <w:proofErr w:type="spellEnd"/>
            <w:r w:rsidRPr="00B05F6F">
              <w:rPr>
                <w:rFonts w:ascii="Times New Roman" w:hAnsi="Times New Roman" w:cs="Times New Roman"/>
                <w:sz w:val="18"/>
                <w:szCs w:val="18"/>
                <w:lang w:val="en-US"/>
              </w:rPr>
              <w:t>)</w:t>
            </w:r>
          </w:p>
        </w:tc>
      </w:tr>
      <w:tr w:rsidR="00B856BF"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856BF" w:rsidRPr="00B05F6F" w:rsidRDefault="00B856BF" w:rsidP="00B856BF">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M4</w:t>
            </w:r>
          </w:p>
        </w:tc>
        <w:tc>
          <w:tcPr>
            <w:tcW w:w="882" w:type="pct"/>
            <w:noWrap/>
          </w:tcPr>
          <w:p w:rsidR="00B856BF" w:rsidRPr="00B05F6F" w:rsidRDefault="00B856BF" w:rsidP="00B856B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ody mass (kg)</w:t>
            </w:r>
          </w:p>
        </w:tc>
        <w:tc>
          <w:tcPr>
            <w:tcW w:w="2007" w:type="pct"/>
            <w:noWrap/>
          </w:tcPr>
          <w:p w:rsidR="00B856BF" w:rsidRPr="00B05F6F" w:rsidRDefault="00B856BF" w:rsidP="00B856B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t xml:space="preserve">BM </w:t>
            </w:r>
            <w:r w:rsidRPr="00B05F6F">
              <w:rPr>
                <w:rFonts w:ascii="Times New Roman" w:eastAsia="Times New Roman" w:hAnsi="Times New Roman" w:cs="Times New Roman"/>
                <w:sz w:val="18"/>
                <w:szCs w:val="18"/>
                <w:lang w:val="en-US"/>
              </w:rPr>
              <w:t>= 2.264 * TL^3.428</w:t>
            </w:r>
          </w:p>
        </w:tc>
        <w:tc>
          <w:tcPr>
            <w:tcW w:w="1711" w:type="pct"/>
            <w:noWrap/>
          </w:tcPr>
          <w:p w:rsidR="00B856BF" w:rsidRPr="00B05F6F" w:rsidRDefault="00B856BF" w:rsidP="00B856B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author":[{"dropping-particle":"","family":"Grigg","given":"Gordon","non-dropping-particle":"","parse-names":false,"suffix":""}],"id":"ITEM-1","issued":{"date-parts":[["2015"]]},"number-of-pages":"649","publisher":"Cornell University Press","publisher-place":"Ithaca, New York","title":"Biology and evolution of crocodylians","type":"book"},"uris":["http://www.mendeley.com/documents/?uuid=536fc8c9-df10-3ff0-b5b0-430cac672bb5"]}],"mendeley":{"formattedCitation":"(Grigg 2015)","manualFormatting":"Grigg (2015)","plainTextFormattedCitation":"(Grigg 2015)","previouslyFormattedCitation":"(Grigg 2015)"},"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Grigg (2015)</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for </w:t>
            </w:r>
            <w:r w:rsidRPr="00B05F6F">
              <w:rPr>
                <w:rFonts w:ascii="Times New Roman" w:hAnsi="Times New Roman" w:cs="Times New Roman"/>
                <w:i/>
                <w:sz w:val="18"/>
                <w:szCs w:val="18"/>
                <w:lang w:val="en-US"/>
              </w:rPr>
              <w:t>A. mississippiensis</w:t>
            </w:r>
          </w:p>
        </w:tc>
      </w:tr>
      <w:tr w:rsidR="00B856BF" w:rsidRPr="00B05F6F" w:rsidTr="0052008B">
        <w:trPr>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856BF" w:rsidRPr="00B05F6F" w:rsidRDefault="00B856BF" w:rsidP="00B856BF">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M5</w:t>
            </w:r>
          </w:p>
        </w:tc>
        <w:tc>
          <w:tcPr>
            <w:tcW w:w="882"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ody mass (kg)</w:t>
            </w:r>
          </w:p>
        </w:tc>
        <w:tc>
          <w:tcPr>
            <w:tcW w:w="2007" w:type="pct"/>
            <w:noWrap/>
          </w:tcPr>
          <w:p w:rsidR="00B856BF" w:rsidRPr="00B05F6F" w:rsidRDefault="00B856BF" w:rsidP="00B856B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t xml:space="preserve">BM </w:t>
            </w:r>
            <w:r w:rsidRPr="00B05F6F">
              <w:rPr>
                <w:rFonts w:ascii="Times New Roman" w:eastAsia="Times New Roman" w:hAnsi="Times New Roman" w:cs="Times New Roman"/>
                <w:sz w:val="18"/>
                <w:szCs w:val="18"/>
                <w:lang w:val="en-US"/>
              </w:rPr>
              <w:t>= (0.15892*DCL) – 395.66</w:t>
            </w:r>
          </w:p>
        </w:tc>
        <w:tc>
          <w:tcPr>
            <w:tcW w:w="1711" w:type="pct"/>
            <w:noWrap/>
          </w:tcPr>
          <w:p w:rsidR="00B856BF" w:rsidRPr="00B05F6F" w:rsidRDefault="0052008B" w:rsidP="0052008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B05F6F">
              <w:rPr>
                <w:rFonts w:ascii="Times New Roman" w:hAnsi="Times New Roman" w:cs="Times New Roman"/>
                <w:sz w:val="18"/>
                <w:szCs w:val="18"/>
                <w:lang w:val="en-US"/>
              </w:rPr>
              <w:t xml:space="preserve">Based on </w:t>
            </w:r>
            <w:proofErr w:type="spellStart"/>
            <w:r w:rsidR="00B856BF" w:rsidRPr="00B05F6F">
              <w:rPr>
                <w:rFonts w:ascii="Times New Roman" w:hAnsi="Times New Roman" w:cs="Times New Roman"/>
                <w:sz w:val="18"/>
                <w:szCs w:val="18"/>
                <w:lang w:val="en-US"/>
              </w:rPr>
              <w:t>ESM_Table</w:t>
            </w:r>
            <w:proofErr w:type="spellEnd"/>
            <w:r w:rsidR="00B856BF" w:rsidRPr="00B05F6F">
              <w:rPr>
                <w:rFonts w:ascii="Times New Roman" w:hAnsi="Times New Roman" w:cs="Times New Roman"/>
                <w:sz w:val="18"/>
                <w:szCs w:val="18"/>
                <w:lang w:val="en-US"/>
              </w:rPr>
              <w:t xml:space="preserve"> 2.</w:t>
            </w:r>
          </w:p>
        </w:tc>
      </w:tr>
      <w:tr w:rsidR="00B856BF" w:rsidRPr="00B05F6F" w:rsidTr="0052008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noWrap/>
          </w:tcPr>
          <w:p w:rsidR="00B856BF" w:rsidRPr="00B05F6F" w:rsidRDefault="00B856BF" w:rsidP="00B856BF">
            <w:pPr>
              <w:spacing w:line="360" w:lineRule="auto"/>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M6</w:t>
            </w:r>
          </w:p>
        </w:tc>
        <w:tc>
          <w:tcPr>
            <w:tcW w:w="882" w:type="pct"/>
            <w:noWrap/>
          </w:tcPr>
          <w:p w:rsidR="00B856BF" w:rsidRPr="00B05F6F" w:rsidRDefault="00B856BF" w:rsidP="00B856B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eastAsia="Times New Roman" w:hAnsi="Times New Roman" w:cs="Times New Roman"/>
                <w:sz w:val="18"/>
                <w:szCs w:val="18"/>
                <w:lang w:val="en-US"/>
              </w:rPr>
              <w:t>Body mass (kg)</w:t>
            </w:r>
          </w:p>
        </w:tc>
        <w:tc>
          <w:tcPr>
            <w:tcW w:w="2007" w:type="pct"/>
            <w:noWrap/>
          </w:tcPr>
          <w:p w:rsidR="00B856BF" w:rsidRPr="00B05F6F" w:rsidRDefault="004A13B8" w:rsidP="0052008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rPr>
            </w:pPr>
            <w:r w:rsidRPr="00B05F6F">
              <w:rPr>
                <w:rFonts w:ascii="Times New Roman" w:hAnsi="Times New Roman" w:cs="Times New Roman"/>
                <w:sz w:val="18"/>
                <w:szCs w:val="18"/>
                <w:lang w:val="en-US"/>
              </w:rPr>
              <w:t>Ln BM= (0.311 * SVL) + 3.653</w:t>
            </w:r>
            <w:r w:rsidR="0052008B" w:rsidRPr="00B05F6F">
              <w:rPr>
                <w:rFonts w:ascii="Times New Roman" w:hAnsi="Times New Roman" w:cs="Times New Roman"/>
                <w:sz w:val="18"/>
                <w:szCs w:val="18"/>
                <w:lang w:val="en-US"/>
              </w:rPr>
              <w:t xml:space="preserve"> where the SVL is  (DCL + 2.616)/ 3.136</w:t>
            </w:r>
          </w:p>
        </w:tc>
        <w:tc>
          <w:tcPr>
            <w:tcW w:w="1711" w:type="pct"/>
            <w:noWrap/>
          </w:tcPr>
          <w:p w:rsidR="00B856BF" w:rsidRPr="00B05F6F" w:rsidRDefault="00B856BF" w:rsidP="00B856BF">
            <w:pPr>
              <w:spacing w:line="360" w:lineRule="auto"/>
              <w:ind w:firstLine="3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05F6F">
              <w:rPr>
                <w:rFonts w:ascii="Times New Roman" w:hAnsi="Times New Roman" w:cs="Times New Roman"/>
                <w:sz w:val="18"/>
                <w:szCs w:val="18"/>
                <w:lang w:val="en-US"/>
              </w:rPr>
              <w:fldChar w:fldCharType="begin" w:fldLock="1"/>
            </w:r>
            <w:r w:rsidRPr="00B05F6F">
              <w:rPr>
                <w:rFonts w:ascii="Times New Roman" w:hAnsi="Times New Roman" w:cs="Times New Roman"/>
                <w:sz w:val="18"/>
                <w:szCs w:val="18"/>
                <w:lang w:val="en-US"/>
              </w:rPr>
              <w:instrText>ADDIN CSL_CITATION {"citationItems":[{"id":"ITEM-1","itemData":{"DOI":"10.1071/ZO16079","ISSN":"0004-959X","abstract":"&lt;p&gt;We conducted a morphometric analysis of 279 Crocodylus johnstoni, using specimens from the McKinlay River (n = 265) and Arnhem Land (n = 14), to meet the management need for predicting body size of C. johnstoni from isolated body parts. The results also allow reconstruction of C. johnstoni dimensions for comparison with other crocodilian species. We detected sexual dimorphism in some body measurements from the McKinlay River, and geographic variation in the morphology of McKinlay River and Arnhem Land populations, but differences were slight. There is pronounced allometric growth in C. johnstoni in the immediate post-hatching phase, largely due to elongation of the snout after exiting the confines of the egg. We compared the size, shape and relative growth of C. johnstoni with that of other crocodilian species for which equivalent data are available, but particularly the other Australian crocodile, Crocodylus porosus. C. porosus has a proportionately longer tail and a shorter but wider snout than C. johnstoni, and we discuss possible ecological correlates of these and other differences.&lt;/p&gt;","author":[{"dropping-particle":"","family":"Edwards","given":"Glenn P.","non-dropping-particle":"","parse-names":false,"suffix":""},{"dropping-particle":"","family":"Webb","given":"Grahame J.","non-dropping-particle":"","parse-names":false,"suffix":""},{"dropping-particle":"","family":"Manolis","given":"S. Charlie","non-dropping-particle":"","parse-names":false,"suffix":""},{"dropping-particle":"","family":"Mazanov","given":"Alex","non-dropping-particle":"","parse-names":false,"suffix":""}],"container-title":"Australian Journal of Zoology","id":"ITEM-1","issue":"2","issued":{"date-parts":[["2017","9","20"]]},"page":"97","publisher":"CSIRO PUBLISHING","title":"Morphometric analysis of the Australian freshwater crocodile (Crocodylus johnstoni)","type":"article-journal","volume":"65"},"uris":["http://www.mendeley.com/documents/?uuid=e2e6cd6f-0e46-3e23-ba0a-7fcf0471fb25"]}],"mendeley":{"formattedCitation":"(Edwards &lt;i&gt;et al.&lt;/i&gt; 2017)","manualFormatting":"Edwards et al. (2017)","plainTextFormattedCitation":"(Edwards et al. 2017)","previouslyFormattedCitation":"(Edwards &lt;i&gt;et al.&lt;/i&gt; 2017)"},"properties":{"noteIndex":0},"schema":"https://github.com/citation-style-language/schema/raw/master/csl-citation.json"}</w:instrText>
            </w:r>
            <w:r w:rsidRPr="00B05F6F">
              <w:rPr>
                <w:rFonts w:ascii="Times New Roman" w:hAnsi="Times New Roman" w:cs="Times New Roman"/>
                <w:sz w:val="18"/>
                <w:szCs w:val="18"/>
                <w:lang w:val="en-US"/>
              </w:rPr>
              <w:fldChar w:fldCharType="separate"/>
            </w:r>
            <w:r w:rsidRPr="00B05F6F">
              <w:rPr>
                <w:rFonts w:ascii="Times New Roman" w:hAnsi="Times New Roman" w:cs="Times New Roman"/>
                <w:noProof/>
                <w:sz w:val="18"/>
                <w:szCs w:val="18"/>
                <w:lang w:val="en-US"/>
              </w:rPr>
              <w:t xml:space="preserve">Edwards </w:t>
            </w:r>
            <w:r w:rsidRPr="00B05F6F">
              <w:rPr>
                <w:rFonts w:ascii="Times New Roman" w:hAnsi="Times New Roman" w:cs="Times New Roman"/>
                <w:i/>
                <w:noProof/>
                <w:sz w:val="18"/>
                <w:szCs w:val="18"/>
                <w:lang w:val="en-US"/>
              </w:rPr>
              <w:t>et al.</w:t>
            </w:r>
            <w:r w:rsidRPr="00B05F6F">
              <w:rPr>
                <w:rFonts w:ascii="Times New Roman" w:hAnsi="Times New Roman" w:cs="Times New Roman"/>
                <w:noProof/>
                <w:sz w:val="18"/>
                <w:szCs w:val="18"/>
                <w:lang w:val="en-US"/>
              </w:rPr>
              <w:t xml:space="preserve"> (2017)</w:t>
            </w:r>
            <w:r w:rsidRPr="00B05F6F">
              <w:rPr>
                <w:rFonts w:ascii="Times New Roman" w:hAnsi="Times New Roman" w:cs="Times New Roman"/>
                <w:sz w:val="18"/>
                <w:szCs w:val="18"/>
                <w:lang w:val="en-US"/>
              </w:rPr>
              <w:fldChar w:fldCharType="end"/>
            </w:r>
            <w:r w:rsidRPr="00B05F6F">
              <w:rPr>
                <w:rFonts w:ascii="Times New Roman" w:hAnsi="Times New Roman" w:cs="Times New Roman"/>
                <w:sz w:val="18"/>
                <w:szCs w:val="18"/>
                <w:lang w:val="en-US"/>
              </w:rPr>
              <w:t xml:space="preserve">, based </w:t>
            </w:r>
            <w:r w:rsidRPr="00B05F6F">
              <w:rPr>
                <w:rFonts w:ascii="Times New Roman" w:hAnsi="Times New Roman" w:cs="Times New Roman"/>
                <w:i/>
                <w:sz w:val="18"/>
                <w:szCs w:val="18"/>
                <w:lang w:val="en-US"/>
              </w:rPr>
              <w:t>Crocodylus johnstoni</w:t>
            </w:r>
          </w:p>
        </w:tc>
      </w:tr>
    </w:tbl>
    <w:p w:rsidR="000C5718" w:rsidRPr="00B05F6F" w:rsidRDefault="000C5718" w:rsidP="004553B1">
      <w:pPr>
        <w:spacing w:after="0" w:line="360" w:lineRule="auto"/>
        <w:jc w:val="both"/>
        <w:rPr>
          <w:rFonts w:ascii="Times New Roman" w:hAnsi="Times New Roman" w:cs="Times New Roman"/>
          <w:sz w:val="24"/>
          <w:szCs w:val="24"/>
          <w:lang w:val="en-US"/>
        </w:rPr>
      </w:pPr>
    </w:p>
    <w:p w:rsidR="007605D9" w:rsidRPr="00B05F6F" w:rsidRDefault="006145C8" w:rsidP="004553B1">
      <w:pPr>
        <w:spacing w:after="0" w:line="360" w:lineRule="auto"/>
        <w:jc w:val="both"/>
        <w:rPr>
          <w:rStyle w:val="Hipervnculo"/>
          <w:rFonts w:ascii="Times New Roman" w:hAnsi="Times New Roman" w:cs="Times New Roman"/>
          <w:color w:val="auto"/>
          <w:sz w:val="24"/>
          <w:szCs w:val="24"/>
          <w:u w:val="none"/>
          <w:lang w:val="en-US"/>
        </w:rPr>
      </w:pPr>
      <w:r w:rsidRPr="00B05F6F">
        <w:rPr>
          <w:rStyle w:val="Hipervnculo"/>
          <w:rFonts w:ascii="Times New Roman" w:hAnsi="Times New Roman" w:cs="Times New Roman"/>
          <w:b/>
          <w:color w:val="auto"/>
          <w:sz w:val="24"/>
          <w:szCs w:val="24"/>
          <w:u w:val="none"/>
          <w:lang w:val="en-US"/>
        </w:rPr>
        <w:t xml:space="preserve">ESM_2) </w:t>
      </w:r>
      <w:r w:rsidR="00814D6F" w:rsidRPr="00B05F6F">
        <w:rPr>
          <w:rStyle w:val="Hipervnculo"/>
          <w:rFonts w:ascii="Times New Roman" w:hAnsi="Times New Roman" w:cs="Times New Roman"/>
          <w:b/>
          <w:color w:val="auto"/>
          <w:sz w:val="24"/>
          <w:szCs w:val="24"/>
          <w:u w:val="none"/>
          <w:lang w:val="en-US"/>
        </w:rPr>
        <w:t>Diversifications analysis results and b</w:t>
      </w:r>
      <w:r w:rsidRPr="00B05F6F">
        <w:rPr>
          <w:rStyle w:val="Hipervnculo"/>
          <w:rFonts w:ascii="Times New Roman" w:hAnsi="Times New Roman" w:cs="Times New Roman"/>
          <w:b/>
          <w:color w:val="auto"/>
          <w:sz w:val="24"/>
          <w:szCs w:val="24"/>
          <w:u w:val="none"/>
          <w:lang w:val="en-US"/>
        </w:rPr>
        <w:t>ody s</w:t>
      </w:r>
      <w:r w:rsidR="007605D9" w:rsidRPr="00B05F6F">
        <w:rPr>
          <w:rStyle w:val="Hipervnculo"/>
          <w:rFonts w:ascii="Times New Roman" w:hAnsi="Times New Roman" w:cs="Times New Roman"/>
          <w:b/>
          <w:color w:val="auto"/>
          <w:sz w:val="24"/>
          <w:szCs w:val="24"/>
          <w:u w:val="none"/>
          <w:lang w:val="en-US"/>
        </w:rPr>
        <w:t xml:space="preserve">ize as </w:t>
      </w:r>
      <w:r w:rsidR="00D72188">
        <w:rPr>
          <w:rStyle w:val="Hipervnculo"/>
          <w:rFonts w:ascii="Times New Roman" w:hAnsi="Times New Roman" w:cs="Times New Roman"/>
          <w:b/>
          <w:color w:val="auto"/>
          <w:sz w:val="24"/>
          <w:szCs w:val="24"/>
          <w:u w:val="none"/>
          <w:lang w:val="en-US"/>
        </w:rPr>
        <w:t xml:space="preserve">a </w:t>
      </w:r>
      <w:r w:rsidR="007605D9" w:rsidRPr="00B05F6F">
        <w:rPr>
          <w:rStyle w:val="Hipervnculo"/>
          <w:rFonts w:ascii="Times New Roman" w:hAnsi="Times New Roman" w:cs="Times New Roman"/>
          <w:b/>
          <w:color w:val="auto"/>
          <w:sz w:val="24"/>
          <w:szCs w:val="24"/>
          <w:u w:val="none"/>
          <w:lang w:val="en-US"/>
        </w:rPr>
        <w:t>time</w:t>
      </w:r>
      <w:r w:rsidR="00D72188">
        <w:rPr>
          <w:rStyle w:val="Hipervnculo"/>
          <w:rFonts w:ascii="Times New Roman" w:hAnsi="Times New Roman" w:cs="Times New Roman"/>
          <w:b/>
          <w:color w:val="auto"/>
          <w:sz w:val="24"/>
          <w:szCs w:val="24"/>
          <w:u w:val="none"/>
          <w:lang w:val="en-US"/>
        </w:rPr>
        <w:t>-</w:t>
      </w:r>
      <w:r w:rsidR="007605D9" w:rsidRPr="00B05F6F">
        <w:rPr>
          <w:rStyle w:val="Hipervnculo"/>
          <w:rFonts w:ascii="Times New Roman" w:hAnsi="Times New Roman" w:cs="Times New Roman"/>
          <w:b/>
          <w:color w:val="auto"/>
          <w:sz w:val="24"/>
          <w:szCs w:val="24"/>
          <w:u w:val="none"/>
          <w:lang w:val="en-US"/>
        </w:rPr>
        <w:t>continuous variable</w:t>
      </w:r>
    </w:p>
    <w:p w:rsidR="00EF62A3" w:rsidRDefault="00EF62A3" w:rsidP="00EF62A3">
      <w:pPr>
        <w:spacing w:after="0" w:line="360" w:lineRule="auto"/>
        <w:jc w:val="both"/>
        <w:rPr>
          <w:rStyle w:val="Hipervnculo"/>
          <w:rFonts w:ascii="Times New Roman" w:hAnsi="Times New Roman" w:cs="Times New Roman"/>
          <w:color w:val="auto"/>
          <w:sz w:val="24"/>
          <w:szCs w:val="24"/>
          <w:u w:val="none"/>
          <w:lang w:val="en-US"/>
        </w:rPr>
      </w:pPr>
      <w:r>
        <w:rPr>
          <w:rStyle w:val="Hipervnculo"/>
          <w:rFonts w:ascii="Times New Roman" w:hAnsi="Times New Roman" w:cs="Times New Roman"/>
          <w:color w:val="auto"/>
          <w:sz w:val="24"/>
          <w:szCs w:val="24"/>
          <w:u w:val="none"/>
          <w:lang w:val="en-US"/>
        </w:rPr>
        <w:t>The m</w:t>
      </w:r>
      <w:r w:rsidR="002F0E40" w:rsidRPr="002F0E40">
        <w:rPr>
          <w:rStyle w:val="Hipervnculo"/>
          <w:rFonts w:ascii="Times New Roman" w:hAnsi="Times New Roman" w:cs="Times New Roman"/>
          <w:color w:val="auto"/>
          <w:sz w:val="24"/>
          <w:szCs w:val="24"/>
          <w:u w:val="none"/>
          <w:lang w:val="en-US"/>
        </w:rPr>
        <w:t xml:space="preserve">aximum likelihood </w:t>
      </w:r>
      <w:r>
        <w:rPr>
          <w:rStyle w:val="Hipervnculo"/>
          <w:rFonts w:ascii="Times New Roman" w:hAnsi="Times New Roman" w:cs="Times New Roman"/>
          <w:color w:val="auto"/>
          <w:sz w:val="24"/>
          <w:szCs w:val="24"/>
          <w:u w:val="none"/>
          <w:lang w:val="en-US"/>
        </w:rPr>
        <w:t xml:space="preserve">results strongly suggest that the TPP model is the best supported by our data (Fig. ESM_1). </w:t>
      </w:r>
    </w:p>
    <w:p w:rsidR="00EF62A3" w:rsidRDefault="00EF62A3" w:rsidP="00EF62A3">
      <w:pPr>
        <w:spacing w:after="0" w:line="360" w:lineRule="auto"/>
        <w:jc w:val="center"/>
        <w:rPr>
          <w:rStyle w:val="Hipervnculo"/>
          <w:rFonts w:ascii="Times New Roman" w:hAnsi="Times New Roman" w:cs="Times New Roman"/>
          <w:color w:val="auto"/>
          <w:sz w:val="24"/>
          <w:szCs w:val="24"/>
          <w:u w:val="none"/>
          <w:lang w:val="en-US"/>
        </w:rPr>
      </w:pPr>
      <w:r>
        <w:rPr>
          <w:noProof/>
          <w:lang w:eastAsia="es-CL"/>
        </w:rPr>
        <w:drawing>
          <wp:inline distT="0" distB="0" distL="0" distR="0" wp14:anchorId="15D5CFFC" wp14:editId="085F5EFE">
            <wp:extent cx="4752975" cy="22119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1881" t="24754" r="17855" b="17086"/>
                    <a:stretch/>
                  </pic:blipFill>
                  <pic:spPr bwMode="auto">
                    <a:xfrm>
                      <a:off x="0" y="0"/>
                      <a:ext cx="4762981" cy="2216588"/>
                    </a:xfrm>
                    <a:prstGeom prst="rect">
                      <a:avLst/>
                    </a:prstGeom>
                    <a:ln>
                      <a:noFill/>
                    </a:ln>
                    <a:extLst>
                      <a:ext uri="{53640926-AAD7-44D8-BBD7-CCE9431645EC}">
                        <a14:shadowObscured xmlns:a14="http://schemas.microsoft.com/office/drawing/2010/main"/>
                      </a:ext>
                    </a:extLst>
                  </pic:spPr>
                </pic:pic>
              </a:graphicData>
            </a:graphic>
          </wp:inline>
        </w:drawing>
      </w:r>
    </w:p>
    <w:p w:rsidR="00EF62A3" w:rsidRPr="00EF62A3" w:rsidRDefault="00EF62A3" w:rsidP="00EF62A3">
      <w:pPr>
        <w:spacing w:after="0" w:line="360" w:lineRule="auto"/>
        <w:jc w:val="center"/>
        <w:rPr>
          <w:rStyle w:val="Hipervnculo"/>
          <w:rFonts w:ascii="Times New Roman" w:hAnsi="Times New Roman" w:cs="Times New Roman"/>
          <w:color w:val="auto"/>
          <w:sz w:val="18"/>
          <w:szCs w:val="24"/>
          <w:u w:val="none"/>
          <w:lang w:val="en-US"/>
        </w:rPr>
      </w:pPr>
      <w:r w:rsidRPr="00EF62A3">
        <w:rPr>
          <w:rStyle w:val="Hipervnculo"/>
          <w:rFonts w:ascii="Times New Roman" w:hAnsi="Times New Roman" w:cs="Times New Roman"/>
          <w:b/>
          <w:smallCaps/>
          <w:color w:val="auto"/>
          <w:sz w:val="18"/>
          <w:szCs w:val="24"/>
          <w:u w:val="none"/>
          <w:lang w:val="en-US"/>
        </w:rPr>
        <w:t>Fig. ESM_1</w:t>
      </w:r>
      <w:r w:rsidRPr="00EF62A3">
        <w:rPr>
          <w:rStyle w:val="Hipervnculo"/>
          <w:rFonts w:ascii="Times New Roman" w:hAnsi="Times New Roman" w:cs="Times New Roman"/>
          <w:color w:val="auto"/>
          <w:sz w:val="18"/>
          <w:szCs w:val="24"/>
          <w:u w:val="none"/>
          <w:lang w:val="en-US"/>
        </w:rPr>
        <w:t>. Results of the maximum likelihood test for asse</w:t>
      </w:r>
      <w:r w:rsidR="00D72188">
        <w:rPr>
          <w:rStyle w:val="Hipervnculo"/>
          <w:rFonts w:ascii="Times New Roman" w:hAnsi="Times New Roman" w:cs="Times New Roman"/>
          <w:color w:val="auto"/>
          <w:sz w:val="18"/>
          <w:szCs w:val="24"/>
          <w:u w:val="none"/>
          <w:lang w:val="en-US"/>
        </w:rPr>
        <w:t>s</w:t>
      </w:r>
      <w:r w:rsidRPr="00EF62A3">
        <w:rPr>
          <w:rStyle w:val="Hipervnculo"/>
          <w:rFonts w:ascii="Times New Roman" w:hAnsi="Times New Roman" w:cs="Times New Roman"/>
          <w:color w:val="auto"/>
          <w:sz w:val="18"/>
          <w:szCs w:val="24"/>
          <w:u w:val="none"/>
          <w:lang w:val="en-US"/>
        </w:rPr>
        <w:t>sing which of NHPP, HPP, or TPP is best supported by the data.</w:t>
      </w:r>
    </w:p>
    <w:p w:rsidR="00EF62A3" w:rsidRDefault="00EF62A3" w:rsidP="00EF62A3">
      <w:pPr>
        <w:spacing w:after="0" w:line="360" w:lineRule="auto"/>
        <w:jc w:val="both"/>
        <w:rPr>
          <w:rStyle w:val="Hipervnculo"/>
          <w:rFonts w:ascii="Times New Roman" w:hAnsi="Times New Roman" w:cs="Times New Roman"/>
          <w:color w:val="auto"/>
          <w:sz w:val="24"/>
          <w:szCs w:val="24"/>
          <w:u w:val="none"/>
          <w:lang w:val="en-US"/>
        </w:rPr>
      </w:pPr>
    </w:p>
    <w:p w:rsidR="00C07BA5" w:rsidRPr="00B05F6F" w:rsidRDefault="00B05F6F" w:rsidP="00EF62A3">
      <w:pPr>
        <w:spacing w:after="0" w:line="360" w:lineRule="auto"/>
        <w:ind w:firstLine="708"/>
        <w:jc w:val="both"/>
        <w:rPr>
          <w:rFonts w:ascii="Times New Roman" w:hAnsi="Times New Roman" w:cs="Times New Roman"/>
          <w:sz w:val="24"/>
          <w:szCs w:val="24"/>
          <w:lang w:val="en-US"/>
        </w:rPr>
      </w:pPr>
      <w:r w:rsidRPr="00B05F6F">
        <w:rPr>
          <w:rStyle w:val="Hipervnculo"/>
          <w:rFonts w:ascii="Times New Roman" w:hAnsi="Times New Roman" w:cs="Times New Roman"/>
          <w:color w:val="auto"/>
          <w:sz w:val="24"/>
          <w:szCs w:val="24"/>
          <w:u w:val="none"/>
          <w:lang w:val="en-US"/>
        </w:rPr>
        <w:lastRenderedPageBreak/>
        <w:t xml:space="preserve">In the </w:t>
      </w:r>
      <w:r w:rsidR="00EF62A3">
        <w:rPr>
          <w:rStyle w:val="Hipervnculo"/>
          <w:rFonts w:ascii="Times New Roman" w:hAnsi="Times New Roman" w:cs="Times New Roman"/>
          <w:color w:val="auto"/>
          <w:sz w:val="24"/>
          <w:szCs w:val="24"/>
          <w:u w:val="none"/>
          <w:lang w:val="en-US"/>
        </w:rPr>
        <w:t>T</w:t>
      </w:r>
      <w:r w:rsidRPr="00B05F6F">
        <w:rPr>
          <w:rStyle w:val="Hipervnculo"/>
          <w:rFonts w:ascii="Times New Roman" w:hAnsi="Times New Roman" w:cs="Times New Roman"/>
          <w:color w:val="auto"/>
          <w:sz w:val="24"/>
          <w:szCs w:val="24"/>
          <w:u w:val="none"/>
          <w:lang w:val="en-US"/>
        </w:rPr>
        <w:t>able ESM_</w:t>
      </w:r>
      <w:r w:rsidR="00EF62A3">
        <w:rPr>
          <w:rStyle w:val="Hipervnculo"/>
          <w:rFonts w:ascii="Times New Roman" w:hAnsi="Times New Roman" w:cs="Times New Roman"/>
          <w:color w:val="auto"/>
          <w:sz w:val="24"/>
          <w:szCs w:val="24"/>
          <w:u w:val="none"/>
          <w:lang w:val="en-US"/>
        </w:rPr>
        <w:t>4</w:t>
      </w:r>
      <w:r w:rsidRPr="00B05F6F">
        <w:rPr>
          <w:rStyle w:val="Hipervnculo"/>
          <w:rFonts w:ascii="Times New Roman" w:hAnsi="Times New Roman" w:cs="Times New Roman"/>
          <w:color w:val="auto"/>
          <w:sz w:val="24"/>
          <w:szCs w:val="24"/>
          <w:u w:val="none"/>
          <w:lang w:val="en-US"/>
        </w:rPr>
        <w:t xml:space="preserve"> are summarized the results of the </w:t>
      </w:r>
      <w:proofErr w:type="spellStart"/>
      <w:r w:rsidRPr="00B05F6F">
        <w:rPr>
          <w:rStyle w:val="Hipervnculo"/>
          <w:rFonts w:ascii="Times New Roman" w:hAnsi="Times New Roman" w:cs="Times New Roman"/>
          <w:color w:val="auto"/>
          <w:sz w:val="24"/>
          <w:szCs w:val="24"/>
          <w:u w:val="none"/>
          <w:lang w:val="en-US"/>
        </w:rPr>
        <w:t>PyRate</w:t>
      </w:r>
      <w:proofErr w:type="spellEnd"/>
      <w:r w:rsidRPr="00B05F6F">
        <w:rPr>
          <w:rStyle w:val="Hipervnculo"/>
          <w:rFonts w:ascii="Times New Roman" w:hAnsi="Times New Roman" w:cs="Times New Roman"/>
          <w:color w:val="auto"/>
          <w:sz w:val="24"/>
          <w:szCs w:val="24"/>
          <w:u w:val="none"/>
          <w:lang w:val="en-US"/>
        </w:rPr>
        <w:t xml:space="preserve"> analyses, including the estimated speciation, extinction, diversification and preservation rates. This </w:t>
      </w:r>
      <w:r w:rsidR="00F22908" w:rsidRPr="00B05F6F">
        <w:rPr>
          <w:rFonts w:ascii="Times New Roman" w:hAnsi="Times New Roman" w:cs="Times New Roman"/>
          <w:sz w:val="24"/>
          <w:szCs w:val="24"/>
          <w:lang w:val="en-US"/>
        </w:rPr>
        <w:t xml:space="preserve">results </w:t>
      </w:r>
      <w:r w:rsidR="006145C8" w:rsidRPr="00B05F6F">
        <w:rPr>
          <w:rFonts w:ascii="Times New Roman" w:hAnsi="Times New Roman" w:cs="Times New Roman"/>
          <w:sz w:val="24"/>
          <w:szCs w:val="24"/>
          <w:lang w:val="en-US"/>
        </w:rPr>
        <w:t>permi</w:t>
      </w:r>
      <w:r w:rsidR="002E38AF" w:rsidRPr="00B05F6F">
        <w:rPr>
          <w:rFonts w:ascii="Times New Roman" w:hAnsi="Times New Roman" w:cs="Times New Roman"/>
          <w:sz w:val="24"/>
          <w:szCs w:val="24"/>
          <w:lang w:val="en-US"/>
        </w:rPr>
        <w:t>t us to estimate the mean</w:t>
      </w:r>
      <w:r w:rsidR="006145C8" w:rsidRPr="00B05F6F">
        <w:rPr>
          <w:rFonts w:ascii="Times New Roman" w:hAnsi="Times New Roman" w:cs="Times New Roman"/>
          <w:sz w:val="24"/>
          <w:szCs w:val="24"/>
          <w:lang w:val="en-US"/>
        </w:rPr>
        <w:t xml:space="preserve"> </w:t>
      </w:r>
      <w:r w:rsidR="002E38AF" w:rsidRPr="00B05F6F">
        <w:rPr>
          <w:rFonts w:ascii="Times New Roman" w:hAnsi="Times New Roman" w:cs="Times New Roman"/>
          <w:sz w:val="24"/>
          <w:szCs w:val="24"/>
          <w:lang w:val="en-US"/>
        </w:rPr>
        <w:t xml:space="preserve">time of speciation and extinction (in Ma) of each </w:t>
      </w:r>
      <w:r w:rsidRPr="00B05F6F">
        <w:rPr>
          <w:rFonts w:ascii="Times New Roman" w:hAnsi="Times New Roman" w:cs="Times New Roman"/>
          <w:sz w:val="24"/>
          <w:szCs w:val="24"/>
          <w:lang w:val="en-US"/>
        </w:rPr>
        <w:t>analyzed</w:t>
      </w:r>
      <w:r w:rsidR="00876CA8" w:rsidRPr="00B05F6F">
        <w:rPr>
          <w:rFonts w:ascii="Times New Roman" w:hAnsi="Times New Roman" w:cs="Times New Roman"/>
          <w:sz w:val="24"/>
          <w:szCs w:val="24"/>
          <w:lang w:val="en-US"/>
        </w:rPr>
        <w:t xml:space="preserve"> taxa</w:t>
      </w:r>
      <w:r w:rsidR="006145C8" w:rsidRPr="00B05F6F">
        <w:rPr>
          <w:rFonts w:ascii="Times New Roman" w:hAnsi="Times New Roman" w:cs="Times New Roman"/>
          <w:sz w:val="24"/>
          <w:szCs w:val="24"/>
          <w:lang w:val="en-US"/>
        </w:rPr>
        <w:t xml:space="preserve"> considering the uncertainties of the fossil preservation</w:t>
      </w:r>
      <w:r w:rsidR="00F22908" w:rsidRPr="00B05F6F">
        <w:rPr>
          <w:rFonts w:ascii="Times New Roman" w:hAnsi="Times New Roman" w:cs="Times New Roman"/>
          <w:sz w:val="24"/>
          <w:szCs w:val="24"/>
          <w:lang w:val="en-US"/>
        </w:rPr>
        <w:t>,</w:t>
      </w:r>
      <w:r w:rsidR="002E38AF" w:rsidRPr="00B05F6F">
        <w:rPr>
          <w:rFonts w:ascii="Times New Roman" w:hAnsi="Times New Roman" w:cs="Times New Roman"/>
          <w:sz w:val="24"/>
          <w:szCs w:val="24"/>
          <w:lang w:val="en-US"/>
        </w:rPr>
        <w:t xml:space="preserve"> which together with the BM (kg)</w:t>
      </w:r>
      <w:r w:rsidR="006145C8" w:rsidRPr="00B05F6F">
        <w:rPr>
          <w:rFonts w:ascii="Times New Roman" w:hAnsi="Times New Roman" w:cs="Times New Roman"/>
          <w:sz w:val="24"/>
          <w:szCs w:val="24"/>
          <w:lang w:val="en-US"/>
        </w:rPr>
        <w:t xml:space="preserve"> </w:t>
      </w:r>
      <w:r w:rsidR="002E38AF" w:rsidRPr="00B05F6F">
        <w:rPr>
          <w:rFonts w:ascii="Times New Roman" w:hAnsi="Times New Roman" w:cs="Times New Roman"/>
          <w:sz w:val="24"/>
          <w:szCs w:val="24"/>
          <w:lang w:val="en-US"/>
        </w:rPr>
        <w:t>and Log</w:t>
      </w:r>
      <w:r w:rsidR="002E38AF" w:rsidRPr="00B05F6F">
        <w:rPr>
          <w:rFonts w:ascii="Times New Roman" w:hAnsi="Times New Roman" w:cs="Times New Roman"/>
          <w:sz w:val="24"/>
          <w:szCs w:val="24"/>
          <w:vertAlign w:val="subscript"/>
          <w:lang w:val="en-US"/>
        </w:rPr>
        <w:t>10</w:t>
      </w:r>
      <w:r w:rsidR="002E38AF" w:rsidRPr="00B05F6F">
        <w:rPr>
          <w:rFonts w:ascii="Times New Roman" w:hAnsi="Times New Roman" w:cs="Times New Roman"/>
          <w:sz w:val="24"/>
          <w:szCs w:val="24"/>
          <w:lang w:val="en-US"/>
        </w:rPr>
        <w:t>(BM)</w:t>
      </w:r>
      <w:r w:rsidR="00F22908" w:rsidRPr="00B05F6F">
        <w:rPr>
          <w:rFonts w:ascii="Times New Roman" w:hAnsi="Times New Roman" w:cs="Times New Roman"/>
          <w:sz w:val="24"/>
          <w:szCs w:val="24"/>
          <w:lang w:val="en-US"/>
        </w:rPr>
        <w:t>,</w:t>
      </w:r>
      <w:r w:rsidR="002E38AF" w:rsidRPr="00B05F6F">
        <w:rPr>
          <w:rFonts w:ascii="Times New Roman" w:hAnsi="Times New Roman" w:cs="Times New Roman"/>
          <w:sz w:val="24"/>
          <w:szCs w:val="24"/>
          <w:lang w:val="en-US"/>
        </w:rPr>
        <w:t xml:space="preserve"> </w:t>
      </w:r>
      <w:r w:rsidR="00B36C0A" w:rsidRPr="00B05F6F">
        <w:rPr>
          <w:rFonts w:ascii="Times New Roman" w:hAnsi="Times New Roman" w:cs="Times New Roman"/>
          <w:sz w:val="24"/>
          <w:szCs w:val="24"/>
          <w:lang w:val="en-US"/>
        </w:rPr>
        <w:t>calculated for each tax</w:t>
      </w:r>
      <w:r w:rsidR="00D72188">
        <w:rPr>
          <w:rFonts w:ascii="Times New Roman" w:hAnsi="Times New Roman" w:cs="Times New Roman"/>
          <w:sz w:val="24"/>
          <w:szCs w:val="24"/>
          <w:lang w:val="en-US"/>
        </w:rPr>
        <w:t>on</w:t>
      </w:r>
      <w:r w:rsidR="00F22908" w:rsidRPr="00B05F6F">
        <w:rPr>
          <w:rFonts w:ascii="Times New Roman" w:hAnsi="Times New Roman" w:cs="Times New Roman"/>
          <w:sz w:val="24"/>
          <w:szCs w:val="24"/>
          <w:lang w:val="en-US"/>
        </w:rPr>
        <w:t>,</w:t>
      </w:r>
      <w:r w:rsidR="00B36C0A" w:rsidRPr="00B05F6F">
        <w:rPr>
          <w:rFonts w:ascii="Times New Roman" w:hAnsi="Times New Roman" w:cs="Times New Roman"/>
          <w:sz w:val="24"/>
          <w:szCs w:val="24"/>
          <w:lang w:val="en-US"/>
        </w:rPr>
        <w:t xml:space="preserve"> </w:t>
      </w:r>
      <w:r w:rsidR="002E38AF" w:rsidRPr="00B05F6F">
        <w:rPr>
          <w:rFonts w:ascii="Times New Roman" w:hAnsi="Times New Roman" w:cs="Times New Roman"/>
          <w:sz w:val="24"/>
          <w:szCs w:val="24"/>
          <w:lang w:val="en-US"/>
        </w:rPr>
        <w:t xml:space="preserve">are showed in the </w:t>
      </w:r>
      <w:r w:rsidR="006145C8" w:rsidRPr="00B05F6F">
        <w:rPr>
          <w:rFonts w:ascii="Times New Roman" w:hAnsi="Times New Roman" w:cs="Times New Roman"/>
          <w:sz w:val="24"/>
          <w:szCs w:val="24"/>
          <w:lang w:val="en-US"/>
        </w:rPr>
        <w:t>Table ESM_</w:t>
      </w:r>
      <w:r w:rsidR="00EF62A3">
        <w:rPr>
          <w:rFonts w:ascii="Times New Roman" w:hAnsi="Times New Roman" w:cs="Times New Roman"/>
          <w:sz w:val="24"/>
          <w:szCs w:val="24"/>
          <w:lang w:val="en-US"/>
        </w:rPr>
        <w:t>5</w:t>
      </w:r>
      <w:r w:rsidR="003B50D8" w:rsidRPr="00B05F6F">
        <w:rPr>
          <w:rFonts w:ascii="Times New Roman" w:hAnsi="Times New Roman" w:cs="Times New Roman"/>
          <w:sz w:val="24"/>
          <w:szCs w:val="24"/>
          <w:lang w:val="en-US"/>
        </w:rPr>
        <w:t xml:space="preserve"> </w:t>
      </w:r>
      <w:r w:rsidR="002E38AF" w:rsidRPr="00B05F6F">
        <w:rPr>
          <w:rFonts w:ascii="Times New Roman" w:hAnsi="Times New Roman" w:cs="Times New Roman"/>
          <w:sz w:val="24"/>
          <w:szCs w:val="24"/>
          <w:lang w:val="en-US"/>
        </w:rPr>
        <w:t>(</w:t>
      </w:r>
      <w:r w:rsidR="003B50D8" w:rsidRPr="00B05F6F">
        <w:rPr>
          <w:rFonts w:ascii="Times New Roman" w:hAnsi="Times New Roman" w:cs="Times New Roman"/>
          <w:sz w:val="24"/>
          <w:szCs w:val="24"/>
          <w:lang w:val="en-US"/>
        </w:rPr>
        <w:t>for details</w:t>
      </w:r>
      <w:r w:rsidR="002E38AF" w:rsidRPr="00B05F6F">
        <w:rPr>
          <w:rFonts w:ascii="Times New Roman" w:hAnsi="Times New Roman" w:cs="Times New Roman"/>
          <w:sz w:val="24"/>
          <w:szCs w:val="24"/>
          <w:lang w:val="en-US"/>
        </w:rPr>
        <w:t xml:space="preserve"> see main text</w:t>
      </w:r>
      <w:r w:rsidR="006145C8" w:rsidRPr="00B05F6F">
        <w:rPr>
          <w:rFonts w:ascii="Times New Roman" w:hAnsi="Times New Roman" w:cs="Times New Roman"/>
          <w:sz w:val="24"/>
          <w:szCs w:val="24"/>
          <w:lang w:val="en-US"/>
        </w:rPr>
        <w:t xml:space="preserve">). </w:t>
      </w:r>
      <w:r w:rsidR="00E648CC" w:rsidRPr="00B05F6F">
        <w:rPr>
          <w:rFonts w:ascii="Times New Roman" w:hAnsi="Times New Roman" w:cs="Times New Roman"/>
          <w:sz w:val="24"/>
          <w:szCs w:val="24"/>
          <w:lang w:val="en-US"/>
        </w:rPr>
        <w:t>In this table, e</w:t>
      </w:r>
      <w:r w:rsidR="003B50D8" w:rsidRPr="00B05F6F">
        <w:rPr>
          <w:rFonts w:ascii="Times New Roman" w:hAnsi="Times New Roman" w:cs="Times New Roman"/>
          <w:sz w:val="24"/>
          <w:szCs w:val="24"/>
          <w:lang w:val="en-US"/>
        </w:rPr>
        <w:t xml:space="preserve">xtant taxa </w:t>
      </w:r>
      <w:r w:rsidR="00713230" w:rsidRPr="00B05F6F">
        <w:rPr>
          <w:rFonts w:ascii="Times New Roman" w:hAnsi="Times New Roman" w:cs="Times New Roman"/>
          <w:sz w:val="24"/>
          <w:szCs w:val="24"/>
          <w:lang w:val="en-US"/>
        </w:rPr>
        <w:t xml:space="preserve">without fossil record </w:t>
      </w:r>
      <w:r w:rsidR="003B50D8" w:rsidRPr="00B05F6F">
        <w:rPr>
          <w:rFonts w:ascii="Times New Roman" w:hAnsi="Times New Roman" w:cs="Times New Roman"/>
          <w:sz w:val="24"/>
          <w:szCs w:val="24"/>
          <w:lang w:val="en-US"/>
        </w:rPr>
        <w:t xml:space="preserve">were </w:t>
      </w:r>
      <w:r w:rsidR="003B50D8" w:rsidRPr="00B05F6F">
        <w:rPr>
          <w:rFonts w:ascii="Times New Roman" w:hAnsi="Times New Roman" w:cs="Times New Roman"/>
          <w:noProof/>
          <w:sz w:val="24"/>
          <w:szCs w:val="24"/>
          <w:lang w:val="en-US"/>
        </w:rPr>
        <w:t>coded</w:t>
      </w:r>
      <w:r w:rsidR="003B50D8" w:rsidRPr="00B05F6F">
        <w:rPr>
          <w:rFonts w:ascii="Times New Roman" w:hAnsi="Times New Roman" w:cs="Times New Roman"/>
          <w:sz w:val="24"/>
          <w:szCs w:val="24"/>
          <w:lang w:val="en-US"/>
        </w:rPr>
        <w:t xml:space="preserve"> as being originated during the Holocene. </w:t>
      </w:r>
      <w:r w:rsidR="006145C8" w:rsidRPr="00B05F6F">
        <w:rPr>
          <w:rFonts w:ascii="Times New Roman" w:hAnsi="Times New Roman" w:cs="Times New Roman"/>
          <w:sz w:val="24"/>
          <w:szCs w:val="24"/>
          <w:lang w:val="en-US"/>
        </w:rPr>
        <w:t xml:space="preserve">With these data </w:t>
      </w:r>
      <w:r w:rsidR="002E38AF" w:rsidRPr="00B05F6F">
        <w:rPr>
          <w:rFonts w:ascii="Times New Roman" w:hAnsi="Times New Roman" w:cs="Times New Roman"/>
          <w:sz w:val="24"/>
          <w:szCs w:val="24"/>
          <w:lang w:val="en-US"/>
        </w:rPr>
        <w:t>(Table ESM_</w:t>
      </w:r>
      <w:r w:rsidR="00EF62A3">
        <w:rPr>
          <w:rFonts w:ascii="Times New Roman" w:hAnsi="Times New Roman" w:cs="Times New Roman"/>
          <w:sz w:val="24"/>
          <w:szCs w:val="24"/>
          <w:lang w:val="en-US"/>
        </w:rPr>
        <w:t>5</w:t>
      </w:r>
      <w:r w:rsidR="002E38AF" w:rsidRPr="00B05F6F">
        <w:rPr>
          <w:rFonts w:ascii="Times New Roman" w:hAnsi="Times New Roman" w:cs="Times New Roman"/>
          <w:sz w:val="24"/>
          <w:szCs w:val="24"/>
          <w:lang w:val="en-US"/>
        </w:rPr>
        <w:t xml:space="preserve">) </w:t>
      </w:r>
      <w:r w:rsidR="006145C8" w:rsidRPr="00B05F6F">
        <w:rPr>
          <w:rFonts w:ascii="Times New Roman" w:hAnsi="Times New Roman" w:cs="Times New Roman"/>
          <w:sz w:val="24"/>
          <w:szCs w:val="24"/>
          <w:lang w:val="en-US"/>
        </w:rPr>
        <w:t xml:space="preserve">we computed minimum, mean </w:t>
      </w:r>
      <w:r w:rsidR="00E648CC" w:rsidRPr="00B05F6F">
        <w:rPr>
          <w:rFonts w:ascii="Times New Roman" w:hAnsi="Times New Roman" w:cs="Times New Roman"/>
          <w:sz w:val="24"/>
          <w:szCs w:val="24"/>
          <w:lang w:val="en-US"/>
        </w:rPr>
        <w:t xml:space="preserve">and standard deviation </w:t>
      </w:r>
      <w:r w:rsidRPr="00B05F6F">
        <w:rPr>
          <w:rFonts w:ascii="Times New Roman" w:hAnsi="Times New Roman" w:cs="Times New Roman"/>
          <w:sz w:val="24"/>
          <w:szCs w:val="24"/>
          <w:lang w:val="en-US"/>
        </w:rPr>
        <w:t xml:space="preserve">(disparity) </w:t>
      </w:r>
      <w:r w:rsidR="00E648CC" w:rsidRPr="00B05F6F">
        <w:rPr>
          <w:rFonts w:ascii="Times New Roman" w:hAnsi="Times New Roman" w:cs="Times New Roman"/>
          <w:sz w:val="24"/>
          <w:szCs w:val="24"/>
          <w:lang w:val="en-US"/>
        </w:rPr>
        <w:t xml:space="preserve">of </w:t>
      </w:r>
      <w:r w:rsidR="006145C8" w:rsidRPr="00B05F6F">
        <w:rPr>
          <w:rFonts w:ascii="Times New Roman" w:hAnsi="Times New Roman" w:cs="Times New Roman"/>
          <w:noProof/>
          <w:sz w:val="24"/>
          <w:szCs w:val="24"/>
          <w:lang w:val="en-US"/>
        </w:rPr>
        <w:t>log</w:t>
      </w:r>
      <w:r w:rsidR="00F22908" w:rsidRPr="00B05F6F">
        <w:rPr>
          <w:rFonts w:ascii="Times New Roman" w:hAnsi="Times New Roman" w:cs="Times New Roman"/>
          <w:noProof/>
          <w:sz w:val="24"/>
          <w:szCs w:val="24"/>
          <w:lang w:val="en-US"/>
        </w:rPr>
        <w:t>-</w:t>
      </w:r>
      <w:r w:rsidR="006145C8" w:rsidRPr="00B05F6F">
        <w:rPr>
          <w:rFonts w:ascii="Times New Roman" w:hAnsi="Times New Roman" w:cs="Times New Roman"/>
          <w:noProof/>
          <w:sz w:val="24"/>
          <w:szCs w:val="24"/>
          <w:lang w:val="en-US"/>
        </w:rPr>
        <w:t>transformed</w:t>
      </w:r>
      <w:r w:rsidR="006145C8" w:rsidRPr="00B05F6F">
        <w:rPr>
          <w:rFonts w:ascii="Times New Roman" w:hAnsi="Times New Roman" w:cs="Times New Roman"/>
          <w:sz w:val="24"/>
          <w:szCs w:val="24"/>
          <w:lang w:val="en-US"/>
        </w:rPr>
        <w:t xml:space="preserve"> body mass in 1 </w:t>
      </w:r>
      <w:proofErr w:type="spellStart"/>
      <w:r w:rsidR="006145C8" w:rsidRPr="00B05F6F">
        <w:rPr>
          <w:rFonts w:ascii="Times New Roman" w:hAnsi="Times New Roman" w:cs="Times New Roman"/>
          <w:sz w:val="24"/>
          <w:szCs w:val="24"/>
          <w:lang w:val="en-US"/>
        </w:rPr>
        <w:t>M</w:t>
      </w:r>
      <w:r w:rsidR="00D72188">
        <w:rPr>
          <w:rFonts w:ascii="Times New Roman" w:hAnsi="Times New Roman" w:cs="Times New Roman"/>
          <w:sz w:val="24"/>
          <w:szCs w:val="24"/>
          <w:lang w:val="en-US"/>
        </w:rPr>
        <w:t>yr</w:t>
      </w:r>
      <w:proofErr w:type="spellEnd"/>
      <w:r w:rsidR="006145C8" w:rsidRPr="00B05F6F">
        <w:rPr>
          <w:rFonts w:ascii="Times New Roman" w:hAnsi="Times New Roman" w:cs="Times New Roman"/>
          <w:sz w:val="24"/>
          <w:szCs w:val="24"/>
          <w:lang w:val="en-US"/>
        </w:rPr>
        <w:t xml:space="preserve"> time bins using the </w:t>
      </w:r>
      <w:proofErr w:type="spellStart"/>
      <w:r w:rsidR="006145C8" w:rsidRPr="00B05F6F">
        <w:rPr>
          <w:rFonts w:ascii="Times New Roman" w:hAnsi="Times New Roman" w:cs="Times New Roman"/>
          <w:i/>
          <w:sz w:val="24"/>
          <w:szCs w:val="24"/>
          <w:lang w:val="en-US"/>
        </w:rPr>
        <w:t>paleoTS</w:t>
      </w:r>
      <w:proofErr w:type="spellEnd"/>
      <w:r w:rsidR="000968C8" w:rsidRPr="00B05F6F">
        <w:rPr>
          <w:rFonts w:ascii="Times New Roman" w:hAnsi="Times New Roman" w:cs="Times New Roman"/>
          <w:sz w:val="24"/>
          <w:szCs w:val="24"/>
          <w:lang w:val="en-US"/>
        </w:rPr>
        <w:t xml:space="preserve"> </w:t>
      </w:r>
      <w:r w:rsidR="00042886" w:rsidRPr="00B05F6F">
        <w:rPr>
          <w:rFonts w:ascii="Times New Roman" w:hAnsi="Times New Roman" w:cs="Times New Roman"/>
          <w:sz w:val="24"/>
          <w:szCs w:val="24"/>
          <w:lang w:val="en-US"/>
        </w:rPr>
        <w:fldChar w:fldCharType="begin" w:fldLock="1"/>
      </w:r>
      <w:r w:rsidR="00FB2ACD" w:rsidRPr="00B05F6F">
        <w:rPr>
          <w:rFonts w:ascii="Times New Roman" w:hAnsi="Times New Roman" w:cs="Times New Roman"/>
          <w:sz w:val="24"/>
          <w:szCs w:val="24"/>
          <w:lang w:val="en-US"/>
        </w:rPr>
        <w:instrText>ADDIN CSL_CITATION {"citationItems":[{"id":"ITEM-1","itemData":{"author":[{"dropping-particle":"","family":"Hunt","given":"Gene","non-dropping-particle":"","parse-names":false,"suffix":""}],"id":"ITEM-1","issued":{"date-parts":[["2006"]]},"title":"paleoTS: modeling evolution in paleontological time-series, Version 0.1–2.","type":"article-journal"},"uris":["http://www.mendeley.com/documents/?uuid=bd60a87d-6edf-3aa9-ae3f-d042d56dfe00"]}],"mendeley":{"formattedCitation":"(Hunt 2006)","plainTextFormattedCitation":"(Hunt 2006)","previouslyFormattedCitation":"(Hunt 2006)"},"properties":{"noteIndex":0},"schema":"https://github.com/citation-style-language/schema/raw/master/csl-citation.json"}</w:instrText>
      </w:r>
      <w:r w:rsidR="00042886" w:rsidRPr="00B05F6F">
        <w:rPr>
          <w:rFonts w:ascii="Times New Roman" w:hAnsi="Times New Roman" w:cs="Times New Roman"/>
          <w:sz w:val="24"/>
          <w:szCs w:val="24"/>
          <w:lang w:val="en-US"/>
        </w:rPr>
        <w:fldChar w:fldCharType="separate"/>
      </w:r>
      <w:r w:rsidR="00042886" w:rsidRPr="00B05F6F">
        <w:rPr>
          <w:rFonts w:ascii="Times New Roman" w:hAnsi="Times New Roman" w:cs="Times New Roman"/>
          <w:noProof/>
          <w:sz w:val="24"/>
          <w:szCs w:val="24"/>
          <w:lang w:val="en-US"/>
        </w:rPr>
        <w:t>(Hunt 2006)</w:t>
      </w:r>
      <w:r w:rsidR="00042886" w:rsidRPr="00B05F6F">
        <w:rPr>
          <w:rFonts w:ascii="Times New Roman" w:hAnsi="Times New Roman" w:cs="Times New Roman"/>
          <w:sz w:val="24"/>
          <w:szCs w:val="24"/>
          <w:lang w:val="en-US"/>
        </w:rPr>
        <w:fldChar w:fldCharType="end"/>
      </w:r>
      <w:r w:rsidR="00042886" w:rsidRPr="00B05F6F">
        <w:rPr>
          <w:rFonts w:ascii="Times New Roman" w:hAnsi="Times New Roman" w:cs="Times New Roman"/>
          <w:sz w:val="24"/>
          <w:szCs w:val="24"/>
          <w:lang w:val="en-US"/>
        </w:rPr>
        <w:t xml:space="preserve"> </w:t>
      </w:r>
      <w:r w:rsidR="000968C8" w:rsidRPr="00B05F6F">
        <w:rPr>
          <w:rFonts w:ascii="Times New Roman" w:hAnsi="Times New Roman" w:cs="Times New Roman"/>
          <w:sz w:val="24"/>
          <w:szCs w:val="24"/>
          <w:lang w:val="en-US"/>
        </w:rPr>
        <w:t xml:space="preserve">package (Table </w:t>
      </w:r>
      <w:r w:rsidR="003B50D8" w:rsidRPr="00B05F6F">
        <w:rPr>
          <w:rFonts w:ascii="Times New Roman" w:hAnsi="Times New Roman" w:cs="Times New Roman"/>
          <w:sz w:val="24"/>
          <w:szCs w:val="24"/>
          <w:lang w:val="en-US"/>
        </w:rPr>
        <w:t>ESM_</w:t>
      </w:r>
      <w:r w:rsidR="00EF62A3">
        <w:rPr>
          <w:rFonts w:ascii="Times New Roman" w:hAnsi="Times New Roman" w:cs="Times New Roman"/>
          <w:sz w:val="24"/>
          <w:szCs w:val="24"/>
          <w:lang w:val="en-US"/>
        </w:rPr>
        <w:t>6</w:t>
      </w:r>
      <w:r w:rsidR="000968C8" w:rsidRPr="00B05F6F">
        <w:rPr>
          <w:rFonts w:ascii="Times New Roman" w:hAnsi="Times New Roman" w:cs="Times New Roman"/>
          <w:sz w:val="24"/>
          <w:szCs w:val="24"/>
          <w:lang w:val="en-US"/>
        </w:rPr>
        <w:t>)</w:t>
      </w:r>
      <w:r w:rsidR="003B50D8" w:rsidRPr="00B05F6F">
        <w:rPr>
          <w:rFonts w:ascii="Times New Roman" w:hAnsi="Times New Roman" w:cs="Times New Roman"/>
          <w:sz w:val="24"/>
          <w:szCs w:val="24"/>
          <w:lang w:val="en-US"/>
        </w:rPr>
        <w:t>.</w:t>
      </w:r>
      <w:r w:rsidR="000968C8" w:rsidRPr="00B05F6F">
        <w:rPr>
          <w:rFonts w:ascii="Times New Roman" w:hAnsi="Times New Roman" w:cs="Times New Roman"/>
          <w:sz w:val="24"/>
          <w:szCs w:val="24"/>
          <w:lang w:val="en-US"/>
        </w:rPr>
        <w:t xml:space="preserve"> </w:t>
      </w:r>
    </w:p>
    <w:p w:rsidR="00B05F6F" w:rsidRPr="00B05F6F" w:rsidRDefault="00B05F6F" w:rsidP="00F22908">
      <w:pPr>
        <w:spacing w:after="0" w:line="360" w:lineRule="auto"/>
        <w:jc w:val="both"/>
        <w:rPr>
          <w:rFonts w:ascii="Times New Roman" w:hAnsi="Times New Roman" w:cs="Times New Roman"/>
          <w:sz w:val="24"/>
          <w:szCs w:val="24"/>
          <w:lang w:val="en-US"/>
        </w:rPr>
      </w:pPr>
    </w:p>
    <w:p w:rsidR="009A6F99" w:rsidRDefault="00B05F6F" w:rsidP="009A6F99">
      <w:pPr>
        <w:spacing w:after="0" w:line="360" w:lineRule="auto"/>
        <w:jc w:val="center"/>
        <w:rPr>
          <w:rStyle w:val="Hipervnculo"/>
          <w:rFonts w:ascii="Times New Roman" w:hAnsi="Times New Roman" w:cs="Times New Roman"/>
          <w:color w:val="auto"/>
          <w:sz w:val="18"/>
          <w:szCs w:val="18"/>
          <w:u w:val="none"/>
          <w:lang w:val="en-US"/>
        </w:rPr>
      </w:pPr>
      <w:r w:rsidRPr="00EF62A3">
        <w:rPr>
          <w:rFonts w:ascii="Times New Roman" w:hAnsi="Times New Roman" w:cs="Times New Roman"/>
          <w:b/>
          <w:smallCaps/>
          <w:sz w:val="18"/>
          <w:szCs w:val="18"/>
          <w:lang w:val="en-US"/>
        </w:rPr>
        <w:t>Table_ESM_</w:t>
      </w:r>
      <w:r w:rsidR="00EF62A3">
        <w:rPr>
          <w:rFonts w:ascii="Times New Roman" w:hAnsi="Times New Roman" w:cs="Times New Roman"/>
          <w:b/>
          <w:smallCaps/>
          <w:sz w:val="18"/>
          <w:szCs w:val="18"/>
          <w:lang w:val="en-US"/>
        </w:rPr>
        <w:t>4</w:t>
      </w:r>
      <w:r w:rsidRPr="00EF62A3">
        <w:rPr>
          <w:rFonts w:ascii="Times New Roman" w:hAnsi="Times New Roman" w:cs="Times New Roman"/>
          <w:smallCaps/>
          <w:sz w:val="18"/>
          <w:szCs w:val="18"/>
          <w:lang w:val="en-US"/>
        </w:rPr>
        <w:t>.</w:t>
      </w:r>
      <w:r w:rsidRPr="00B05F6F">
        <w:rPr>
          <w:rFonts w:ascii="Times New Roman" w:hAnsi="Times New Roman" w:cs="Times New Roman"/>
          <w:sz w:val="18"/>
          <w:szCs w:val="18"/>
          <w:lang w:val="en-US"/>
        </w:rPr>
        <w:t xml:space="preserve"> Results from the </w:t>
      </w:r>
      <w:proofErr w:type="spellStart"/>
      <w:r w:rsidRPr="00B05F6F">
        <w:rPr>
          <w:rFonts w:ascii="Times New Roman" w:hAnsi="Times New Roman" w:cs="Times New Roman"/>
          <w:sz w:val="18"/>
          <w:szCs w:val="18"/>
          <w:lang w:val="en-US"/>
        </w:rPr>
        <w:t>PyRate</w:t>
      </w:r>
      <w:proofErr w:type="spellEnd"/>
      <w:r w:rsidRPr="00B05F6F">
        <w:rPr>
          <w:rFonts w:ascii="Times New Roman" w:hAnsi="Times New Roman" w:cs="Times New Roman"/>
          <w:sz w:val="18"/>
          <w:szCs w:val="18"/>
          <w:lang w:val="en-US"/>
        </w:rPr>
        <w:t xml:space="preserve"> analyses</w:t>
      </w:r>
      <w:r>
        <w:rPr>
          <w:rFonts w:ascii="Times New Roman" w:hAnsi="Times New Roman" w:cs="Times New Roman"/>
          <w:sz w:val="18"/>
          <w:szCs w:val="18"/>
          <w:lang w:val="en-US"/>
        </w:rPr>
        <w:t xml:space="preserve">: </w:t>
      </w:r>
      <w:r w:rsidRPr="00B05F6F">
        <w:rPr>
          <w:rStyle w:val="Hipervnculo"/>
          <w:rFonts w:ascii="Times New Roman" w:hAnsi="Times New Roman" w:cs="Times New Roman"/>
          <w:color w:val="auto"/>
          <w:sz w:val="18"/>
          <w:szCs w:val="18"/>
          <w:u w:val="none"/>
          <w:lang w:val="en-US"/>
        </w:rPr>
        <w:t xml:space="preserve">speciation, extinction, diversification </w:t>
      </w:r>
      <w:r>
        <w:rPr>
          <w:rStyle w:val="Hipervnculo"/>
          <w:rFonts w:ascii="Times New Roman" w:hAnsi="Times New Roman" w:cs="Times New Roman"/>
          <w:color w:val="auto"/>
          <w:sz w:val="18"/>
          <w:szCs w:val="18"/>
          <w:u w:val="none"/>
          <w:lang w:val="en-US"/>
        </w:rPr>
        <w:t xml:space="preserve">(in </w:t>
      </w:r>
      <w:r w:rsidRPr="00B05F6F">
        <w:rPr>
          <w:rStyle w:val="Hipervnculo"/>
          <w:rFonts w:ascii="Times New Roman" w:hAnsi="Times New Roman" w:cs="Times New Roman"/>
          <w:color w:val="auto"/>
          <w:sz w:val="18"/>
          <w:szCs w:val="18"/>
          <w:u w:val="none"/>
          <w:lang w:val="en-US"/>
        </w:rPr>
        <w:t>lineages/</w:t>
      </w:r>
      <w:proofErr w:type="spellStart"/>
      <w:r w:rsidRPr="00B05F6F">
        <w:rPr>
          <w:rStyle w:val="Hipervnculo"/>
          <w:rFonts w:ascii="Times New Roman" w:hAnsi="Times New Roman" w:cs="Times New Roman"/>
          <w:color w:val="auto"/>
          <w:sz w:val="18"/>
          <w:szCs w:val="18"/>
          <w:u w:val="none"/>
          <w:lang w:val="en-US"/>
        </w:rPr>
        <w:t>Myr</w:t>
      </w:r>
      <w:proofErr w:type="spellEnd"/>
      <w:r w:rsidRPr="00B05F6F">
        <w:rPr>
          <w:rStyle w:val="Hipervnculo"/>
          <w:rFonts w:ascii="Times New Roman" w:hAnsi="Times New Roman" w:cs="Times New Roman"/>
          <w:color w:val="auto"/>
          <w:sz w:val="18"/>
          <w:szCs w:val="18"/>
          <w:u w:val="none"/>
          <w:lang w:val="en-US"/>
        </w:rPr>
        <w:t xml:space="preserve"> </w:t>
      </w:r>
      <w:r>
        <w:rPr>
          <w:rStyle w:val="Hipervnculo"/>
          <w:rFonts w:ascii="Times New Roman" w:hAnsi="Times New Roman" w:cs="Times New Roman"/>
          <w:color w:val="auto"/>
          <w:sz w:val="18"/>
          <w:szCs w:val="18"/>
          <w:u w:val="none"/>
          <w:lang w:val="en-US"/>
        </w:rPr>
        <w:t xml:space="preserve">) </w:t>
      </w:r>
      <w:r w:rsidRPr="00B05F6F">
        <w:rPr>
          <w:rStyle w:val="Hipervnculo"/>
          <w:rFonts w:ascii="Times New Roman" w:hAnsi="Times New Roman" w:cs="Times New Roman"/>
          <w:color w:val="auto"/>
          <w:sz w:val="18"/>
          <w:szCs w:val="18"/>
          <w:u w:val="none"/>
          <w:lang w:val="en-US"/>
        </w:rPr>
        <w:t xml:space="preserve">and preservation rates by </w:t>
      </w:r>
      <w:r>
        <w:rPr>
          <w:rStyle w:val="Hipervnculo"/>
          <w:rFonts w:ascii="Times New Roman" w:hAnsi="Times New Roman" w:cs="Times New Roman"/>
          <w:color w:val="auto"/>
          <w:sz w:val="18"/>
          <w:szCs w:val="18"/>
          <w:u w:val="none"/>
          <w:lang w:val="en-US"/>
        </w:rPr>
        <w:t>time bins</w:t>
      </w:r>
      <w:r w:rsidRPr="00B05F6F">
        <w:rPr>
          <w:rStyle w:val="Hipervnculo"/>
          <w:rFonts w:ascii="Times New Roman" w:hAnsi="Times New Roman" w:cs="Times New Roman"/>
          <w:color w:val="auto"/>
          <w:sz w:val="18"/>
          <w:szCs w:val="18"/>
          <w:u w:val="none"/>
          <w:lang w:val="en-US"/>
        </w:rPr>
        <w:t>.</w:t>
      </w:r>
      <w:r w:rsidR="00066A5E">
        <w:rPr>
          <w:rStyle w:val="Hipervnculo"/>
          <w:rFonts w:ascii="Times New Roman" w:hAnsi="Times New Roman" w:cs="Times New Roman"/>
          <w:color w:val="auto"/>
          <w:sz w:val="18"/>
          <w:szCs w:val="18"/>
          <w:u w:val="none"/>
          <w:lang w:val="en-US"/>
        </w:rPr>
        <w:t xml:space="preserve"> </w:t>
      </w:r>
      <w:r w:rsidR="009A6F99">
        <w:rPr>
          <w:rStyle w:val="Hipervnculo"/>
          <w:rFonts w:ascii="Times New Roman" w:hAnsi="Times New Roman" w:cs="Times New Roman"/>
          <w:color w:val="auto"/>
          <w:sz w:val="18"/>
          <w:szCs w:val="18"/>
          <w:u w:val="none"/>
          <w:lang w:val="en-US"/>
        </w:rPr>
        <w:t>In bold are highlighted the time bins with significa</w:t>
      </w:r>
      <w:bookmarkStart w:id="0" w:name="_GoBack"/>
      <w:bookmarkEnd w:id="0"/>
      <w:r w:rsidR="009A6F99">
        <w:rPr>
          <w:rStyle w:val="Hipervnculo"/>
          <w:rFonts w:ascii="Times New Roman" w:hAnsi="Times New Roman" w:cs="Times New Roman"/>
          <w:color w:val="auto"/>
          <w:sz w:val="18"/>
          <w:szCs w:val="18"/>
          <w:u w:val="none"/>
          <w:lang w:val="en-US"/>
        </w:rPr>
        <w:t>nt</w:t>
      </w:r>
      <w:r w:rsidR="00D72188">
        <w:rPr>
          <w:rStyle w:val="Hipervnculo"/>
          <w:rFonts w:ascii="Times New Roman" w:hAnsi="Times New Roman" w:cs="Times New Roman"/>
          <w:color w:val="auto"/>
          <w:sz w:val="18"/>
          <w:szCs w:val="18"/>
          <w:u w:val="none"/>
          <w:lang w:val="en-US"/>
        </w:rPr>
        <w:t xml:space="preserve">ly </w:t>
      </w:r>
      <w:r w:rsidR="009A6F99">
        <w:rPr>
          <w:rStyle w:val="Hipervnculo"/>
          <w:rFonts w:ascii="Times New Roman" w:hAnsi="Times New Roman" w:cs="Times New Roman"/>
          <w:color w:val="auto"/>
          <w:sz w:val="18"/>
          <w:szCs w:val="18"/>
          <w:u w:val="none"/>
          <w:lang w:val="en-US"/>
        </w:rPr>
        <w:t>high rates of speciation, extinction and diversification.</w:t>
      </w:r>
    </w:p>
    <w:tbl>
      <w:tblPr>
        <w:tblStyle w:val="Tabladecuadrcula4-nfasis3"/>
        <w:tblW w:w="0" w:type="auto"/>
        <w:tblLook w:val="04A0" w:firstRow="1" w:lastRow="0" w:firstColumn="1" w:lastColumn="0" w:noHBand="0" w:noVBand="1"/>
      </w:tblPr>
      <w:tblGrid>
        <w:gridCol w:w="576"/>
        <w:gridCol w:w="576"/>
        <w:gridCol w:w="616"/>
        <w:gridCol w:w="656"/>
        <w:gridCol w:w="1292"/>
        <w:gridCol w:w="656"/>
        <w:gridCol w:w="1292"/>
        <w:gridCol w:w="656"/>
        <w:gridCol w:w="1287"/>
        <w:gridCol w:w="1221"/>
      </w:tblGrid>
      <w:tr w:rsidR="009A6F99" w:rsidRPr="009A6F99" w:rsidTr="009A6F9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3"/>
            <w:hideMark/>
          </w:tcPr>
          <w:p w:rsidR="009A6F99" w:rsidRPr="009A6F99" w:rsidRDefault="009A6F99" w:rsidP="002F493E">
            <w:pPr>
              <w:jc w:val="center"/>
              <w:rPr>
                <w:rFonts w:ascii="Times New Roman" w:eastAsia="Times New Roman" w:hAnsi="Times New Roman" w:cs="Times New Roman"/>
                <w:color w:val="auto"/>
                <w:sz w:val="16"/>
                <w:szCs w:val="16"/>
                <w:lang w:eastAsia="es-CL"/>
              </w:rPr>
            </w:pPr>
            <w:r w:rsidRPr="009A6F99">
              <w:rPr>
                <w:rFonts w:ascii="Times New Roman" w:eastAsia="Times New Roman" w:hAnsi="Times New Roman" w:cs="Times New Roman"/>
                <w:color w:val="auto"/>
                <w:sz w:val="16"/>
                <w:szCs w:val="16"/>
                <w:lang w:eastAsia="es-CL"/>
              </w:rPr>
              <w:t xml:space="preserve">Time </w:t>
            </w:r>
            <w:proofErr w:type="spellStart"/>
            <w:r w:rsidRPr="009A6F99">
              <w:rPr>
                <w:rFonts w:ascii="Times New Roman" w:eastAsia="Times New Roman" w:hAnsi="Times New Roman" w:cs="Times New Roman"/>
                <w:color w:val="auto"/>
                <w:sz w:val="16"/>
                <w:szCs w:val="16"/>
                <w:lang w:eastAsia="es-CL"/>
              </w:rPr>
              <w:t>bins</w:t>
            </w:r>
            <w:proofErr w:type="spellEnd"/>
          </w:p>
        </w:tc>
        <w:tc>
          <w:tcPr>
            <w:tcW w:w="0" w:type="auto"/>
            <w:gridSpan w:val="2"/>
            <w:hideMark/>
          </w:tcPr>
          <w:p w:rsidR="009A6F99" w:rsidRPr="009A6F99" w:rsidRDefault="009A6F99" w:rsidP="002F493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Speciation</w:t>
            </w:r>
            <w:proofErr w:type="spellEnd"/>
          </w:p>
        </w:tc>
        <w:tc>
          <w:tcPr>
            <w:tcW w:w="0" w:type="auto"/>
            <w:gridSpan w:val="2"/>
            <w:hideMark/>
          </w:tcPr>
          <w:p w:rsidR="009A6F99" w:rsidRPr="009A6F99" w:rsidRDefault="009A6F99" w:rsidP="002F493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Extintion</w:t>
            </w:r>
            <w:proofErr w:type="spellEnd"/>
          </w:p>
        </w:tc>
        <w:tc>
          <w:tcPr>
            <w:tcW w:w="0" w:type="auto"/>
            <w:gridSpan w:val="2"/>
            <w:hideMark/>
          </w:tcPr>
          <w:p w:rsidR="009A6F99" w:rsidRPr="009A6F99" w:rsidRDefault="009A6F99" w:rsidP="002F493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Preservation</w:t>
            </w:r>
            <w:proofErr w:type="spellEnd"/>
          </w:p>
        </w:tc>
        <w:tc>
          <w:tcPr>
            <w:tcW w:w="0" w:type="auto"/>
            <w:hideMark/>
          </w:tcPr>
          <w:p w:rsidR="009A6F99" w:rsidRPr="009A6F99" w:rsidRDefault="009A6F99" w:rsidP="002F493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Diversification</w:t>
            </w:r>
            <w:proofErr w:type="spellEnd"/>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Start</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proofErr w:type="spellStart"/>
            <w:r w:rsidRPr="009A6F99">
              <w:rPr>
                <w:rFonts w:ascii="Times New Roman" w:eastAsia="Times New Roman" w:hAnsi="Times New Roman" w:cs="Times New Roman"/>
                <w:b/>
                <w:color w:val="000000"/>
                <w:sz w:val="16"/>
                <w:szCs w:val="16"/>
                <w:lang w:eastAsia="es-CL"/>
              </w:rPr>
              <w:t>End</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proofErr w:type="spellStart"/>
            <w:r w:rsidRPr="009A6F99">
              <w:rPr>
                <w:rFonts w:ascii="Times New Roman" w:eastAsia="Times New Roman" w:hAnsi="Times New Roman" w:cs="Times New Roman"/>
                <w:b/>
                <w:color w:val="000000"/>
                <w:sz w:val="16"/>
                <w:szCs w:val="16"/>
                <w:lang w:eastAsia="es-CL"/>
              </w:rPr>
              <w:t>Name</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mean</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 xml:space="preserve">95% HPD </w:t>
            </w:r>
            <w:proofErr w:type="spellStart"/>
            <w:r w:rsidRPr="009A6F99">
              <w:rPr>
                <w:rFonts w:ascii="Times New Roman" w:eastAsia="Times New Roman" w:hAnsi="Times New Roman" w:cs="Times New Roman"/>
                <w:b/>
                <w:color w:val="000000"/>
                <w:sz w:val="16"/>
                <w:szCs w:val="16"/>
                <w:lang w:eastAsia="es-CL"/>
              </w:rPr>
              <w:t>Interval</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mean</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 xml:space="preserve">95% HPD </w:t>
            </w:r>
            <w:proofErr w:type="spellStart"/>
            <w:r w:rsidRPr="009A6F99">
              <w:rPr>
                <w:rFonts w:ascii="Times New Roman" w:eastAsia="Times New Roman" w:hAnsi="Times New Roman" w:cs="Times New Roman"/>
                <w:b/>
                <w:color w:val="000000"/>
                <w:sz w:val="16"/>
                <w:szCs w:val="16"/>
                <w:lang w:eastAsia="es-CL"/>
              </w:rPr>
              <w:t>Interval</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mean</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 xml:space="preserve">95% HPD </w:t>
            </w:r>
            <w:proofErr w:type="spellStart"/>
            <w:r w:rsidRPr="009A6F99">
              <w:rPr>
                <w:rFonts w:ascii="Times New Roman" w:eastAsia="Times New Roman" w:hAnsi="Times New Roman" w:cs="Times New Roman"/>
                <w:b/>
                <w:color w:val="000000"/>
                <w:sz w:val="16"/>
                <w:szCs w:val="16"/>
                <w:lang w:eastAsia="es-CL"/>
              </w:rPr>
              <w:t>Interval</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Mean</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89.8</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93.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Tur</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408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6.565E-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158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69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5E-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529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1827</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7</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2.8966</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39</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86.3</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89.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Con</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57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472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40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E-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420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35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8.06E-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8416</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17</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83.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86.3</w:t>
            </w:r>
          </w:p>
        </w:tc>
        <w:tc>
          <w:tcPr>
            <w:tcW w:w="0" w:type="auto"/>
            <w:hideMark/>
          </w:tcPr>
          <w:p w:rsidR="009A6F99" w:rsidRPr="00EB7682"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EB7682">
              <w:rPr>
                <w:rFonts w:ascii="Times New Roman" w:eastAsia="Times New Roman" w:hAnsi="Times New Roman" w:cs="Times New Roman"/>
                <w:color w:val="000000"/>
                <w:sz w:val="16"/>
                <w:szCs w:val="16"/>
                <w:lang w:eastAsia="es-CL"/>
              </w:rPr>
              <w:t>San</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CL"/>
              </w:rPr>
            </w:pPr>
            <w:r w:rsidRPr="009A6F99">
              <w:rPr>
                <w:rFonts w:ascii="Times New Roman" w:eastAsia="Times New Roman" w:hAnsi="Times New Roman" w:cs="Times New Roman"/>
                <w:b/>
                <w:bCs/>
                <w:color w:val="000000"/>
                <w:sz w:val="16"/>
                <w:szCs w:val="16"/>
                <w:lang w:eastAsia="es-CL"/>
              </w:rPr>
              <w:t>0.5227</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lang w:eastAsia="es-CL"/>
              </w:rPr>
            </w:pPr>
            <w:r w:rsidRPr="009A6F99">
              <w:rPr>
                <w:rFonts w:ascii="Times New Roman" w:eastAsia="Times New Roman" w:hAnsi="Times New Roman" w:cs="Times New Roman"/>
                <w:b/>
                <w:bCs/>
                <w:color w:val="000000"/>
                <w:sz w:val="16"/>
                <w:szCs w:val="16"/>
                <w:lang w:eastAsia="es-CL"/>
              </w:rPr>
              <w:t>5.3E-5</w:t>
            </w:r>
            <w:r>
              <w:rPr>
                <w:rFonts w:ascii="Times New Roman" w:eastAsia="Times New Roman" w:hAnsi="Times New Roman" w:cs="Times New Roman"/>
                <w:b/>
                <w:bCs/>
                <w:color w:val="000000"/>
                <w:sz w:val="16"/>
                <w:szCs w:val="16"/>
                <w:lang w:eastAsia="es-CL"/>
              </w:rPr>
              <w:t>;</w:t>
            </w:r>
            <w:r w:rsidRPr="009A6F99">
              <w:rPr>
                <w:rFonts w:ascii="Times New Roman" w:eastAsia="Times New Roman" w:hAnsi="Times New Roman" w:cs="Times New Roman"/>
                <w:b/>
                <w:bCs/>
                <w:color w:val="000000"/>
                <w:sz w:val="16"/>
                <w:szCs w:val="16"/>
                <w:lang w:eastAsia="es-CL"/>
              </w:rPr>
              <w:t>1.5468</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628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2.8E-5;1.456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19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5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3.112</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06</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72.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83.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Cam</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69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438</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08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73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8.113E-3</w:t>
            </w:r>
            <w:r>
              <w:rPr>
                <w:rFonts w:ascii="Times New Roman" w:eastAsia="Times New Roman" w:hAnsi="Times New Roman" w:cs="Times New Roman"/>
                <w:color w:val="000000"/>
                <w:sz w:val="16"/>
                <w:szCs w:val="16"/>
                <w:lang w:eastAsia="es-CL"/>
              </w:rPr>
              <w:t>;0.15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07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7289</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4386</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96</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6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72.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Maas</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116</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512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18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30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531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5.1733</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4.211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6.088</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18</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61.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6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Dan</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66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42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641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50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60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6612</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49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64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8911</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16</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59.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61.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Sel</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5153</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14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214</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914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1309;1.990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924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26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8723</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399</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5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59.2</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Tha</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61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838</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1669</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79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6.348E-3</w:t>
            </w:r>
            <w:r>
              <w:rPr>
                <w:rFonts w:ascii="Times New Roman" w:eastAsia="Times New Roman" w:hAnsi="Times New Roman" w:cs="Times New Roman"/>
                <w:color w:val="000000"/>
                <w:sz w:val="16"/>
                <w:szCs w:val="16"/>
                <w:lang w:eastAsia="es-CL"/>
              </w:rPr>
              <w:t>;0.60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884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8498</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3.1625</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382</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47.8</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56</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Ypre</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24</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84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74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288</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95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78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114</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09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9418</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05</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41.2</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47.8</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Lut</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4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126</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6103</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4889</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679</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879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5777</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41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0034</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44</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37.8</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41.2</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Bar</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9303</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0151</w:t>
            </w:r>
            <w:r>
              <w:rPr>
                <w:rFonts w:ascii="Times New Roman" w:eastAsia="Times New Roman" w:hAnsi="Times New Roman" w:cs="Times New Roman"/>
                <w:b/>
                <w:color w:val="000000"/>
                <w:sz w:val="16"/>
                <w:szCs w:val="16"/>
                <w:lang w:eastAsia="es-CL"/>
              </w:rPr>
              <w:t>;</w:t>
            </w:r>
            <w:r w:rsidRPr="009A6F99">
              <w:rPr>
                <w:rFonts w:ascii="Times New Roman" w:eastAsia="Times New Roman" w:hAnsi="Times New Roman" w:cs="Times New Roman"/>
                <w:b/>
                <w:color w:val="000000"/>
                <w:sz w:val="16"/>
                <w:szCs w:val="16"/>
                <w:lang w:eastAsia="es-CL"/>
              </w:rPr>
              <w:t>2.367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27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93E-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679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723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4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7786</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303</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33.9</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37.8</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Pri</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537</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3.95E-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586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79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4.7E-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6289</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8852</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66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6251</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26</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27.82</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33.9</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Rup</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427</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3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495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03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4.597E-3</w:t>
            </w:r>
            <w:r>
              <w:rPr>
                <w:rFonts w:ascii="Times New Roman" w:eastAsia="Times New Roman" w:hAnsi="Times New Roman" w:cs="Times New Roman"/>
                <w:color w:val="000000"/>
                <w:sz w:val="16"/>
                <w:szCs w:val="16"/>
                <w:lang w:eastAsia="es-CL"/>
              </w:rPr>
              <w:t>;0.447</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4562</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9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9714</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9</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23.03</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7.82</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Chat</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91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3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611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583</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3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5093</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927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7434</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3</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20.44</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3.03</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Aqui</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4344</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46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8668</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06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E-6</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287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5107</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94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0462</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328</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15.97</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0.44</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Bur</w:t>
            </w:r>
            <w:proofErr w:type="spellEnd"/>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44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76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423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987</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75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32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506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34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8078</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45</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13.82</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5.97</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Lan</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50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3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4983</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37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7E-5</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148</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166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39</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7319</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13</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11.63</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3.82</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Ser</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852</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6.703E-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74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94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8.462E-3</w:t>
            </w:r>
            <w:r>
              <w:rPr>
                <w:rFonts w:ascii="Times New Roman" w:eastAsia="Times New Roman" w:hAnsi="Times New Roman" w:cs="Times New Roman"/>
                <w:color w:val="000000"/>
                <w:sz w:val="16"/>
                <w:szCs w:val="16"/>
                <w:lang w:eastAsia="es-CL"/>
              </w:rPr>
              <w:t>;0.389</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077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55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5251</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09</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7.246</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1.63</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Tor</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106</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026</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317</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25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181</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240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578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69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8178</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86</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5.333</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7.246</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Mes</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085</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46E-4</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2464</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43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1736;0.7146</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6162</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118</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9386</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lang w:eastAsia="es-CL"/>
              </w:rPr>
            </w:pPr>
            <w:r w:rsidRPr="009A6F99">
              <w:rPr>
                <w:rFonts w:ascii="Times New Roman" w:eastAsia="Times New Roman" w:hAnsi="Times New Roman" w:cs="Times New Roman"/>
                <w:b/>
                <w:color w:val="000000"/>
                <w:sz w:val="16"/>
                <w:szCs w:val="16"/>
                <w:lang w:eastAsia="es-CL"/>
              </w:rPr>
              <w:t>-0.328</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2.58</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5.333</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proofErr w:type="spellStart"/>
            <w:r w:rsidRPr="009A6F99">
              <w:rPr>
                <w:rFonts w:ascii="Times New Roman" w:eastAsia="Times New Roman" w:hAnsi="Times New Roman" w:cs="Times New Roman"/>
                <w:color w:val="000000"/>
                <w:sz w:val="16"/>
                <w:szCs w:val="16"/>
                <w:lang w:eastAsia="es-CL"/>
              </w:rPr>
              <w:t>Pli</w:t>
            </w:r>
            <w:proofErr w:type="spellEnd"/>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98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486</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3578</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375</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208</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2709</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4681</w:t>
            </w:r>
          </w:p>
        </w:tc>
        <w:tc>
          <w:tcPr>
            <w:tcW w:w="0" w:type="auto"/>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0003</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1.9559</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61</w:t>
            </w:r>
          </w:p>
        </w:tc>
      </w:tr>
      <w:tr w:rsidR="009A6F99" w:rsidRPr="009A6F99" w:rsidTr="009A6F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A6F99" w:rsidRPr="009A6F99" w:rsidRDefault="009A6F99" w:rsidP="002F493E">
            <w:pPr>
              <w:jc w:val="center"/>
              <w:rPr>
                <w:rFonts w:ascii="Times New Roman" w:eastAsia="Times New Roman" w:hAnsi="Times New Roman" w:cs="Times New Roman"/>
                <w:b w:val="0"/>
                <w:color w:val="000000"/>
                <w:sz w:val="16"/>
                <w:szCs w:val="16"/>
                <w:lang w:eastAsia="es-CL"/>
              </w:rPr>
            </w:pPr>
            <w:r w:rsidRPr="009A6F99">
              <w:rPr>
                <w:rFonts w:ascii="Times New Roman" w:eastAsia="Times New Roman" w:hAnsi="Times New Roman" w:cs="Times New Roman"/>
                <w:b w:val="0"/>
                <w:color w:val="000000"/>
                <w:sz w:val="16"/>
                <w:szCs w:val="16"/>
                <w:lang w:eastAsia="es-CL"/>
              </w:rPr>
              <w:t>0</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58</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Ple</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03</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148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4772</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968</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2182</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0.5863</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961</w:t>
            </w:r>
          </w:p>
        </w:tc>
        <w:tc>
          <w:tcPr>
            <w:tcW w:w="0" w:type="auto"/>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2.2247</w:t>
            </w:r>
            <w:r>
              <w:rPr>
                <w:rFonts w:ascii="Times New Roman" w:eastAsia="Times New Roman" w:hAnsi="Times New Roman" w:cs="Times New Roman"/>
                <w:color w:val="000000"/>
                <w:sz w:val="16"/>
                <w:szCs w:val="16"/>
                <w:lang w:eastAsia="es-CL"/>
              </w:rPr>
              <w:t>;</w:t>
            </w:r>
            <w:r w:rsidRPr="009A6F99">
              <w:rPr>
                <w:rFonts w:ascii="Times New Roman" w:eastAsia="Times New Roman" w:hAnsi="Times New Roman" w:cs="Times New Roman"/>
                <w:color w:val="000000"/>
                <w:sz w:val="16"/>
                <w:szCs w:val="16"/>
                <w:lang w:eastAsia="es-CL"/>
              </w:rPr>
              <w:t>3.7525</w:t>
            </w:r>
          </w:p>
        </w:tc>
        <w:tc>
          <w:tcPr>
            <w:tcW w:w="0" w:type="auto"/>
            <w:noWrap/>
            <w:hideMark/>
          </w:tcPr>
          <w:p w:rsidR="009A6F99" w:rsidRPr="009A6F99" w:rsidRDefault="009A6F99" w:rsidP="002F49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94</w:t>
            </w:r>
          </w:p>
        </w:tc>
      </w:tr>
      <w:tr w:rsidR="009A6F99" w:rsidRPr="009A6F99" w:rsidTr="009A6F99">
        <w:trPr>
          <w:trHeight w:val="300"/>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rsidR="009A6F99" w:rsidRPr="009A6F99" w:rsidRDefault="009A6F99" w:rsidP="002F493E">
            <w:pPr>
              <w:jc w:val="center"/>
              <w:rPr>
                <w:rFonts w:ascii="Times New Roman" w:eastAsia="Times New Roman" w:hAnsi="Times New Roman" w:cs="Times New Roman"/>
                <w:color w:val="000000"/>
                <w:sz w:val="16"/>
                <w:szCs w:val="16"/>
                <w:lang w:eastAsia="es-CL"/>
              </w:rPr>
            </w:pPr>
            <w:r>
              <w:rPr>
                <w:rFonts w:ascii="Times New Roman" w:eastAsia="Times New Roman" w:hAnsi="Times New Roman" w:cs="Times New Roman"/>
                <w:color w:val="000000"/>
                <w:sz w:val="16"/>
                <w:szCs w:val="16"/>
                <w:lang w:eastAsia="es-CL"/>
              </w:rPr>
              <w:t xml:space="preserve">Long- </w:t>
            </w:r>
            <w:proofErr w:type="spellStart"/>
            <w:r>
              <w:rPr>
                <w:rFonts w:ascii="Times New Roman" w:eastAsia="Times New Roman" w:hAnsi="Times New Roman" w:cs="Times New Roman"/>
                <w:color w:val="000000"/>
                <w:sz w:val="16"/>
                <w:szCs w:val="16"/>
                <w:lang w:eastAsia="es-CL"/>
              </w:rPr>
              <w:t>term</w:t>
            </w:r>
            <w:proofErr w:type="spellEnd"/>
            <w:r>
              <w:rPr>
                <w:rFonts w:ascii="Times New Roman" w:eastAsia="Times New Roman" w:hAnsi="Times New Roman" w:cs="Times New Roman"/>
                <w:color w:val="000000"/>
                <w:sz w:val="16"/>
                <w:szCs w:val="16"/>
                <w:lang w:eastAsia="es-CL"/>
              </w:rPr>
              <w:t xml:space="preserve"> m</w:t>
            </w:r>
            <w:r w:rsidRPr="009A6F99">
              <w:rPr>
                <w:rFonts w:ascii="Times New Roman" w:eastAsia="Times New Roman" w:hAnsi="Times New Roman" w:cs="Times New Roman"/>
                <w:color w:val="000000"/>
                <w:sz w:val="16"/>
                <w:szCs w:val="16"/>
                <w:lang w:eastAsia="es-CL"/>
              </w:rPr>
              <w:t>ean</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33</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304</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1.165</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w:t>
            </w:r>
          </w:p>
        </w:tc>
        <w:tc>
          <w:tcPr>
            <w:tcW w:w="0" w:type="auto"/>
            <w:noWrap/>
            <w:hideMark/>
          </w:tcPr>
          <w:p w:rsidR="009A6F99" w:rsidRPr="009A6F99" w:rsidRDefault="009A6F99" w:rsidP="002F49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s-CL"/>
              </w:rPr>
            </w:pPr>
            <w:r w:rsidRPr="009A6F99">
              <w:rPr>
                <w:rFonts w:ascii="Times New Roman" w:eastAsia="Times New Roman" w:hAnsi="Times New Roman" w:cs="Times New Roman"/>
                <w:color w:val="000000"/>
                <w:sz w:val="16"/>
                <w:szCs w:val="16"/>
                <w:lang w:eastAsia="es-CL"/>
              </w:rPr>
              <w:t>0.029</w:t>
            </w:r>
          </w:p>
        </w:tc>
      </w:tr>
    </w:tbl>
    <w:p w:rsidR="00C07BA5" w:rsidRPr="00B05F6F" w:rsidRDefault="00E406C2" w:rsidP="00E406C2">
      <w:pPr>
        <w:spacing w:after="0" w:line="360" w:lineRule="auto"/>
        <w:jc w:val="center"/>
        <w:rPr>
          <w:rFonts w:ascii="Times New Roman" w:hAnsi="Times New Roman" w:cs="Times New Roman"/>
          <w:sz w:val="24"/>
          <w:szCs w:val="24"/>
          <w:lang w:val="en-US"/>
        </w:rPr>
      </w:pPr>
      <w:r w:rsidRPr="00B05F6F">
        <w:rPr>
          <w:rFonts w:ascii="Times New Roman" w:hAnsi="Times New Roman" w:cs="Times New Roman"/>
          <w:sz w:val="24"/>
          <w:szCs w:val="24"/>
          <w:lang w:val="en-US"/>
        </w:rPr>
        <w:lastRenderedPageBreak/>
        <w:t xml:space="preserve"> </w:t>
      </w:r>
    </w:p>
    <w:p w:rsidR="00F22908" w:rsidRPr="00B05F6F" w:rsidRDefault="004553B1" w:rsidP="00E648CC">
      <w:pPr>
        <w:spacing w:after="0" w:line="360" w:lineRule="auto"/>
        <w:jc w:val="center"/>
        <w:rPr>
          <w:rFonts w:ascii="Times New Roman" w:hAnsi="Times New Roman" w:cs="Times New Roman"/>
          <w:sz w:val="18"/>
          <w:szCs w:val="24"/>
          <w:lang w:val="en-US"/>
        </w:rPr>
      </w:pPr>
      <w:r w:rsidRPr="00EF62A3">
        <w:rPr>
          <w:rFonts w:ascii="Times New Roman" w:hAnsi="Times New Roman" w:cs="Times New Roman"/>
          <w:b/>
          <w:smallCaps/>
          <w:sz w:val="18"/>
          <w:szCs w:val="24"/>
          <w:lang w:val="en-US"/>
        </w:rPr>
        <w:t>Table_</w:t>
      </w:r>
      <w:r w:rsidR="00C07BA5" w:rsidRPr="00EF62A3">
        <w:rPr>
          <w:rFonts w:ascii="Times New Roman" w:hAnsi="Times New Roman" w:cs="Times New Roman"/>
          <w:b/>
          <w:smallCaps/>
          <w:sz w:val="18"/>
          <w:szCs w:val="24"/>
          <w:lang w:val="en-US"/>
        </w:rPr>
        <w:t>ESM_</w:t>
      </w:r>
      <w:r w:rsidR="002F0E40" w:rsidRPr="00EF62A3">
        <w:rPr>
          <w:rFonts w:ascii="Times New Roman" w:hAnsi="Times New Roman" w:cs="Times New Roman"/>
          <w:b/>
          <w:smallCaps/>
          <w:sz w:val="18"/>
          <w:szCs w:val="24"/>
          <w:lang w:val="en-US"/>
        </w:rPr>
        <w:t>6</w:t>
      </w:r>
      <w:r w:rsidR="00C07BA5" w:rsidRPr="00EF62A3">
        <w:rPr>
          <w:rFonts w:ascii="Times New Roman" w:hAnsi="Times New Roman" w:cs="Times New Roman"/>
          <w:b/>
          <w:smallCaps/>
          <w:sz w:val="18"/>
          <w:szCs w:val="24"/>
          <w:lang w:val="en-US"/>
        </w:rPr>
        <w:t>.</w:t>
      </w:r>
      <w:r w:rsidR="00C07BA5" w:rsidRPr="00B05F6F">
        <w:rPr>
          <w:rFonts w:ascii="Times New Roman" w:hAnsi="Times New Roman" w:cs="Times New Roman"/>
          <w:sz w:val="18"/>
          <w:szCs w:val="24"/>
          <w:lang w:val="en-US"/>
        </w:rPr>
        <w:t xml:space="preserve"> Mean times of speciation (</w:t>
      </w:r>
      <w:proofErr w:type="spellStart"/>
      <w:r w:rsidR="00C07BA5" w:rsidRPr="00B05F6F">
        <w:rPr>
          <w:rFonts w:ascii="Times New Roman" w:hAnsi="Times New Roman" w:cs="Times New Roman"/>
          <w:sz w:val="18"/>
          <w:szCs w:val="24"/>
          <w:lang w:val="en-US"/>
        </w:rPr>
        <w:t>T</w:t>
      </w:r>
      <w:r w:rsidR="00C07BA5" w:rsidRPr="00B05F6F">
        <w:rPr>
          <w:rFonts w:ascii="Times New Roman" w:hAnsi="Times New Roman" w:cs="Times New Roman"/>
          <w:sz w:val="18"/>
          <w:szCs w:val="24"/>
          <w:vertAlign w:val="subscript"/>
          <w:lang w:val="en-US"/>
        </w:rPr>
        <w:t>s</w:t>
      </w:r>
      <w:proofErr w:type="spellEnd"/>
      <w:r w:rsidR="00C07BA5" w:rsidRPr="00B05F6F">
        <w:rPr>
          <w:rFonts w:ascii="Times New Roman" w:hAnsi="Times New Roman" w:cs="Times New Roman"/>
          <w:sz w:val="18"/>
          <w:szCs w:val="24"/>
          <w:lang w:val="en-US"/>
        </w:rPr>
        <w:t>) and extinction (</w:t>
      </w:r>
      <w:proofErr w:type="spellStart"/>
      <w:r w:rsidR="00C07BA5" w:rsidRPr="00B05F6F">
        <w:rPr>
          <w:rFonts w:ascii="Times New Roman" w:hAnsi="Times New Roman" w:cs="Times New Roman"/>
          <w:sz w:val="18"/>
          <w:szCs w:val="24"/>
          <w:lang w:val="en-US"/>
        </w:rPr>
        <w:t>T</w:t>
      </w:r>
      <w:r w:rsidR="00C07BA5" w:rsidRPr="00B05F6F">
        <w:rPr>
          <w:rFonts w:ascii="Times New Roman" w:hAnsi="Times New Roman" w:cs="Times New Roman"/>
          <w:sz w:val="18"/>
          <w:szCs w:val="24"/>
          <w:vertAlign w:val="subscript"/>
          <w:lang w:val="en-US"/>
        </w:rPr>
        <w:t>e</w:t>
      </w:r>
      <w:proofErr w:type="spellEnd"/>
      <w:r w:rsidR="00C07BA5" w:rsidRPr="00B05F6F">
        <w:rPr>
          <w:rFonts w:ascii="Times New Roman" w:hAnsi="Times New Roman" w:cs="Times New Roman"/>
          <w:sz w:val="18"/>
          <w:szCs w:val="24"/>
          <w:lang w:val="en-US"/>
        </w:rPr>
        <w:t>) in Ma, and mean BM(kg) and Log</w:t>
      </w:r>
      <w:r w:rsidR="00C07BA5" w:rsidRPr="00B05F6F">
        <w:rPr>
          <w:rFonts w:ascii="Times New Roman" w:hAnsi="Times New Roman" w:cs="Times New Roman"/>
          <w:sz w:val="18"/>
          <w:szCs w:val="24"/>
          <w:vertAlign w:val="subscript"/>
          <w:lang w:val="en-US"/>
        </w:rPr>
        <w:t>10</w:t>
      </w:r>
      <w:r w:rsidR="00C07BA5" w:rsidRPr="00B05F6F">
        <w:rPr>
          <w:rFonts w:ascii="Times New Roman" w:hAnsi="Times New Roman" w:cs="Times New Roman"/>
          <w:sz w:val="18"/>
          <w:szCs w:val="24"/>
          <w:lang w:val="en-US"/>
        </w:rPr>
        <w:t>BM for all extant and extinct species included in our analysis</w:t>
      </w:r>
      <w:r w:rsidR="001D6B62" w:rsidRPr="00B05F6F">
        <w:rPr>
          <w:rFonts w:ascii="Times New Roman" w:hAnsi="Times New Roman" w:cs="Times New Roman"/>
          <w:sz w:val="18"/>
          <w:szCs w:val="24"/>
          <w:lang w:val="en-US"/>
        </w:rPr>
        <w:t xml:space="preserve"> </w:t>
      </w:r>
    </w:p>
    <w:tbl>
      <w:tblPr>
        <w:tblStyle w:val="Tabladelista4-nfasis3"/>
        <w:tblW w:w="5000" w:type="pct"/>
        <w:tblLook w:val="04A0" w:firstRow="1" w:lastRow="0" w:firstColumn="1" w:lastColumn="0" w:noHBand="0" w:noVBand="1"/>
      </w:tblPr>
      <w:tblGrid>
        <w:gridCol w:w="3410"/>
        <w:gridCol w:w="821"/>
        <w:gridCol w:w="710"/>
        <w:gridCol w:w="710"/>
        <w:gridCol w:w="1706"/>
        <w:gridCol w:w="1471"/>
      </w:tblGrid>
      <w:tr w:rsidR="00ED50F9" w:rsidRPr="00B05F6F" w:rsidTr="00B05F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Species</w:t>
            </w:r>
          </w:p>
        </w:tc>
        <w:tc>
          <w:tcPr>
            <w:tcW w:w="465" w:type="pct"/>
            <w:noWrap/>
            <w:hideMark/>
          </w:tcPr>
          <w:p w:rsidR="00ED50F9" w:rsidRPr="00B05F6F" w:rsidRDefault="00ED50F9" w:rsidP="00ED50F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Status</w:t>
            </w:r>
          </w:p>
        </w:tc>
        <w:tc>
          <w:tcPr>
            <w:tcW w:w="402" w:type="pct"/>
            <w:noWrap/>
            <w:hideMark/>
          </w:tcPr>
          <w:p w:rsidR="00ED50F9" w:rsidRPr="00B05F6F" w:rsidRDefault="00ED50F9" w:rsidP="00ED50F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proofErr w:type="spellStart"/>
            <w:r w:rsidRPr="00B05F6F">
              <w:rPr>
                <w:rFonts w:ascii="Times New Roman" w:eastAsia="Times New Roman" w:hAnsi="Times New Roman" w:cs="Times New Roman"/>
                <w:color w:val="000000"/>
                <w:sz w:val="18"/>
                <w:szCs w:val="18"/>
                <w:lang w:val="en-US" w:eastAsia="es-CL"/>
              </w:rPr>
              <w:t>T</w:t>
            </w:r>
            <w:r w:rsidRPr="00B05F6F">
              <w:rPr>
                <w:rFonts w:ascii="Times New Roman" w:eastAsia="Times New Roman" w:hAnsi="Times New Roman" w:cs="Times New Roman"/>
                <w:color w:val="000000"/>
                <w:sz w:val="18"/>
                <w:szCs w:val="18"/>
                <w:vertAlign w:val="subscript"/>
                <w:lang w:val="en-US" w:eastAsia="es-CL"/>
              </w:rPr>
              <w:t>s</w:t>
            </w:r>
            <w:proofErr w:type="spellEnd"/>
          </w:p>
        </w:tc>
        <w:tc>
          <w:tcPr>
            <w:tcW w:w="402" w:type="pct"/>
            <w:noWrap/>
            <w:hideMark/>
          </w:tcPr>
          <w:p w:rsidR="00ED50F9" w:rsidRPr="00B05F6F" w:rsidRDefault="00ED50F9" w:rsidP="00ED50F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proofErr w:type="spellStart"/>
            <w:r w:rsidRPr="00B05F6F">
              <w:rPr>
                <w:rFonts w:ascii="Times New Roman" w:eastAsia="Times New Roman" w:hAnsi="Times New Roman" w:cs="Times New Roman"/>
                <w:color w:val="000000"/>
                <w:sz w:val="18"/>
                <w:szCs w:val="18"/>
                <w:lang w:val="en-US" w:eastAsia="es-CL"/>
              </w:rPr>
              <w:t>T</w:t>
            </w:r>
            <w:r w:rsidRPr="00B05F6F">
              <w:rPr>
                <w:rFonts w:ascii="Times New Roman" w:eastAsia="Times New Roman" w:hAnsi="Times New Roman" w:cs="Times New Roman"/>
                <w:color w:val="000000"/>
                <w:sz w:val="18"/>
                <w:szCs w:val="18"/>
                <w:vertAlign w:val="subscript"/>
                <w:lang w:val="en-US" w:eastAsia="es-CL"/>
              </w:rPr>
              <w:t>e</w:t>
            </w:r>
            <w:proofErr w:type="spellEnd"/>
          </w:p>
        </w:tc>
        <w:tc>
          <w:tcPr>
            <w:tcW w:w="966" w:type="pct"/>
            <w:hideMark/>
          </w:tcPr>
          <w:p w:rsidR="00ED50F9" w:rsidRPr="00B05F6F" w:rsidRDefault="00ED50F9" w:rsidP="00ED50F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Mean (BM)</w:t>
            </w:r>
          </w:p>
        </w:tc>
        <w:tc>
          <w:tcPr>
            <w:tcW w:w="833" w:type="pct"/>
            <w:hideMark/>
          </w:tcPr>
          <w:p w:rsidR="00ED50F9" w:rsidRPr="00B05F6F" w:rsidRDefault="00ED50F9" w:rsidP="00ED50F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Log(BM)</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cre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achytemporal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5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2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2.7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kan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angsto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9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0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0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ktiogavialis </w:t>
            </w:r>
            <w:proofErr w:type="spellStart"/>
            <w:r w:rsidRPr="00B05F6F">
              <w:rPr>
                <w:rFonts w:ascii="Times New Roman" w:eastAsia="Times New Roman" w:hAnsi="Times New Roman" w:cs="Times New Roman"/>
                <w:b w:val="0"/>
                <w:i/>
                <w:color w:val="000000"/>
                <w:sz w:val="18"/>
                <w:szCs w:val="18"/>
                <w:lang w:val="en-US" w:eastAsia="es-CL"/>
              </w:rPr>
              <w:t>caribes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2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7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0.2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ktiogavialis </w:t>
            </w:r>
            <w:proofErr w:type="spellStart"/>
            <w:r w:rsidRPr="00B05F6F">
              <w:rPr>
                <w:rFonts w:ascii="Times New Roman" w:eastAsia="Times New Roman" w:hAnsi="Times New Roman" w:cs="Times New Roman"/>
                <w:b w:val="0"/>
                <w:i/>
                <w:color w:val="000000"/>
                <w:sz w:val="18"/>
                <w:szCs w:val="18"/>
                <w:lang w:val="en-US" w:eastAsia="es-CL"/>
              </w:rPr>
              <w:t>puertoric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9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8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0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berto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angsto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7.0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5.9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7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ber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knudseni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5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3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6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dabrachamps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diloph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6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luic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38</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1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mcgrew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06</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7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mefferd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7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46</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94</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2</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Alligator mississippiensis</w:t>
            </w:r>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5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5.0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olse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7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6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4.2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prenasal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0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3.7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sin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1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Alligator </w:t>
            </w:r>
            <w:proofErr w:type="spellStart"/>
            <w:r w:rsidRPr="00B05F6F">
              <w:rPr>
                <w:rFonts w:ascii="Times New Roman" w:eastAsia="Times New Roman" w:hAnsi="Times New Roman" w:cs="Times New Roman"/>
                <w:b w:val="0"/>
                <w:i/>
                <w:color w:val="000000"/>
                <w:sz w:val="18"/>
                <w:szCs w:val="18"/>
                <w:lang w:val="en-US" w:eastAsia="es-CL"/>
              </w:rPr>
              <w:t>thomso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9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6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0.2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0</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logna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eterodon</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5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2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logna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lynarski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7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4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7.5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logna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olyodon</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9.1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26</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2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logna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warthe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8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6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2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llogna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wouters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66</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43</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rambourgi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audry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6.4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4.0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rgo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krebs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1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2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0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sia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ermanic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9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1.7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2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sia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ranger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2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3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7.9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sia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nanling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5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52</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8.4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Austr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larkae</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5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7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8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alanerod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ogim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9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74</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aru</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darrow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2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4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1.0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aru</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uber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3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1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40</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aru</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wicke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0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8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2.9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re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cutidentat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16</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25</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6.0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re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formidabil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7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5.2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5.1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re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riffith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4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3.4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0.9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re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ternbergi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2.2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1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7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re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three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1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3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0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re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wilso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8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7.2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0.74</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ttosaur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arla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1.2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5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6.0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ttosaur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tuberculat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7.14</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6.63</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overi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agnifron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0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2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5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lastRenderedPageBreak/>
              <w:t>Boveri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vorax</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6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0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9.3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rachy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ontana</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0.9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5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7.3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rachy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ealey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7.86</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6.8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rachyurano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eversole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5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6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1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Broch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igott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5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5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5.6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aiman </w:t>
            </w:r>
            <w:proofErr w:type="spellStart"/>
            <w:r w:rsidRPr="00B05F6F">
              <w:rPr>
                <w:rFonts w:ascii="Times New Roman" w:eastAsia="Times New Roman" w:hAnsi="Times New Roman" w:cs="Times New Roman"/>
                <w:b w:val="0"/>
                <w:i/>
                <w:color w:val="000000"/>
                <w:sz w:val="18"/>
                <w:szCs w:val="18"/>
                <w:lang w:val="en-US" w:eastAsia="es-CL"/>
              </w:rPr>
              <w:t>austral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68</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3.0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aiman </w:t>
            </w:r>
            <w:proofErr w:type="spellStart"/>
            <w:r w:rsidRPr="00B05F6F">
              <w:rPr>
                <w:rFonts w:ascii="Times New Roman" w:eastAsia="Times New Roman" w:hAnsi="Times New Roman" w:cs="Times New Roman"/>
                <w:b w:val="0"/>
                <w:i/>
                <w:color w:val="000000"/>
                <w:sz w:val="18"/>
                <w:szCs w:val="18"/>
                <w:lang w:val="en-US" w:eastAsia="es-CL"/>
              </w:rPr>
              <w:t>brevirostr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9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9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aiman </w:t>
            </w:r>
            <w:proofErr w:type="spellStart"/>
            <w:r w:rsidRPr="00B05F6F">
              <w:rPr>
                <w:rFonts w:ascii="Times New Roman" w:eastAsia="Times New Roman" w:hAnsi="Times New Roman" w:cs="Times New Roman"/>
                <w:b w:val="0"/>
                <w:i/>
                <w:color w:val="000000"/>
                <w:sz w:val="18"/>
                <w:szCs w:val="18"/>
                <w:lang w:val="en-US" w:eastAsia="es-CL"/>
              </w:rPr>
              <w:t>gasparinae</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6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08</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1.7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aiman </w:t>
            </w:r>
            <w:proofErr w:type="spellStart"/>
            <w:r w:rsidRPr="00B05F6F">
              <w:rPr>
                <w:rFonts w:ascii="Times New Roman" w:eastAsia="Times New Roman" w:hAnsi="Times New Roman" w:cs="Times New Roman"/>
                <w:b w:val="0"/>
                <w:i/>
                <w:color w:val="000000"/>
                <w:sz w:val="18"/>
                <w:szCs w:val="18"/>
                <w:lang w:val="en-US" w:eastAsia="es-CL"/>
              </w:rPr>
              <w:t>latirostr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3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0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Caiman venezuelensis</w:t>
            </w:r>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9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aiman </w:t>
            </w:r>
            <w:proofErr w:type="spellStart"/>
            <w:r w:rsidRPr="00B05F6F">
              <w:rPr>
                <w:rFonts w:ascii="Times New Roman" w:eastAsia="Times New Roman" w:hAnsi="Times New Roman" w:cs="Times New Roman"/>
                <w:b w:val="0"/>
                <w:i/>
                <w:color w:val="000000"/>
                <w:sz w:val="18"/>
                <w:szCs w:val="18"/>
                <w:lang w:val="en-US" w:eastAsia="es-CL"/>
              </w:rPr>
              <w:t>wannlangsto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1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6</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0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aiman </w:t>
            </w:r>
            <w:proofErr w:type="spellStart"/>
            <w:r w:rsidRPr="00B05F6F">
              <w:rPr>
                <w:rFonts w:ascii="Times New Roman" w:eastAsia="Times New Roman" w:hAnsi="Times New Roman" w:cs="Times New Roman"/>
                <w:b w:val="0"/>
                <w:i/>
                <w:color w:val="000000"/>
                <w:sz w:val="18"/>
                <w:szCs w:val="18"/>
                <w:lang w:val="en-US" w:eastAsia="es-CL"/>
              </w:rPr>
              <w:t>yacare</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2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1.9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entenari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ilmore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0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6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6.4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era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burdosh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9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5.2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8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harac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fields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4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9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8.4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harac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kugler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0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6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1.3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haractosuchus</w:t>
            </w:r>
            <w:proofErr w:type="spellEnd"/>
            <w:r w:rsidRPr="00B05F6F">
              <w:rPr>
                <w:rFonts w:ascii="Times New Roman" w:eastAsia="Times New Roman" w:hAnsi="Times New Roman" w:cs="Times New Roman"/>
                <w:b w:val="0"/>
                <w:i/>
                <w:color w:val="000000"/>
                <w:sz w:val="18"/>
                <w:szCs w:val="18"/>
                <w:lang w:val="en-US" w:eastAsia="es-CL"/>
              </w:rPr>
              <w:t xml:space="preserve"> mendesi</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4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6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8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harac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ansoa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8</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6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7.9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rocodil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lavirostr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7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0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8.4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acut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9.6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Crocodylus anthropophagu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1</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06.0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checchia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3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7.9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depressifron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3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2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2.9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falcon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6</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7.4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gariep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1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johnso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2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megarhin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3.38</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2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17.3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moreleti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7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8</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Crocodylus niloticu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5.6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palaeindic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1.3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palustr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7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poros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9.6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rhombifer</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2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siam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2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Crocodylus </w:t>
            </w:r>
            <w:proofErr w:type="spellStart"/>
            <w:r w:rsidRPr="00B05F6F">
              <w:rPr>
                <w:rFonts w:ascii="Times New Roman" w:eastAsia="Times New Roman" w:hAnsi="Times New Roman" w:cs="Times New Roman"/>
                <w:b w:val="0"/>
                <w:i/>
                <w:color w:val="000000"/>
                <w:sz w:val="18"/>
                <w:szCs w:val="18"/>
                <w:lang w:val="en-US" w:eastAsia="es-CL"/>
              </w:rPr>
              <w:t>thorbjarnarso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56</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1</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95.34</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9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Culebra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esoamerican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6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1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9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adagaviali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una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8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18</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4.9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ein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riogrand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1.2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3.65</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287.3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0</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ein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rugos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3.5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63</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darwi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8.8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0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3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deponiae</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7.7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7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elaveric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6.0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4.66</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1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antoni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9.0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2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3.1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ueller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8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71</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lastRenderedPageBreak/>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rateli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0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2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1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rem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56</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3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torm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9.0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38</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9.64</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unger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1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5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8.4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Dollosuchoide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densmore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54</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6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8.7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alligator</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hunyi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7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57</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Eocaiman </w:t>
            </w:r>
            <w:proofErr w:type="spellStart"/>
            <w:r w:rsidRPr="00B05F6F">
              <w:rPr>
                <w:rFonts w:ascii="Times New Roman" w:eastAsia="Times New Roman" w:hAnsi="Times New Roman" w:cs="Times New Roman"/>
                <w:b w:val="0"/>
                <w:i/>
                <w:color w:val="000000"/>
                <w:sz w:val="18"/>
                <w:szCs w:val="18"/>
                <w:lang w:val="en-US" w:eastAsia="es-CL"/>
              </w:rPr>
              <w:t>cavern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5.0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1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Eocaiman </w:t>
            </w:r>
            <w:proofErr w:type="spellStart"/>
            <w:r w:rsidRPr="00B05F6F">
              <w:rPr>
                <w:rFonts w:ascii="Times New Roman" w:eastAsia="Times New Roman" w:hAnsi="Times New Roman" w:cs="Times New Roman"/>
                <w:b w:val="0"/>
                <w:i/>
                <w:color w:val="000000"/>
                <w:sz w:val="18"/>
                <w:szCs w:val="18"/>
                <w:lang w:val="en-US" w:eastAsia="es-CL"/>
              </w:rPr>
              <w:t>itaborai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9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9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Eocaiman </w:t>
            </w:r>
            <w:proofErr w:type="spellStart"/>
            <w:r w:rsidRPr="00B05F6F">
              <w:rPr>
                <w:rFonts w:ascii="Times New Roman" w:eastAsia="Times New Roman" w:hAnsi="Times New Roman" w:cs="Times New Roman"/>
                <w:b w:val="0"/>
                <w:i/>
                <w:color w:val="000000"/>
                <w:sz w:val="18"/>
                <w:szCs w:val="18"/>
                <w:lang w:val="en-US" w:eastAsia="es-CL"/>
              </w:rPr>
              <w:t>palaeocenic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1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2.3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5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gaviali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fricanum</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2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4.08</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gaviali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ndrews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08</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5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0.3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gaviali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avialoide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0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60</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eriche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0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81</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0.5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suchus</w:t>
            </w:r>
            <w:proofErr w:type="spellEnd"/>
            <w:r w:rsidRPr="00B05F6F">
              <w:rPr>
                <w:rFonts w:ascii="Times New Roman" w:eastAsia="Times New Roman" w:hAnsi="Times New Roman" w:cs="Times New Roman"/>
                <w:b w:val="0"/>
                <w:i/>
                <w:color w:val="000000"/>
                <w:sz w:val="18"/>
                <w:szCs w:val="18"/>
                <w:lang w:val="en-US" w:eastAsia="es-CL"/>
              </w:rPr>
              <w:t xml:space="preserve"> minor</w:t>
            </w:r>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9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0.45</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8.2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othoracosaurus</w:t>
            </w:r>
            <w:proofErr w:type="spellEnd"/>
            <w:r w:rsidRPr="00B05F6F">
              <w:rPr>
                <w:rFonts w:ascii="Times New Roman" w:eastAsia="Times New Roman" w:hAnsi="Times New Roman" w:cs="Times New Roman"/>
                <w:b w:val="0"/>
                <w:i/>
                <w:color w:val="000000"/>
                <w:sz w:val="18"/>
                <w:szCs w:val="18"/>
                <w:lang w:val="en-US" w:eastAsia="es-CL"/>
              </w:rPr>
              <w:t xml:space="preserve"> mississippiensi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8.4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71</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3.6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uthec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rambourg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8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52</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57.70</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uthec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brumpt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6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7.1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Euthec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nitriae</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8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7.1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8</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avialis </w:t>
            </w:r>
            <w:proofErr w:type="spellStart"/>
            <w:r w:rsidRPr="00B05F6F">
              <w:rPr>
                <w:rFonts w:ascii="Times New Roman" w:eastAsia="Times New Roman" w:hAnsi="Times New Roman" w:cs="Times New Roman"/>
                <w:b w:val="0"/>
                <w:i/>
                <w:color w:val="000000"/>
                <w:sz w:val="18"/>
                <w:szCs w:val="18"/>
                <w:lang w:val="en-US" w:eastAsia="es-CL"/>
              </w:rPr>
              <w:t>bengawanic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3.2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avialis </w:t>
            </w:r>
            <w:proofErr w:type="spellStart"/>
            <w:r w:rsidRPr="00B05F6F">
              <w:rPr>
                <w:rFonts w:ascii="Times New Roman" w:eastAsia="Times New Roman" w:hAnsi="Times New Roman" w:cs="Times New Roman"/>
                <w:b w:val="0"/>
                <w:i/>
                <w:color w:val="000000"/>
                <w:sz w:val="18"/>
                <w:szCs w:val="18"/>
                <w:lang w:val="en-US" w:eastAsia="es-CL"/>
              </w:rPr>
              <w:t>brevicep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0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65</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avialis </w:t>
            </w:r>
            <w:proofErr w:type="spellStart"/>
            <w:r w:rsidRPr="00B05F6F">
              <w:rPr>
                <w:rFonts w:ascii="Times New Roman" w:eastAsia="Times New Roman" w:hAnsi="Times New Roman" w:cs="Times New Roman"/>
                <w:b w:val="0"/>
                <w:i/>
                <w:color w:val="000000"/>
                <w:sz w:val="18"/>
                <w:szCs w:val="18"/>
                <w:lang w:val="en-US" w:eastAsia="es-CL"/>
              </w:rPr>
              <w:t>brow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9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07.1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avialis </w:t>
            </w:r>
            <w:proofErr w:type="spellStart"/>
            <w:r w:rsidRPr="00B05F6F">
              <w:rPr>
                <w:rFonts w:ascii="Times New Roman" w:eastAsia="Times New Roman" w:hAnsi="Times New Roman" w:cs="Times New Roman"/>
                <w:b w:val="0"/>
                <w:i/>
                <w:color w:val="000000"/>
                <w:sz w:val="18"/>
                <w:szCs w:val="18"/>
                <w:lang w:val="en-US" w:eastAsia="es-CL"/>
              </w:rPr>
              <w:t>curvirostr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2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28</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Gavialis gangeticu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67.1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Gavial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eggenburg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9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6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04.0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Globidentosuchus brachyrostri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8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6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Gnatu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ebas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3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1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4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ryposuchus </w:t>
            </w:r>
            <w:proofErr w:type="spellStart"/>
            <w:r w:rsidRPr="00B05F6F">
              <w:rPr>
                <w:rFonts w:ascii="Times New Roman" w:eastAsia="Times New Roman" w:hAnsi="Times New Roman" w:cs="Times New Roman"/>
                <w:b w:val="0"/>
                <w:i/>
                <w:color w:val="000000"/>
                <w:sz w:val="18"/>
                <w:szCs w:val="18"/>
                <w:lang w:val="en-US" w:eastAsia="es-CL"/>
              </w:rPr>
              <w:t>colombian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0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4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5.3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Gryposuchus croizati</w:t>
            </w:r>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3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6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58.40</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ryposuchus </w:t>
            </w:r>
            <w:proofErr w:type="spellStart"/>
            <w:r w:rsidRPr="00B05F6F">
              <w:rPr>
                <w:rFonts w:ascii="Times New Roman" w:eastAsia="Times New Roman" w:hAnsi="Times New Roman" w:cs="Times New Roman"/>
                <w:b w:val="0"/>
                <w:i/>
                <w:color w:val="000000"/>
                <w:sz w:val="18"/>
                <w:szCs w:val="18"/>
                <w:lang w:val="en-US" w:eastAsia="es-CL"/>
              </w:rPr>
              <w:t>jesse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3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3.1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ryposuchus </w:t>
            </w:r>
            <w:proofErr w:type="spellStart"/>
            <w:r w:rsidRPr="00B05F6F">
              <w:rPr>
                <w:rFonts w:ascii="Times New Roman" w:eastAsia="Times New Roman" w:hAnsi="Times New Roman" w:cs="Times New Roman"/>
                <w:b w:val="0"/>
                <w:i/>
                <w:color w:val="000000"/>
                <w:sz w:val="18"/>
                <w:szCs w:val="18"/>
                <w:lang w:val="en-US" w:eastAsia="es-CL"/>
              </w:rPr>
              <w:t>neogae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78</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1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96.7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90</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Gryposuchus </w:t>
            </w:r>
            <w:proofErr w:type="spellStart"/>
            <w:r w:rsidRPr="00B05F6F">
              <w:rPr>
                <w:rFonts w:ascii="Times New Roman" w:eastAsia="Times New Roman" w:hAnsi="Times New Roman" w:cs="Times New Roman"/>
                <w:b w:val="0"/>
                <w:i/>
                <w:color w:val="000000"/>
                <w:sz w:val="18"/>
                <w:szCs w:val="18"/>
                <w:lang w:val="en-US" w:eastAsia="es-CL"/>
              </w:rPr>
              <w:t>pachakamue</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66</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2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9.0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Harpaco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amfield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2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06</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5.6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Hassiac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aupt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7.84</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8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Hesperogavialis cruxenti</w:t>
            </w:r>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0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4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39.7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Ikanogaviali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amero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18</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77.4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Jiangxi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nankang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6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3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00</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0</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althifron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urivell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9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0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0.2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0</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ambar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implexiden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5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2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10</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ambar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olnar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1.5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0.6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2.8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ambar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urgon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5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26</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7.0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ambar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taraina</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5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68</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9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2</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enti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stre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5.38</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4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6.1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enti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pencer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3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8.96</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5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8</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Krabi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iamogallic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0.1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0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lastRenderedPageBreak/>
              <w:t>Kuttanacaima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iquitos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3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9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3.8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Leidy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anad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0.2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2.1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6.3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Listrognat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ultidentat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2.18</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35</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aoming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etrolica</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9.6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46</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0.72</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8</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arocc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zennaro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8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8.7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1.9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ecistop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nkondo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1.3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egadont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rdui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94</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02</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ek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inexpectat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8</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5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ek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kalpokas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4</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ek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ander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5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25</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ek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whitehunter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9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5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Melanosuchus </w:t>
            </w:r>
            <w:proofErr w:type="spellStart"/>
            <w:r w:rsidRPr="00B05F6F">
              <w:rPr>
                <w:rFonts w:ascii="Times New Roman" w:eastAsia="Times New Roman" w:hAnsi="Times New Roman" w:cs="Times New Roman"/>
                <w:b w:val="0"/>
                <w:i/>
                <w:color w:val="000000"/>
                <w:sz w:val="18"/>
                <w:szCs w:val="18"/>
                <w:lang w:val="en-US" w:eastAsia="es-CL"/>
              </w:rPr>
              <w:t>niger</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an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0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1.9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oura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mazon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5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41.3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oura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rends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6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62.0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oura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top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2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3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2.6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Mourasuchus</w:t>
            </w:r>
            <w:proofErr w:type="spellEnd"/>
            <w:r w:rsidRPr="00B05F6F">
              <w:rPr>
                <w:rFonts w:ascii="Times New Roman" w:eastAsia="Times New Roman" w:hAnsi="Times New Roman" w:cs="Times New Roman"/>
                <w:b w:val="0"/>
                <w:i/>
                <w:color w:val="000000"/>
                <w:sz w:val="18"/>
                <w:szCs w:val="18"/>
                <w:lang w:val="en-US" w:eastAsia="es-CL"/>
              </w:rPr>
              <w:t xml:space="preserve"> pattersoni</w:t>
            </w:r>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6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12</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96.8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4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Navaj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ook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5.1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2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5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Necr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ion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0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3.18</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6.3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Notocaima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stromer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5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9.9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4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Ocepe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eoafrican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4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1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5.1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Orthogeny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olse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7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55</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3.3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2</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allimnar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racil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8</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28.6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allimnarchus</w:t>
            </w:r>
            <w:proofErr w:type="spellEnd"/>
            <w:r w:rsidRPr="00B05F6F">
              <w:rPr>
                <w:rFonts w:ascii="Times New Roman" w:eastAsia="Times New Roman" w:hAnsi="Times New Roman" w:cs="Times New Roman"/>
                <w:b w:val="0"/>
                <w:i/>
                <w:color w:val="000000"/>
                <w:sz w:val="18"/>
                <w:szCs w:val="18"/>
                <w:lang w:val="en-US" w:eastAsia="es-CL"/>
              </w:rPr>
              <w:t xml:space="preserve"> pollen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7.74</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9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ara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ourt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9.6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8</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enghu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an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0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5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1.9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Piscogavialis </w:t>
            </w:r>
            <w:proofErr w:type="spellStart"/>
            <w:r w:rsidRPr="00B05F6F">
              <w:rPr>
                <w:rFonts w:ascii="Times New Roman" w:eastAsia="Times New Roman" w:hAnsi="Times New Roman" w:cs="Times New Roman"/>
                <w:b w:val="0"/>
                <w:i/>
                <w:color w:val="000000"/>
                <w:sz w:val="18"/>
                <w:szCs w:val="18"/>
                <w:lang w:val="en-US" w:eastAsia="es-CL"/>
              </w:rPr>
              <w:t>jugaliperforat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3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30.1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lanocrani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datang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9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34</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7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lanocrani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engdong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7.66</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6.97</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rocaimanoide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kay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9.7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8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5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rocaimanoide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utah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6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74</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rodiplocynodo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ang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2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9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6.2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rotoalligator</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huining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20</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3.3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2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7</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Protocaiman</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peligr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4.42</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3.51</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3.78</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5</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Purussaurus </w:t>
            </w:r>
            <w:proofErr w:type="spellStart"/>
            <w:r w:rsidRPr="00B05F6F">
              <w:rPr>
                <w:rFonts w:ascii="Times New Roman" w:eastAsia="Times New Roman" w:hAnsi="Times New Roman" w:cs="Times New Roman"/>
                <w:b w:val="0"/>
                <w:i/>
                <w:color w:val="000000"/>
                <w:sz w:val="18"/>
                <w:szCs w:val="18"/>
                <w:lang w:val="en-US" w:eastAsia="es-CL"/>
              </w:rPr>
              <w:t>brasili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3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82</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782.17</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Purussaurus mirandai</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2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8</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549.7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 xml:space="preserve">Purussaurus </w:t>
            </w:r>
            <w:proofErr w:type="spellStart"/>
            <w:r w:rsidRPr="00B05F6F">
              <w:rPr>
                <w:rFonts w:ascii="Times New Roman" w:eastAsia="Times New Roman" w:hAnsi="Times New Roman" w:cs="Times New Roman"/>
                <w:b w:val="0"/>
                <w:i/>
                <w:color w:val="000000"/>
                <w:sz w:val="18"/>
                <w:szCs w:val="18"/>
                <w:lang w:val="en-US" w:eastAsia="es-CL"/>
              </w:rPr>
              <w:t>neiv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9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3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07.6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Quinkan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babarra</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7</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17</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9.65</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7</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Quinkan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fortirostrum</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3</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1.6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1</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Quinkan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ebold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36</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2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9.8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0</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Quinkan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timara</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8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25</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8.4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Rhamp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rassiden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8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632.59</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Rima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loyd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7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42</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55.86</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2</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r w:rsidRPr="00B05F6F">
              <w:rPr>
                <w:rFonts w:ascii="Times New Roman" w:eastAsia="Times New Roman" w:hAnsi="Times New Roman" w:cs="Times New Roman"/>
                <w:b w:val="0"/>
                <w:i/>
                <w:color w:val="000000"/>
                <w:sz w:val="18"/>
                <w:szCs w:val="18"/>
                <w:lang w:val="en-US" w:eastAsia="es-CL"/>
              </w:rPr>
              <w:t>Siquisiquesuchus venezuelensis</w:t>
            </w:r>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09</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6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96.73</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90</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Stangero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ccabe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1.01</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0.66</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69</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0</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lastRenderedPageBreak/>
              <w:t>Tadzhik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acrodent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2.5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4.4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81</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6</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eca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mericana</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5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8</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3.44</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eca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ntiqua</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6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2</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ecachamps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arolin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7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7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11.43</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oracosaur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borissiak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0.81</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0.48</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oracosaur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isorhynch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3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9.07</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oracosaur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acrorhynch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1.36</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2.98</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horacosaur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neocesariensi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9.27</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3.58</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6.0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5</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airense</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9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10</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alaritanus</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1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15</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7.58</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4</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coppensi</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24</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43</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70.22</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9</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audense</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73</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80</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lusitanica</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5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29</w:t>
            </w:r>
          </w:p>
        </w:tc>
        <w:tc>
          <w:tcPr>
            <w:tcW w:w="966"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mistom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tando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4.42</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3.47</w:t>
            </w:r>
          </w:p>
        </w:tc>
        <w:tc>
          <w:tcPr>
            <w:tcW w:w="966"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c>
          <w:tcPr>
            <w:tcW w:w="833"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oyotamaphimei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machikan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3</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9</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98.2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4</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riloph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rackham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59</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3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60</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6</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Tsoabichi</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greenriverensi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3.6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2.36</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96</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3</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Ultrasteno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willis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5</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09</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5.41</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3</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Voay</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robust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0</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3.50</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1</w:t>
            </w:r>
          </w:p>
        </w:tc>
      </w:tr>
      <w:tr w:rsidR="00ED50F9" w:rsidRPr="00B05F6F" w:rsidTr="00B05F6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Volia</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athollandersoni</w:t>
            </w:r>
            <w:proofErr w:type="spellEnd"/>
          </w:p>
        </w:tc>
        <w:tc>
          <w:tcPr>
            <w:tcW w:w="465"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4</w:t>
            </w:r>
          </w:p>
        </w:tc>
        <w:tc>
          <w:tcPr>
            <w:tcW w:w="402" w:type="pct"/>
            <w:noWrap/>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0</w:t>
            </w:r>
          </w:p>
        </w:tc>
        <w:tc>
          <w:tcPr>
            <w:tcW w:w="966"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85</w:t>
            </w:r>
          </w:p>
        </w:tc>
        <w:tc>
          <w:tcPr>
            <w:tcW w:w="833" w:type="pct"/>
            <w:hideMark/>
          </w:tcPr>
          <w:p w:rsidR="00ED50F9" w:rsidRPr="00B05F6F" w:rsidRDefault="00ED50F9" w:rsidP="00ED50F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9</w:t>
            </w:r>
          </w:p>
        </w:tc>
      </w:tr>
      <w:tr w:rsidR="00ED50F9" w:rsidRPr="00B05F6F" w:rsidTr="00B05F6F">
        <w:trPr>
          <w:trHeight w:val="285"/>
        </w:trPr>
        <w:tc>
          <w:tcPr>
            <w:cnfStyle w:val="001000000000" w:firstRow="0" w:lastRow="0" w:firstColumn="1" w:lastColumn="0" w:oddVBand="0" w:evenVBand="0" w:oddHBand="0" w:evenHBand="0" w:firstRowFirstColumn="0" w:firstRowLastColumn="0" w:lastRowFirstColumn="0" w:lastRowLastColumn="0"/>
            <w:tcW w:w="1932" w:type="pct"/>
            <w:noWrap/>
            <w:hideMark/>
          </w:tcPr>
          <w:p w:rsidR="00ED50F9" w:rsidRPr="00B05F6F" w:rsidRDefault="00ED50F9" w:rsidP="00ED50F9">
            <w:pPr>
              <w:jc w:val="center"/>
              <w:rPr>
                <w:rFonts w:ascii="Times New Roman" w:eastAsia="Times New Roman" w:hAnsi="Times New Roman" w:cs="Times New Roman"/>
                <w:b w:val="0"/>
                <w:i/>
                <w:color w:val="000000"/>
                <w:sz w:val="18"/>
                <w:szCs w:val="18"/>
                <w:lang w:val="en-US" w:eastAsia="es-CL"/>
              </w:rPr>
            </w:pPr>
            <w:proofErr w:type="spellStart"/>
            <w:r w:rsidRPr="00B05F6F">
              <w:rPr>
                <w:rFonts w:ascii="Times New Roman" w:eastAsia="Times New Roman" w:hAnsi="Times New Roman" w:cs="Times New Roman"/>
                <w:b w:val="0"/>
                <w:i/>
                <w:color w:val="000000"/>
                <w:sz w:val="18"/>
                <w:szCs w:val="18"/>
                <w:lang w:val="en-US" w:eastAsia="es-CL"/>
              </w:rPr>
              <w:t>Wannaganosuchus</w:t>
            </w:r>
            <w:proofErr w:type="spellEnd"/>
            <w:r w:rsidRPr="00B05F6F">
              <w:rPr>
                <w:rFonts w:ascii="Times New Roman" w:eastAsia="Times New Roman" w:hAnsi="Times New Roman" w:cs="Times New Roman"/>
                <w:b w:val="0"/>
                <w:i/>
                <w:color w:val="000000"/>
                <w:sz w:val="18"/>
                <w:szCs w:val="18"/>
                <w:lang w:val="en-US" w:eastAsia="es-CL"/>
              </w:rPr>
              <w:t xml:space="preserve"> </w:t>
            </w:r>
            <w:proofErr w:type="spellStart"/>
            <w:r w:rsidRPr="00B05F6F">
              <w:rPr>
                <w:rFonts w:ascii="Times New Roman" w:eastAsia="Times New Roman" w:hAnsi="Times New Roman" w:cs="Times New Roman"/>
                <w:b w:val="0"/>
                <w:i/>
                <w:color w:val="000000"/>
                <w:sz w:val="18"/>
                <w:szCs w:val="18"/>
                <w:lang w:val="en-US" w:eastAsia="es-CL"/>
              </w:rPr>
              <w:t>brachymanus</w:t>
            </w:r>
            <w:proofErr w:type="spellEnd"/>
          </w:p>
        </w:tc>
        <w:tc>
          <w:tcPr>
            <w:tcW w:w="465"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extinct</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65</w:t>
            </w:r>
          </w:p>
        </w:tc>
        <w:tc>
          <w:tcPr>
            <w:tcW w:w="402" w:type="pct"/>
            <w:noWrap/>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8.12</w:t>
            </w:r>
          </w:p>
        </w:tc>
        <w:tc>
          <w:tcPr>
            <w:tcW w:w="966"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07</w:t>
            </w:r>
          </w:p>
        </w:tc>
        <w:tc>
          <w:tcPr>
            <w:tcW w:w="833" w:type="pct"/>
            <w:hideMark/>
          </w:tcPr>
          <w:p w:rsidR="00ED50F9" w:rsidRPr="00B05F6F" w:rsidRDefault="00ED50F9" w:rsidP="00ED50F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8</w:t>
            </w:r>
          </w:p>
        </w:tc>
      </w:tr>
    </w:tbl>
    <w:p w:rsidR="00F22908" w:rsidRPr="00B05F6F" w:rsidRDefault="00F22908" w:rsidP="004553B1">
      <w:pPr>
        <w:spacing w:after="0" w:line="360" w:lineRule="auto"/>
        <w:jc w:val="center"/>
        <w:rPr>
          <w:rFonts w:ascii="Times New Roman" w:hAnsi="Times New Roman" w:cs="Times New Roman"/>
          <w:sz w:val="18"/>
          <w:szCs w:val="24"/>
          <w:highlight w:val="yellow"/>
          <w:lang w:val="en-US"/>
        </w:rPr>
      </w:pPr>
    </w:p>
    <w:p w:rsidR="00B05F6F" w:rsidRPr="00B05F6F" w:rsidRDefault="004553B1" w:rsidP="00E648CC">
      <w:pPr>
        <w:spacing w:after="0" w:line="360" w:lineRule="auto"/>
        <w:jc w:val="center"/>
        <w:rPr>
          <w:rFonts w:ascii="Times New Roman" w:hAnsi="Times New Roman" w:cs="Times New Roman"/>
          <w:sz w:val="18"/>
          <w:szCs w:val="24"/>
          <w:lang w:val="en-US"/>
        </w:rPr>
      </w:pPr>
      <w:r w:rsidRPr="00EF62A3">
        <w:rPr>
          <w:rFonts w:ascii="Times New Roman" w:hAnsi="Times New Roman" w:cs="Times New Roman"/>
          <w:b/>
          <w:smallCaps/>
          <w:sz w:val="18"/>
          <w:szCs w:val="24"/>
          <w:lang w:val="en-US"/>
        </w:rPr>
        <w:t>Table_</w:t>
      </w:r>
      <w:r w:rsidR="00C91CA4" w:rsidRPr="00EF62A3">
        <w:rPr>
          <w:rFonts w:ascii="Times New Roman" w:hAnsi="Times New Roman" w:cs="Times New Roman"/>
          <w:b/>
          <w:smallCaps/>
          <w:sz w:val="18"/>
          <w:szCs w:val="24"/>
          <w:lang w:val="en-US"/>
        </w:rPr>
        <w:t>ESM_</w:t>
      </w:r>
      <w:r w:rsidR="002F0E40" w:rsidRPr="00EF62A3">
        <w:rPr>
          <w:rFonts w:ascii="Times New Roman" w:hAnsi="Times New Roman" w:cs="Times New Roman"/>
          <w:b/>
          <w:smallCaps/>
          <w:sz w:val="18"/>
          <w:szCs w:val="24"/>
          <w:lang w:val="en-US"/>
        </w:rPr>
        <w:t>7</w:t>
      </w:r>
      <w:r w:rsidR="00C91CA4" w:rsidRPr="00B05F6F">
        <w:rPr>
          <w:rFonts w:ascii="Times New Roman" w:hAnsi="Times New Roman" w:cs="Times New Roman"/>
          <w:b/>
          <w:sz w:val="18"/>
          <w:szCs w:val="24"/>
          <w:lang w:val="en-US"/>
        </w:rPr>
        <w:t>.</w:t>
      </w:r>
      <w:r w:rsidR="00C91CA4" w:rsidRPr="00B05F6F">
        <w:rPr>
          <w:rFonts w:ascii="Times New Roman" w:hAnsi="Times New Roman" w:cs="Times New Roman"/>
          <w:sz w:val="18"/>
          <w:szCs w:val="24"/>
          <w:lang w:val="en-US"/>
        </w:rPr>
        <w:t xml:space="preserve"> Temporal variations of the mean, </w:t>
      </w:r>
      <w:r w:rsidR="00495CBA" w:rsidRPr="00B05F6F">
        <w:rPr>
          <w:rFonts w:ascii="Times New Roman" w:hAnsi="Times New Roman" w:cs="Times New Roman"/>
          <w:sz w:val="18"/>
          <w:szCs w:val="24"/>
          <w:lang w:val="en-US"/>
        </w:rPr>
        <w:t xml:space="preserve">standard deviation (=disparity), </w:t>
      </w:r>
      <w:r w:rsidR="00C91CA4" w:rsidRPr="00B05F6F">
        <w:rPr>
          <w:rFonts w:ascii="Times New Roman" w:hAnsi="Times New Roman" w:cs="Times New Roman"/>
          <w:sz w:val="18"/>
          <w:szCs w:val="24"/>
          <w:lang w:val="en-US"/>
        </w:rPr>
        <w:t xml:space="preserve">minimum and maximum </w:t>
      </w:r>
      <w:r w:rsidR="00DD7A95" w:rsidRPr="00B05F6F">
        <w:rPr>
          <w:rFonts w:ascii="Times New Roman" w:hAnsi="Times New Roman" w:cs="Times New Roman"/>
          <w:sz w:val="18"/>
          <w:szCs w:val="24"/>
          <w:lang w:val="en-US"/>
        </w:rPr>
        <w:t>values for Log</w:t>
      </w:r>
      <w:r w:rsidR="00DD7A95" w:rsidRPr="00B05F6F">
        <w:rPr>
          <w:rFonts w:ascii="Times New Roman" w:hAnsi="Times New Roman" w:cs="Times New Roman"/>
          <w:sz w:val="18"/>
          <w:szCs w:val="24"/>
          <w:vertAlign w:val="subscript"/>
          <w:lang w:val="en-US"/>
        </w:rPr>
        <w:t>10</w:t>
      </w:r>
      <w:r w:rsidR="00DD7A95" w:rsidRPr="00B05F6F">
        <w:rPr>
          <w:rFonts w:ascii="Times New Roman" w:hAnsi="Times New Roman" w:cs="Times New Roman"/>
          <w:sz w:val="18"/>
          <w:szCs w:val="24"/>
          <w:lang w:val="en-US"/>
        </w:rPr>
        <w:t xml:space="preserve">(BM) </w:t>
      </w:r>
      <w:r w:rsidR="00C91CA4" w:rsidRPr="00B05F6F">
        <w:rPr>
          <w:rFonts w:ascii="Times New Roman" w:hAnsi="Times New Roman" w:cs="Times New Roman"/>
          <w:sz w:val="18"/>
          <w:szCs w:val="24"/>
          <w:lang w:val="en-US"/>
        </w:rPr>
        <w:t xml:space="preserve">within Crocodylia resulting from </w:t>
      </w:r>
      <w:r w:rsidR="00C91CA4" w:rsidRPr="00B05F6F">
        <w:rPr>
          <w:rFonts w:ascii="Times New Roman" w:hAnsi="Times New Roman" w:cs="Times New Roman"/>
          <w:noProof/>
          <w:sz w:val="18"/>
          <w:szCs w:val="24"/>
          <w:lang w:val="en-US"/>
        </w:rPr>
        <w:t>paleoTs</w:t>
      </w:r>
      <w:r w:rsidR="00C91CA4" w:rsidRPr="00B05F6F">
        <w:rPr>
          <w:rFonts w:ascii="Times New Roman" w:hAnsi="Times New Roman" w:cs="Times New Roman"/>
          <w:sz w:val="18"/>
          <w:szCs w:val="24"/>
          <w:lang w:val="en-US"/>
        </w:rPr>
        <w:t xml:space="preserve"> resampling</w:t>
      </w:r>
      <w:r w:rsidR="00023E0F" w:rsidRPr="00B05F6F">
        <w:rPr>
          <w:rFonts w:ascii="Times New Roman" w:hAnsi="Times New Roman" w:cs="Times New Roman"/>
          <w:sz w:val="18"/>
          <w:szCs w:val="24"/>
          <w:lang w:val="en-US"/>
        </w:rPr>
        <w:t xml:space="preserve"> at 1 Ma time bins</w:t>
      </w:r>
      <w:r w:rsidR="00C91CA4" w:rsidRPr="00B05F6F">
        <w:rPr>
          <w:rFonts w:ascii="Times New Roman" w:hAnsi="Times New Roman" w:cs="Times New Roman"/>
          <w:sz w:val="18"/>
          <w:szCs w:val="24"/>
          <w:lang w:val="en-US"/>
        </w:rPr>
        <w:t xml:space="preserve">. Note </w:t>
      </w:r>
      <w:r w:rsidR="00C91CA4" w:rsidRPr="00B05F6F">
        <w:rPr>
          <w:rFonts w:ascii="Times New Roman" w:hAnsi="Times New Roman" w:cs="Times New Roman"/>
          <w:noProof/>
          <w:sz w:val="18"/>
          <w:szCs w:val="24"/>
          <w:lang w:val="en-US"/>
        </w:rPr>
        <w:t>tha</w:t>
      </w:r>
      <w:r w:rsidR="00F22908" w:rsidRPr="00B05F6F">
        <w:rPr>
          <w:rFonts w:ascii="Times New Roman" w:hAnsi="Times New Roman" w:cs="Times New Roman"/>
          <w:noProof/>
          <w:sz w:val="18"/>
          <w:szCs w:val="24"/>
          <w:lang w:val="en-US"/>
        </w:rPr>
        <w:t>t</w:t>
      </w:r>
      <w:r w:rsidR="00C91CA4" w:rsidRPr="00B05F6F">
        <w:rPr>
          <w:rFonts w:ascii="Times New Roman" w:hAnsi="Times New Roman" w:cs="Times New Roman"/>
          <w:sz w:val="18"/>
          <w:szCs w:val="24"/>
          <w:lang w:val="en-US"/>
        </w:rPr>
        <w:t xml:space="preserve"> only intervals with n&gt;</w:t>
      </w:r>
      <w:r w:rsidR="00C758C5" w:rsidRPr="00B05F6F">
        <w:rPr>
          <w:rFonts w:ascii="Times New Roman" w:hAnsi="Times New Roman" w:cs="Times New Roman"/>
          <w:sz w:val="18"/>
          <w:szCs w:val="24"/>
          <w:lang w:val="en-US"/>
        </w:rPr>
        <w:t>2</w:t>
      </w:r>
      <w:r w:rsidR="00C91CA4" w:rsidRPr="00B05F6F">
        <w:rPr>
          <w:rFonts w:ascii="Times New Roman" w:hAnsi="Times New Roman" w:cs="Times New Roman"/>
          <w:sz w:val="18"/>
          <w:szCs w:val="24"/>
          <w:lang w:val="en-US"/>
        </w:rPr>
        <w:t xml:space="preserve"> </w:t>
      </w:r>
      <w:r w:rsidR="003B50D8" w:rsidRPr="00B05F6F">
        <w:rPr>
          <w:rFonts w:ascii="Times New Roman" w:hAnsi="Times New Roman" w:cs="Times New Roman"/>
          <w:sz w:val="18"/>
          <w:szCs w:val="24"/>
          <w:lang w:val="en-US"/>
        </w:rPr>
        <w:t xml:space="preserve">(sample number) </w:t>
      </w:r>
      <w:r w:rsidR="00C91CA4" w:rsidRPr="00B05F6F">
        <w:rPr>
          <w:rFonts w:ascii="Times New Roman" w:hAnsi="Times New Roman" w:cs="Times New Roman"/>
          <w:sz w:val="18"/>
          <w:szCs w:val="24"/>
          <w:lang w:val="en-US"/>
        </w:rPr>
        <w:t>were considered in the following analysis.</w:t>
      </w:r>
      <w:r w:rsidR="00C07BA5" w:rsidRPr="00B05F6F">
        <w:rPr>
          <w:rFonts w:ascii="Times New Roman" w:hAnsi="Times New Roman" w:cs="Times New Roman"/>
          <w:sz w:val="18"/>
          <w:szCs w:val="24"/>
          <w:lang w:val="en-US"/>
        </w:rPr>
        <w:t xml:space="preserve"> </w:t>
      </w:r>
    </w:p>
    <w:tbl>
      <w:tblPr>
        <w:tblStyle w:val="Tabladecuadrcula4-nfasis3"/>
        <w:tblW w:w="0" w:type="auto"/>
        <w:jc w:val="center"/>
        <w:tblLook w:val="04A0" w:firstRow="1" w:lastRow="0" w:firstColumn="1" w:lastColumn="0" w:noHBand="0" w:noVBand="1"/>
      </w:tblPr>
      <w:tblGrid>
        <w:gridCol w:w="516"/>
        <w:gridCol w:w="396"/>
        <w:gridCol w:w="656"/>
        <w:gridCol w:w="936"/>
        <w:gridCol w:w="621"/>
        <w:gridCol w:w="621"/>
      </w:tblGrid>
      <w:tr w:rsidR="00041205" w:rsidRPr="00B05F6F" w:rsidTr="00B05F6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Age</w:t>
            </w:r>
          </w:p>
        </w:tc>
        <w:tc>
          <w:tcPr>
            <w:tcW w:w="0" w:type="auto"/>
            <w:noWrap/>
            <w:hideMark/>
          </w:tcPr>
          <w:p w:rsidR="00041205" w:rsidRPr="00B05F6F" w:rsidRDefault="00041205" w:rsidP="0004120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n</w:t>
            </w:r>
          </w:p>
        </w:tc>
        <w:tc>
          <w:tcPr>
            <w:tcW w:w="0" w:type="auto"/>
            <w:noWrap/>
            <w:hideMark/>
          </w:tcPr>
          <w:p w:rsidR="00041205" w:rsidRPr="00B05F6F" w:rsidRDefault="00041205" w:rsidP="0004120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Mean</w:t>
            </w:r>
          </w:p>
        </w:tc>
        <w:tc>
          <w:tcPr>
            <w:tcW w:w="0" w:type="auto"/>
            <w:noWrap/>
            <w:hideMark/>
          </w:tcPr>
          <w:p w:rsidR="00041205" w:rsidRPr="00B05F6F" w:rsidRDefault="00B05F6F" w:rsidP="0004120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Pr>
                <w:rFonts w:ascii="Times New Roman" w:eastAsia="Times New Roman" w:hAnsi="Times New Roman" w:cs="Times New Roman"/>
                <w:color w:val="000000"/>
                <w:sz w:val="18"/>
                <w:szCs w:val="18"/>
                <w:lang w:val="en-US" w:eastAsia="es-CL"/>
              </w:rPr>
              <w:t>Disparity</w:t>
            </w:r>
          </w:p>
        </w:tc>
        <w:tc>
          <w:tcPr>
            <w:tcW w:w="0" w:type="auto"/>
            <w:noWrap/>
            <w:hideMark/>
          </w:tcPr>
          <w:p w:rsidR="00041205" w:rsidRPr="00B05F6F" w:rsidRDefault="00023E0F" w:rsidP="0004120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M</w:t>
            </w:r>
            <w:r w:rsidR="00041205" w:rsidRPr="00B05F6F">
              <w:rPr>
                <w:rFonts w:ascii="Times New Roman" w:eastAsia="Times New Roman" w:hAnsi="Times New Roman" w:cs="Times New Roman"/>
                <w:color w:val="000000"/>
                <w:sz w:val="18"/>
                <w:szCs w:val="18"/>
                <w:lang w:val="en-US" w:eastAsia="es-CL"/>
              </w:rPr>
              <w:t>in</w:t>
            </w:r>
          </w:p>
        </w:tc>
        <w:tc>
          <w:tcPr>
            <w:tcW w:w="0" w:type="auto"/>
            <w:noWrap/>
            <w:hideMark/>
          </w:tcPr>
          <w:p w:rsidR="00041205" w:rsidRPr="00B05F6F" w:rsidRDefault="00023E0F" w:rsidP="0004120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M</w:t>
            </w:r>
            <w:r w:rsidR="00041205" w:rsidRPr="00B05F6F">
              <w:rPr>
                <w:rFonts w:ascii="Times New Roman" w:eastAsia="Times New Roman" w:hAnsi="Times New Roman" w:cs="Times New Roman"/>
                <w:color w:val="000000"/>
                <w:sz w:val="18"/>
                <w:szCs w:val="18"/>
                <w:lang w:val="en-US" w:eastAsia="es-CL"/>
              </w:rPr>
              <w:t>ax</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2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8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4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78</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7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2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78</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2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9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6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3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4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6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0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4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6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6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6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1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2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1</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0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3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1</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0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4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1</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55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8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1</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5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5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1</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5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7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5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891</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1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9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5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1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7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7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5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6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7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560</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6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8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5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116</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lastRenderedPageBreak/>
              <w:t>1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7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4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5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24</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9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7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3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24</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0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2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60</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1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5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6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60</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7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4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024</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0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3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87</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8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5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4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9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2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0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4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4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5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0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6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4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7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2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9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9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9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1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86</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1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7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1</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1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5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2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1</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8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5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5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14</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3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8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5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82</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2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4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5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82</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1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8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82</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1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6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13</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3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9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1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13</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8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8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2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1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1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9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1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1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5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3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1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1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1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1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7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5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1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8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5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12</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1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8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3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4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8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9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3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0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9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8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2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7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8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2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8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3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8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01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4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1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8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65</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3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2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5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3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2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5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0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8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0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5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9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8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78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2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lastRenderedPageBreak/>
              <w:t>6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3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52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69</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38</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93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48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838</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50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7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5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25</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0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0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5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5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26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5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87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4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5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5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7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5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7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9</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08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7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65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49</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6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5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2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0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1</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6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36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19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1</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1</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35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7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1</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8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17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73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51</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00</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5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3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0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5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3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466</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9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1.29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6</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3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2</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4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7</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23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52</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845</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5</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0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45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3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79</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4</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68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603</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38</w:t>
            </w:r>
          </w:p>
        </w:tc>
        <w:tc>
          <w:tcPr>
            <w:tcW w:w="0" w:type="auto"/>
            <w:noWrap/>
            <w:hideMark/>
          </w:tcPr>
          <w:p w:rsidR="00041205" w:rsidRPr="00B05F6F" w:rsidRDefault="00041205" w:rsidP="0004120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r w:rsidR="00041205" w:rsidRPr="00B05F6F" w:rsidTr="00B05F6F">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041205" w:rsidRPr="00B05F6F" w:rsidRDefault="00041205" w:rsidP="00041205">
            <w:pPr>
              <w:jc w:val="right"/>
              <w:rPr>
                <w:rFonts w:ascii="Times New Roman" w:eastAsia="Times New Roman" w:hAnsi="Times New Roman" w:cs="Times New Roman"/>
                <w:b w:val="0"/>
                <w:color w:val="000000"/>
                <w:sz w:val="18"/>
                <w:szCs w:val="18"/>
                <w:lang w:val="en-US" w:eastAsia="es-CL"/>
              </w:rPr>
            </w:pPr>
            <w:r w:rsidRPr="00B05F6F">
              <w:rPr>
                <w:rFonts w:ascii="Times New Roman" w:eastAsia="Times New Roman" w:hAnsi="Times New Roman" w:cs="Times New Roman"/>
                <w:b w:val="0"/>
                <w:color w:val="000000"/>
                <w:sz w:val="18"/>
                <w:szCs w:val="18"/>
                <w:lang w:val="en-US" w:eastAsia="es-CL"/>
              </w:rPr>
              <w:t>80</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701</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0.904</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2.138</w:t>
            </w:r>
          </w:p>
        </w:tc>
        <w:tc>
          <w:tcPr>
            <w:tcW w:w="0" w:type="auto"/>
            <w:noWrap/>
            <w:hideMark/>
          </w:tcPr>
          <w:p w:rsidR="00041205" w:rsidRPr="00B05F6F" w:rsidRDefault="00041205" w:rsidP="0004120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s-CL"/>
              </w:rPr>
            </w:pPr>
            <w:r w:rsidRPr="00B05F6F">
              <w:rPr>
                <w:rFonts w:ascii="Times New Roman" w:eastAsia="Times New Roman" w:hAnsi="Times New Roman" w:cs="Times New Roman"/>
                <w:color w:val="000000"/>
                <w:sz w:val="18"/>
                <w:szCs w:val="18"/>
                <w:lang w:val="en-US" w:eastAsia="es-CL"/>
              </w:rPr>
              <w:t>3.798</w:t>
            </w:r>
          </w:p>
        </w:tc>
      </w:tr>
    </w:tbl>
    <w:p w:rsidR="00041205" w:rsidRPr="00B05F6F" w:rsidRDefault="00041205" w:rsidP="00E648CC">
      <w:pPr>
        <w:spacing w:after="0" w:line="360" w:lineRule="auto"/>
        <w:jc w:val="center"/>
        <w:rPr>
          <w:rFonts w:ascii="Times New Roman" w:hAnsi="Times New Roman" w:cs="Times New Roman"/>
          <w:b/>
          <w:sz w:val="24"/>
          <w:szCs w:val="24"/>
          <w:lang w:val="en-US"/>
        </w:rPr>
      </w:pPr>
    </w:p>
    <w:p w:rsidR="004E190A" w:rsidRPr="00B05F6F" w:rsidRDefault="007605D9" w:rsidP="004553B1">
      <w:pPr>
        <w:spacing w:after="0" w:line="360" w:lineRule="auto"/>
        <w:ind w:left="567" w:hanging="567"/>
        <w:jc w:val="both"/>
        <w:rPr>
          <w:rFonts w:ascii="Times New Roman" w:hAnsi="Times New Roman" w:cs="Times New Roman"/>
          <w:b/>
          <w:shd w:val="clear" w:color="auto" w:fill="FFFFFF"/>
          <w:lang w:val="en-US"/>
        </w:rPr>
      </w:pPr>
      <w:r w:rsidRPr="00B05F6F">
        <w:rPr>
          <w:rFonts w:ascii="Times New Roman" w:hAnsi="Times New Roman" w:cs="Times New Roman"/>
          <w:b/>
          <w:sz w:val="24"/>
          <w:szCs w:val="24"/>
          <w:shd w:val="clear" w:color="auto" w:fill="FFFFFF"/>
          <w:lang w:val="en-US"/>
        </w:rPr>
        <w:t>REFERENCES</w:t>
      </w:r>
    </w:p>
    <w:p w:rsidR="001821F9" w:rsidRPr="00B05F6F" w:rsidRDefault="004E190A"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sz w:val="20"/>
          <w:szCs w:val="20"/>
          <w:shd w:val="clear" w:color="auto" w:fill="FFFFFF"/>
          <w:lang w:val="en-US"/>
        </w:rPr>
        <w:fldChar w:fldCharType="begin" w:fldLock="1"/>
      </w:r>
      <w:r w:rsidRPr="00B05F6F">
        <w:rPr>
          <w:rFonts w:ascii="Times New Roman" w:hAnsi="Times New Roman" w:cs="Times New Roman"/>
          <w:sz w:val="20"/>
          <w:szCs w:val="20"/>
          <w:shd w:val="clear" w:color="auto" w:fill="FFFFFF"/>
          <w:lang w:val="en-US"/>
        </w:rPr>
        <w:instrText xml:space="preserve">ADDIN Mendeley Bibliography CSL_BIBLIOGRAPHY </w:instrText>
      </w:r>
      <w:r w:rsidRPr="00B05F6F">
        <w:rPr>
          <w:rFonts w:ascii="Times New Roman" w:hAnsi="Times New Roman" w:cs="Times New Roman"/>
          <w:sz w:val="20"/>
          <w:szCs w:val="20"/>
          <w:shd w:val="clear" w:color="auto" w:fill="FFFFFF"/>
          <w:lang w:val="en-US"/>
        </w:rPr>
        <w:fldChar w:fldCharType="separate"/>
      </w:r>
      <w:r w:rsidR="001821F9" w:rsidRPr="00B05F6F">
        <w:rPr>
          <w:rFonts w:ascii="Times New Roman" w:hAnsi="Times New Roman" w:cs="Times New Roman"/>
          <w:noProof/>
          <w:sz w:val="20"/>
          <w:szCs w:val="24"/>
          <w:lang w:val="en-US"/>
        </w:rPr>
        <w:t xml:space="preserve">AGUILERA, O. A., RIFF, D. and BOCQUENTIN‐VILLANUEVA, J. 2006. A new giant </w:t>
      </w:r>
      <w:r w:rsidR="001821F9" w:rsidRPr="00B05F6F">
        <w:rPr>
          <w:rFonts w:ascii="Times New Roman" w:hAnsi="Times New Roman" w:cs="Times New Roman"/>
          <w:i/>
          <w:iCs/>
          <w:noProof/>
          <w:sz w:val="20"/>
          <w:szCs w:val="24"/>
          <w:lang w:val="en-US"/>
        </w:rPr>
        <w:t>Purussaurus</w:t>
      </w:r>
      <w:r w:rsidR="001821F9" w:rsidRPr="00B05F6F">
        <w:rPr>
          <w:rFonts w:ascii="Times New Roman" w:hAnsi="Times New Roman" w:cs="Times New Roman"/>
          <w:noProof/>
          <w:sz w:val="20"/>
          <w:szCs w:val="24"/>
          <w:lang w:val="en-US"/>
        </w:rPr>
        <w:t xml:space="preserve"> (Crocodyliformes, Alligatoridae) from the Upper Miocene Urumaco Formation, Venezuela. </w:t>
      </w:r>
      <w:r w:rsidR="001821F9" w:rsidRPr="00B05F6F">
        <w:rPr>
          <w:rFonts w:ascii="Times New Roman" w:hAnsi="Times New Roman" w:cs="Times New Roman"/>
          <w:i/>
          <w:iCs/>
          <w:noProof/>
          <w:sz w:val="20"/>
          <w:szCs w:val="24"/>
          <w:lang w:val="en-US"/>
        </w:rPr>
        <w:t>Journal of Systematic Palaeontology</w:t>
      </w:r>
      <w:r w:rsidR="001821F9" w:rsidRPr="00B05F6F">
        <w:rPr>
          <w:rFonts w:ascii="Times New Roman" w:hAnsi="Times New Roman" w:cs="Times New Roman"/>
          <w:noProof/>
          <w:sz w:val="20"/>
          <w:szCs w:val="24"/>
          <w:lang w:val="en-US"/>
        </w:rPr>
        <w:t xml:space="preserve">, </w:t>
      </w:r>
      <w:r w:rsidR="001821F9" w:rsidRPr="00B05F6F">
        <w:rPr>
          <w:rFonts w:ascii="Times New Roman" w:hAnsi="Times New Roman" w:cs="Times New Roman"/>
          <w:b/>
          <w:bCs/>
          <w:noProof/>
          <w:sz w:val="20"/>
          <w:szCs w:val="24"/>
          <w:lang w:val="en-US"/>
        </w:rPr>
        <w:t>4</w:t>
      </w:r>
      <w:r w:rsidR="001821F9" w:rsidRPr="00B05F6F">
        <w:rPr>
          <w:rFonts w:ascii="Times New Roman" w:hAnsi="Times New Roman" w:cs="Times New Roman"/>
          <w:noProof/>
          <w:sz w:val="20"/>
          <w:szCs w:val="24"/>
          <w:lang w:val="en-US"/>
        </w:rPr>
        <w:t>, 221–232.</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ANTUNES, M. T. 2017. Huge Miocene Crocodilians From Western Europe: Predation, Comparisons with the &amp;quot;False Gharial&amp;quot; and Size. </w:t>
      </w:r>
      <w:r w:rsidRPr="00B05F6F">
        <w:rPr>
          <w:rFonts w:ascii="Times New Roman" w:hAnsi="Times New Roman" w:cs="Times New Roman"/>
          <w:i/>
          <w:iCs/>
          <w:noProof/>
          <w:sz w:val="20"/>
          <w:szCs w:val="24"/>
          <w:lang w:val="en-US"/>
        </w:rPr>
        <w:t>Anuário do Instituto de Geociências - UFRJ</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0</w:t>
      </w:r>
      <w:r w:rsidRPr="00B05F6F">
        <w:rPr>
          <w:rFonts w:ascii="Times New Roman" w:hAnsi="Times New Roman" w:cs="Times New Roman"/>
          <w:noProof/>
          <w:sz w:val="20"/>
          <w:szCs w:val="24"/>
          <w:lang w:val="en-US"/>
        </w:rPr>
        <w:t>, 117–13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AURELIANO, T., GHILARDI, A. M., GUILHERME, E., SOUZA-FILHO, J. P., CAVALCANTI, M. and RIFF, D. 2015. Morphometry, Bite-Force, and Paleobiology of the Late Miocene Caiman Purussaurus brasiliensis. </w:t>
      </w:r>
      <w:r w:rsidRPr="00B05F6F">
        <w:rPr>
          <w:rFonts w:ascii="Times New Roman" w:hAnsi="Times New Roman" w:cs="Times New Roman"/>
          <w:i/>
          <w:iCs/>
          <w:noProof/>
          <w:sz w:val="20"/>
          <w:szCs w:val="24"/>
          <w:lang w:val="en-US"/>
        </w:rPr>
        <w:t>PLOS ON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0</w:t>
      </w:r>
      <w:r w:rsidRPr="00B05F6F">
        <w:rPr>
          <w:rFonts w:ascii="Times New Roman" w:hAnsi="Times New Roman" w:cs="Times New Roman"/>
          <w:noProof/>
          <w:sz w:val="20"/>
          <w:szCs w:val="24"/>
          <w:lang w:val="en-US"/>
        </w:rPr>
        <w:t>, e0117944.</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BOCQUENTIN-VILLANUEVA, J. and BUFFETAUT, E. 1981. Hesperogavialis cruxenti N.Gen., N. SP., nouveau Gavialide (Crocodylia, Eusuchia) du Miocene superieur (Huayquerien) d’Urumaco (Venezuela). </w:t>
      </w:r>
      <w:r w:rsidRPr="00B05F6F">
        <w:rPr>
          <w:rFonts w:ascii="Times New Roman" w:hAnsi="Times New Roman" w:cs="Times New Roman"/>
          <w:i/>
          <w:iCs/>
          <w:noProof/>
          <w:sz w:val="20"/>
          <w:szCs w:val="24"/>
          <w:lang w:val="en-US"/>
        </w:rPr>
        <w:t>Geobio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4</w:t>
      </w:r>
      <w:r w:rsidRPr="00B05F6F">
        <w:rPr>
          <w:rFonts w:ascii="Times New Roman" w:hAnsi="Times New Roman" w:cs="Times New Roman"/>
          <w:noProof/>
          <w:sz w:val="20"/>
          <w:szCs w:val="24"/>
          <w:lang w:val="en-US"/>
        </w:rPr>
        <w:t>, 415–41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BONA, P. 2007. Una nueva especie de Eocaiman Simpson (Crocodylia, Alligatoridae) del Paleoceno Inferior de Patagonia. </w:t>
      </w:r>
      <w:r w:rsidRPr="00B05F6F">
        <w:rPr>
          <w:rFonts w:ascii="Times New Roman" w:hAnsi="Times New Roman" w:cs="Times New Roman"/>
          <w:i/>
          <w:iCs/>
          <w:noProof/>
          <w:sz w:val="20"/>
          <w:szCs w:val="24"/>
          <w:lang w:val="en-US"/>
        </w:rPr>
        <w:t>Ameghinian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4</w:t>
      </w:r>
      <w:r w:rsidRPr="00B05F6F">
        <w:rPr>
          <w:rFonts w:ascii="Times New Roman" w:hAnsi="Times New Roman" w:cs="Times New Roman"/>
          <w:noProof/>
          <w:sz w:val="20"/>
          <w:szCs w:val="24"/>
          <w:lang w:val="en-US"/>
        </w:rPr>
        <w:t>.</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CARABAJAL, A. P. 2013. Caiman gasparinae sp. nov., a huge alligatorid (Caimaninae) from the late Miocene of Paraná, Argentina. </w:t>
      </w:r>
      <w:r w:rsidRPr="00B05F6F">
        <w:rPr>
          <w:rFonts w:ascii="Times New Roman" w:hAnsi="Times New Roman" w:cs="Times New Roman"/>
          <w:i/>
          <w:iCs/>
          <w:noProof/>
          <w:sz w:val="20"/>
          <w:szCs w:val="24"/>
          <w:lang w:val="en-US"/>
        </w:rPr>
        <w:t>Alcheringa: An Australasian Journal of 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7</w:t>
      </w:r>
      <w:r w:rsidRPr="00B05F6F">
        <w:rPr>
          <w:rFonts w:ascii="Times New Roman" w:hAnsi="Times New Roman" w:cs="Times New Roman"/>
          <w:noProof/>
          <w:sz w:val="20"/>
          <w:szCs w:val="24"/>
          <w:lang w:val="en-US"/>
        </w:rPr>
        <w:t>, 462–47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lastRenderedPageBreak/>
        <w:t xml:space="preserve">——— and BARRIOS, F. 2015. THE ALLIGATOROIDEA OF ARGENTINA: AN UPDATE OF ITS FOSSIL RECORD. </w:t>
      </w:r>
      <w:r w:rsidRPr="00B05F6F">
        <w:rPr>
          <w:rFonts w:ascii="Times New Roman" w:hAnsi="Times New Roman" w:cs="Times New Roman"/>
          <w:i/>
          <w:iCs/>
          <w:noProof/>
          <w:sz w:val="20"/>
          <w:szCs w:val="24"/>
          <w:lang w:val="en-US"/>
        </w:rPr>
        <w:t>Publicación Electrónica de la Asociación Paleontológica Argentin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5</w:t>
      </w:r>
      <w:r w:rsidRPr="00B05F6F">
        <w:rPr>
          <w:rFonts w:ascii="Times New Roman" w:hAnsi="Times New Roman" w:cs="Times New Roman"/>
          <w:noProof/>
          <w:sz w:val="20"/>
          <w:szCs w:val="24"/>
          <w:lang w:val="en-US"/>
        </w:rPr>
        <w:t>, 143–15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EZCURRA, M. D., BARRIOS, F. and FERNANDEZ BLANCO, M. V. 2018. A new Palaeocene crocodylian from southern Argentina sheds light on the early history of caimanines. </w:t>
      </w:r>
      <w:r w:rsidRPr="00B05F6F">
        <w:rPr>
          <w:rFonts w:ascii="Times New Roman" w:hAnsi="Times New Roman" w:cs="Times New Roman"/>
          <w:i/>
          <w:iCs/>
          <w:noProof/>
          <w:sz w:val="20"/>
          <w:szCs w:val="24"/>
          <w:lang w:val="en-US"/>
        </w:rPr>
        <w:t>Proceedings of the Royal Society B: Biological Scienc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85</w:t>
      </w:r>
      <w:r w:rsidRPr="00B05F6F">
        <w:rPr>
          <w:rFonts w:ascii="Times New Roman" w:hAnsi="Times New Roman" w:cs="Times New Roman"/>
          <w:noProof/>
          <w:sz w:val="20"/>
          <w:szCs w:val="24"/>
          <w:lang w:val="en-US"/>
        </w:rPr>
        <w:t>, 2018084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BROCHU, C. A. 1997. A review of “ </w:t>
      </w:r>
      <w:r w:rsidRPr="00B05F6F">
        <w:rPr>
          <w:rFonts w:ascii="Times New Roman" w:hAnsi="Times New Roman" w:cs="Times New Roman"/>
          <w:i/>
          <w:iCs/>
          <w:noProof/>
          <w:sz w:val="20"/>
          <w:szCs w:val="24"/>
          <w:lang w:val="en-US"/>
        </w:rPr>
        <w:t>Leidyosuchus</w:t>
      </w:r>
      <w:r w:rsidRPr="00B05F6F">
        <w:rPr>
          <w:rFonts w:ascii="Times New Roman" w:hAnsi="Times New Roman" w:cs="Times New Roman"/>
          <w:noProof/>
          <w:sz w:val="20"/>
          <w:szCs w:val="24"/>
          <w:lang w:val="en-US"/>
        </w:rPr>
        <w:t xml:space="preserve"> ” (Crocodyliformes, Eusuchia) from the Cretaceous through Eocene of North America.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7</w:t>
      </w:r>
      <w:r w:rsidRPr="00B05F6F">
        <w:rPr>
          <w:rFonts w:ascii="Times New Roman" w:hAnsi="Times New Roman" w:cs="Times New Roman"/>
          <w:noProof/>
          <w:sz w:val="20"/>
          <w:szCs w:val="24"/>
          <w:lang w:val="en-US"/>
        </w:rPr>
        <w:t>, 679–69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99. Phylogenetics, Taxonomy, and Historical Biogeography of Alligatoroidea.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9</w:t>
      </w:r>
      <w:r w:rsidRPr="00B05F6F">
        <w:rPr>
          <w:rFonts w:ascii="Times New Roman" w:hAnsi="Times New Roman" w:cs="Times New Roman"/>
          <w:noProof/>
          <w:sz w:val="20"/>
          <w:szCs w:val="24"/>
          <w:lang w:val="en-US"/>
        </w:rPr>
        <w:t>, 9–10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2006. Osteology and phylogenetic significance of Eosuchus minor (Marsh, 1870) new combination, a longirostrine crocodylian from the Late Paleocene of North America. </w:t>
      </w:r>
      <w:r w:rsidRPr="00B05F6F">
        <w:rPr>
          <w:rFonts w:ascii="Times New Roman" w:hAnsi="Times New Roman" w:cs="Times New Roman"/>
          <w:i/>
          <w:iCs/>
          <w:noProof/>
          <w:sz w:val="20"/>
          <w:szCs w:val="24"/>
          <w:lang w:val="en-US"/>
        </w:rPr>
        <w:t>Journal of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80</w:t>
      </w:r>
      <w:r w:rsidRPr="00B05F6F">
        <w:rPr>
          <w:rFonts w:ascii="Times New Roman" w:hAnsi="Times New Roman" w:cs="Times New Roman"/>
          <w:noProof/>
          <w:sz w:val="20"/>
          <w:szCs w:val="24"/>
          <w:lang w:val="en-US"/>
        </w:rPr>
        <w:t>, 162–186.</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2007. Systematics and taxonomy of Eocene tomistomine crocodylians from Britain and northern Europe. </w:t>
      </w:r>
      <w:r w:rsidRPr="00B05F6F">
        <w:rPr>
          <w:rFonts w:ascii="Times New Roman" w:hAnsi="Times New Roman" w:cs="Times New Roman"/>
          <w:i/>
          <w:iCs/>
          <w:noProof/>
          <w:sz w:val="20"/>
          <w:szCs w:val="24"/>
          <w:lang w:val="en-US"/>
        </w:rPr>
        <w:t>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0</w:t>
      </w:r>
      <w:r w:rsidRPr="00B05F6F">
        <w:rPr>
          <w:rFonts w:ascii="Times New Roman" w:hAnsi="Times New Roman" w:cs="Times New Roman"/>
          <w:noProof/>
          <w:sz w:val="20"/>
          <w:szCs w:val="24"/>
          <w:lang w:val="en-US"/>
        </w:rPr>
        <w:t>, 917–92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2010. A new alligatorid from the lower Eocene Green River Formation of Wyoming and the origin of Caimans.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0</w:t>
      </w:r>
      <w:r w:rsidRPr="00B05F6F">
        <w:rPr>
          <w:rFonts w:ascii="Times New Roman" w:hAnsi="Times New Roman" w:cs="Times New Roman"/>
          <w:noProof/>
          <w:sz w:val="20"/>
          <w:szCs w:val="24"/>
          <w:lang w:val="en-US"/>
        </w:rPr>
        <w:t>, 1109–1126.</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STORRS, G. W. 2012. A giant crocodile from the Plio-Pleistocene of Kenya, the phylogenetic relationships of Neogene African crocodylines, and the antiquity of </w:t>
      </w:r>
      <w:r w:rsidRPr="00B05F6F">
        <w:rPr>
          <w:rFonts w:ascii="Times New Roman" w:hAnsi="Times New Roman" w:cs="Times New Roman"/>
          <w:i/>
          <w:iCs/>
          <w:noProof/>
          <w:sz w:val="20"/>
          <w:szCs w:val="24"/>
          <w:lang w:val="en-US"/>
        </w:rPr>
        <w:t>Crocodylus</w:t>
      </w:r>
      <w:r w:rsidRPr="00B05F6F">
        <w:rPr>
          <w:rFonts w:ascii="Times New Roman" w:hAnsi="Times New Roman" w:cs="Times New Roman"/>
          <w:noProof/>
          <w:sz w:val="20"/>
          <w:szCs w:val="24"/>
          <w:lang w:val="en-US"/>
        </w:rPr>
        <w:t xml:space="preserve"> in Africa.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2</w:t>
      </w:r>
      <w:r w:rsidRPr="00B05F6F">
        <w:rPr>
          <w:rFonts w:ascii="Times New Roman" w:hAnsi="Times New Roman" w:cs="Times New Roman"/>
          <w:noProof/>
          <w:sz w:val="20"/>
          <w:szCs w:val="24"/>
          <w:lang w:val="en-US"/>
        </w:rPr>
        <w:t>, 587–602.</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BROCHU, C. A. and RINCÓN, A. D. 2004. A gavialoid crocodylian from the Lower Miocene of Venezuela. </w:t>
      </w:r>
      <w:r w:rsidRPr="00B05F6F">
        <w:rPr>
          <w:rFonts w:ascii="Times New Roman" w:hAnsi="Times New Roman" w:cs="Times New Roman"/>
          <w:i/>
          <w:iCs/>
          <w:noProof/>
          <w:sz w:val="20"/>
          <w:szCs w:val="24"/>
          <w:lang w:val="en-US"/>
        </w:rPr>
        <w:t>Special Papers in 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71</w:t>
      </w:r>
      <w:r w:rsidRPr="00B05F6F">
        <w:rPr>
          <w:rFonts w:ascii="Times New Roman" w:hAnsi="Times New Roman" w:cs="Times New Roman"/>
          <w:noProof/>
          <w:sz w:val="20"/>
          <w:szCs w:val="24"/>
          <w:lang w:val="en-US"/>
        </w:rPr>
        <w:t>, 61–7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BROWNSTEIN, C. D. 2018. Trace fossils on dinosaur bones reveal ecosystem dynamics along the coast of eastern North America during the latest Cretaceous. </w:t>
      </w:r>
      <w:r w:rsidRPr="00B05F6F">
        <w:rPr>
          <w:rFonts w:ascii="Times New Roman" w:hAnsi="Times New Roman" w:cs="Times New Roman"/>
          <w:i/>
          <w:iCs/>
          <w:noProof/>
          <w:sz w:val="20"/>
          <w:szCs w:val="24"/>
          <w:lang w:val="en-US"/>
        </w:rPr>
        <w:t>PeerJ</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6</w:t>
      </w:r>
      <w:r w:rsidRPr="00B05F6F">
        <w:rPr>
          <w:rFonts w:ascii="Times New Roman" w:hAnsi="Times New Roman" w:cs="Times New Roman"/>
          <w:noProof/>
          <w:sz w:val="20"/>
          <w:szCs w:val="24"/>
          <w:lang w:val="en-US"/>
        </w:rPr>
        <w:t>, e497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BUCHANAN, L. A. 2009. </w:t>
      </w:r>
      <w:r w:rsidRPr="00B05F6F">
        <w:rPr>
          <w:rFonts w:ascii="Times New Roman" w:hAnsi="Times New Roman" w:cs="Times New Roman"/>
          <w:i/>
          <w:iCs/>
          <w:noProof/>
          <w:sz w:val="20"/>
          <w:szCs w:val="24"/>
          <w:lang w:val="en-US"/>
        </w:rPr>
        <w:t>Kambara taraina</w:t>
      </w:r>
      <w:r w:rsidRPr="00B05F6F">
        <w:rPr>
          <w:rFonts w:ascii="Times New Roman" w:hAnsi="Times New Roman" w:cs="Times New Roman"/>
          <w:noProof/>
          <w:sz w:val="20"/>
          <w:szCs w:val="24"/>
          <w:lang w:val="en-US"/>
        </w:rPr>
        <w:t xml:space="preserve"> sp. nov. (Crocodylia, Crocodyloidea), a new Eocene mekosuchine from Queensland, Australia, and a revision of the genus.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9</w:t>
      </w:r>
      <w:r w:rsidRPr="00B05F6F">
        <w:rPr>
          <w:rFonts w:ascii="Times New Roman" w:hAnsi="Times New Roman" w:cs="Times New Roman"/>
          <w:noProof/>
          <w:sz w:val="20"/>
          <w:szCs w:val="24"/>
          <w:lang w:val="en-US"/>
        </w:rPr>
        <w:t>, 473–486.</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CARPENTER, K. 1983. </w:t>
      </w:r>
      <w:r w:rsidRPr="00B05F6F">
        <w:rPr>
          <w:rFonts w:ascii="Times New Roman" w:hAnsi="Times New Roman" w:cs="Times New Roman"/>
          <w:i/>
          <w:iCs/>
          <w:noProof/>
          <w:sz w:val="20"/>
          <w:szCs w:val="24"/>
          <w:lang w:val="en-US"/>
        </w:rPr>
        <w:t>Thoracosaurus neocesariensis (De Kay, 1842) (Crocodylia: Crocodylidae) from the Late Cretaceous Ripley Formation of Mississippi</w:t>
      </w:r>
      <w:r w:rsidRPr="00B05F6F">
        <w:rPr>
          <w:rFonts w:ascii="Times New Roman" w:hAnsi="Times New Roman" w:cs="Times New Roman"/>
          <w:noProof/>
          <w:sz w:val="20"/>
          <w:szCs w:val="24"/>
          <w:lang w:val="en-US"/>
        </w:rPr>
        <w:t>. Mississippi Bureau of Geology, Jackson  Miss.</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CIDADE, G. M., SOLÓRZANO, A., RINCÓN, A. D., RIFF, D. and HSIOU, A. S. 2017. A new Mourasuchus (Alligatoroidea, Caimaninae) from the late Miocene of Venezuela, the phylogeny of Caimaninae and considerations on the feeding habits of Mourasuchus. </w:t>
      </w:r>
      <w:r w:rsidRPr="00B05F6F">
        <w:rPr>
          <w:rFonts w:ascii="Times New Roman" w:hAnsi="Times New Roman" w:cs="Times New Roman"/>
          <w:i/>
          <w:iCs/>
          <w:noProof/>
          <w:sz w:val="20"/>
          <w:szCs w:val="24"/>
          <w:lang w:val="en-US"/>
        </w:rPr>
        <w:t>PeerJ</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w:t>
      </w:r>
      <w:r w:rsidRPr="00B05F6F">
        <w:rPr>
          <w:rFonts w:ascii="Times New Roman" w:hAnsi="Times New Roman" w:cs="Times New Roman"/>
          <w:noProof/>
          <w:sz w:val="20"/>
          <w:szCs w:val="24"/>
          <w:lang w:val="en-US"/>
        </w:rPr>
        <w:t>, e3056.</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 RINCÓN, A. D., RIFF, D. and HSIOU, A. S. 2018. Redescription of the holotype of the Miocene crocodylian </w:t>
      </w:r>
      <w:r w:rsidRPr="00B05F6F">
        <w:rPr>
          <w:rFonts w:ascii="Times New Roman" w:hAnsi="Times New Roman" w:cs="Times New Roman"/>
          <w:i/>
          <w:iCs/>
          <w:noProof/>
          <w:sz w:val="20"/>
          <w:szCs w:val="24"/>
          <w:lang w:val="en-US"/>
        </w:rPr>
        <w:t>Mourasuchus arendsi</w:t>
      </w:r>
      <w:r w:rsidRPr="00B05F6F">
        <w:rPr>
          <w:rFonts w:ascii="Times New Roman" w:hAnsi="Times New Roman" w:cs="Times New Roman"/>
          <w:noProof/>
          <w:sz w:val="20"/>
          <w:szCs w:val="24"/>
          <w:lang w:val="en-US"/>
        </w:rPr>
        <w:t xml:space="preserve"> (Alligatoroidea, Caimaninae) and perspectives on the taxonomy of the species. </w:t>
      </w:r>
      <w:r w:rsidRPr="00B05F6F">
        <w:rPr>
          <w:rFonts w:ascii="Times New Roman" w:hAnsi="Times New Roman" w:cs="Times New Roman"/>
          <w:i/>
          <w:iCs/>
          <w:noProof/>
          <w:sz w:val="20"/>
          <w:szCs w:val="24"/>
          <w:lang w:val="en-US"/>
        </w:rPr>
        <w:t>Historical Biology</w:t>
      </w:r>
      <w:r w:rsidRPr="00B05F6F">
        <w:rPr>
          <w:rFonts w:ascii="Times New Roman" w:hAnsi="Times New Roman" w:cs="Times New Roman"/>
          <w:noProof/>
          <w:sz w:val="20"/>
          <w:szCs w:val="24"/>
          <w:lang w:val="en-US"/>
        </w:rPr>
        <w:t>, 1–1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DELFINO, M. and SMITH, T. 2009. A reassessment of the morphology and taxonomic status of ‘Crocodylus’ depressifrons Blainville, 1855 (Crocodylia, Crocodyloidea) based on the Early Eocene remains from Belgium. </w:t>
      </w:r>
      <w:r w:rsidRPr="00B05F6F">
        <w:rPr>
          <w:rFonts w:ascii="Times New Roman" w:hAnsi="Times New Roman" w:cs="Times New Roman"/>
          <w:i/>
          <w:iCs/>
          <w:noProof/>
          <w:sz w:val="20"/>
          <w:szCs w:val="24"/>
          <w:lang w:val="en-US"/>
        </w:rPr>
        <w:t>Zoological Journal of the Linnean Societ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56</w:t>
      </w:r>
      <w:r w:rsidRPr="00B05F6F">
        <w:rPr>
          <w:rFonts w:ascii="Times New Roman" w:hAnsi="Times New Roman" w:cs="Times New Roman"/>
          <w:noProof/>
          <w:sz w:val="20"/>
          <w:szCs w:val="24"/>
          <w:lang w:val="en-US"/>
        </w:rPr>
        <w:t>, 140–16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PIRAS, P. and SMITH, T. 2005. Anatomy and phylogeny of the gavialoid crocodylian </w:t>
      </w:r>
      <w:r w:rsidRPr="00B05F6F">
        <w:rPr>
          <w:rFonts w:ascii="Times New Roman" w:hAnsi="Times New Roman" w:cs="Times New Roman"/>
          <w:noProof/>
          <w:sz w:val="20"/>
          <w:szCs w:val="24"/>
          <w:lang w:val="en-US"/>
        </w:rPr>
        <w:lastRenderedPageBreak/>
        <w:t xml:space="preserve">&lt;em&gt;Eosuchus lerichei&lt;/em&gt; from the Paleocene of Europe - Acta Palaeontologica Polonica. </w:t>
      </w:r>
      <w:r w:rsidRPr="00B05F6F">
        <w:rPr>
          <w:rFonts w:ascii="Times New Roman" w:hAnsi="Times New Roman" w:cs="Times New Roman"/>
          <w:i/>
          <w:iCs/>
          <w:noProof/>
          <w:sz w:val="20"/>
          <w:szCs w:val="24"/>
          <w:lang w:val="en-US"/>
        </w:rPr>
        <w:t>Acta Palaeontologica Polonic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0</w:t>
      </w:r>
      <w:r w:rsidRPr="00B05F6F">
        <w:rPr>
          <w:rFonts w:ascii="Times New Roman" w:hAnsi="Times New Roman" w:cs="Times New Roman"/>
          <w:noProof/>
          <w:sz w:val="20"/>
          <w:szCs w:val="24"/>
          <w:lang w:val="en-US"/>
        </w:rPr>
        <w:t>, 565–58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EDWARDS, G. P., WEBB, G. J., MANOLIS, S. C. and MAZANOV, A. 2017. Morphometric analysis of the Australian freshwater crocodile (Crocodylus johnstoni). </w:t>
      </w:r>
      <w:r w:rsidRPr="00B05F6F">
        <w:rPr>
          <w:rFonts w:ascii="Times New Roman" w:hAnsi="Times New Roman" w:cs="Times New Roman"/>
          <w:i/>
          <w:iCs/>
          <w:noProof/>
          <w:sz w:val="20"/>
          <w:szCs w:val="24"/>
          <w:lang w:val="en-US"/>
        </w:rPr>
        <w:t>Australian Journal of Zo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65</w:t>
      </w:r>
      <w:r w:rsidRPr="00B05F6F">
        <w:rPr>
          <w:rFonts w:ascii="Times New Roman" w:hAnsi="Times New Roman" w:cs="Times New Roman"/>
          <w:noProof/>
          <w:sz w:val="20"/>
          <w:szCs w:val="24"/>
          <w:lang w:val="en-US"/>
        </w:rPr>
        <w:t>, 9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ERICKSON, G. M., GIGNAC, P. M., STEPPAN, S. J., LAPPIN, A. K., VLIET, K. A., BRUEGGEN, J. D., INOUYE, B. D., KLEDZIK, D. and WEBB, G. J. W. 2012. Insights into the Ecology and Evolutionary Success of Crocodilians Revealed through Bite-Force and Tooth-Pressure Experimentation. </w:t>
      </w:r>
      <w:r w:rsidRPr="00B05F6F">
        <w:rPr>
          <w:rFonts w:ascii="Times New Roman" w:hAnsi="Times New Roman" w:cs="Times New Roman"/>
          <w:i/>
          <w:iCs/>
          <w:noProof/>
          <w:sz w:val="20"/>
          <w:szCs w:val="24"/>
          <w:lang w:val="en-US"/>
        </w:rPr>
        <w:t>PLoS ON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7</w:t>
      </w:r>
      <w:r w:rsidRPr="00B05F6F">
        <w:rPr>
          <w:rFonts w:ascii="Times New Roman" w:hAnsi="Times New Roman" w:cs="Times New Roman"/>
          <w:noProof/>
          <w:sz w:val="20"/>
          <w:szCs w:val="24"/>
          <w:lang w:val="en-US"/>
        </w:rPr>
        <w:t>, e3178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GILMORE, C. W. 1946. A new crocodilian from the Eocene of Utah. </w:t>
      </w:r>
      <w:r w:rsidRPr="00B05F6F">
        <w:rPr>
          <w:rFonts w:ascii="Times New Roman" w:hAnsi="Times New Roman" w:cs="Times New Roman"/>
          <w:i/>
          <w:iCs/>
          <w:noProof/>
          <w:sz w:val="20"/>
          <w:szCs w:val="24"/>
          <w:lang w:val="en-US"/>
        </w:rPr>
        <w:t>J. Paleontol.</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0</w:t>
      </w:r>
      <w:r w:rsidRPr="00B05F6F">
        <w:rPr>
          <w:rFonts w:ascii="Times New Roman" w:hAnsi="Times New Roman" w:cs="Times New Roman"/>
          <w:noProof/>
          <w:sz w:val="20"/>
          <w:szCs w:val="24"/>
          <w:lang w:val="en-US"/>
        </w:rPr>
        <w:t>, 62–6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GRIGG, G. 2015. </w:t>
      </w:r>
      <w:r w:rsidRPr="00B05F6F">
        <w:rPr>
          <w:rFonts w:ascii="Times New Roman" w:hAnsi="Times New Roman" w:cs="Times New Roman"/>
          <w:i/>
          <w:iCs/>
          <w:noProof/>
          <w:sz w:val="20"/>
          <w:szCs w:val="24"/>
          <w:lang w:val="en-US"/>
        </w:rPr>
        <w:t>Biology and evolution of crocodylians</w:t>
      </w:r>
      <w:r w:rsidRPr="00B05F6F">
        <w:rPr>
          <w:rFonts w:ascii="Times New Roman" w:hAnsi="Times New Roman" w:cs="Times New Roman"/>
          <w:noProof/>
          <w:sz w:val="20"/>
          <w:szCs w:val="24"/>
          <w:lang w:val="en-US"/>
        </w:rPr>
        <w:t>. Cornell University Press, Ithaca, New York.</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HAMMER, Ø., HARPER, D. A. T. and RYAN, P. D. 2001. </w:t>
      </w:r>
      <w:r w:rsidRPr="00B05F6F">
        <w:rPr>
          <w:rFonts w:ascii="Times New Roman" w:hAnsi="Times New Roman" w:cs="Times New Roman"/>
          <w:i/>
          <w:iCs/>
          <w:noProof/>
          <w:sz w:val="20"/>
          <w:szCs w:val="24"/>
          <w:lang w:val="en-US"/>
        </w:rPr>
        <w:t>PAST-PAlaeontological STatistics</w:t>
      </w:r>
      <w:r w:rsidRPr="00B05F6F">
        <w:rPr>
          <w:rFonts w:ascii="Times New Roman" w:hAnsi="Times New Roman" w:cs="Times New Roman"/>
          <w:noProof/>
          <w:sz w:val="20"/>
          <w:szCs w:val="24"/>
          <w:lang w:val="en-US"/>
        </w:rPr>
        <w:t>. .</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HASTINGS, A. K., BLOCH, J. I., JARAMILLO, C. A., RINCON, A. F. and MACFADDEN, B. J. 2013. Systematics and biogeography of crocodylians from the Miocene of Panama.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3</w:t>
      </w:r>
      <w:r w:rsidRPr="00B05F6F">
        <w:rPr>
          <w:rFonts w:ascii="Times New Roman" w:hAnsi="Times New Roman" w:cs="Times New Roman"/>
          <w:noProof/>
          <w:sz w:val="20"/>
          <w:szCs w:val="24"/>
          <w:lang w:val="en-US"/>
        </w:rPr>
        <w:t>, 239–26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HEAD, J. J. 2001. Systematics and body size of the gigantic, enigmatic crocodyloid Rhamphosuchus crassidens, and the faunal history of Siwalik Group (Miocene) crocodylians.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Supplement</w:t>
      </w:r>
      <w:r w:rsidRPr="00B05F6F">
        <w:rPr>
          <w:rFonts w:ascii="Times New Roman" w:hAnsi="Times New Roman" w:cs="Times New Roman"/>
          <w:noProof/>
          <w:sz w:val="20"/>
          <w:szCs w:val="24"/>
          <w:lang w:val="en-US"/>
        </w:rPr>
        <w:t>, 59A.</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HUA, S. and JOUVE, S. 2004. A primitive marine gavialoid from the Paleocene of Morocco.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4</w:t>
      </w:r>
      <w:r w:rsidRPr="00B05F6F">
        <w:rPr>
          <w:rFonts w:ascii="Times New Roman" w:hAnsi="Times New Roman" w:cs="Times New Roman"/>
          <w:noProof/>
          <w:sz w:val="20"/>
          <w:szCs w:val="24"/>
          <w:lang w:val="en-US"/>
        </w:rPr>
        <w:t>, 341–35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HUNT, G. 2006. paleoTS: modeling evolution in paleontological time-series, Version 0.1–2. .</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HURLBURT, G. R., HECKERT, A. B. and FARLOW, J. O. 2003. Body mass estimates of phytosaurs (Archosauria: Parasuchidae) from the Petrified Forest Formation (Chinle Group: Revueltian) based on skull and limb bone measurements. </w:t>
      </w:r>
      <w:r w:rsidRPr="00B05F6F">
        <w:rPr>
          <w:rFonts w:ascii="Times New Roman" w:hAnsi="Times New Roman" w:cs="Times New Roman"/>
          <w:i/>
          <w:iCs/>
          <w:noProof/>
          <w:sz w:val="20"/>
          <w:szCs w:val="24"/>
          <w:lang w:val="en-US"/>
        </w:rPr>
        <w:t>New Mexico Museum of Natural History and Science Bulletin</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4</w:t>
      </w:r>
      <w:r w:rsidRPr="00B05F6F">
        <w:rPr>
          <w:rFonts w:ascii="Times New Roman" w:hAnsi="Times New Roman" w:cs="Times New Roman"/>
          <w:noProof/>
          <w:sz w:val="20"/>
          <w:szCs w:val="24"/>
          <w:lang w:val="en-US"/>
        </w:rPr>
        <w:t>, 105–11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JOUVE, S. 2016. A new basal tomistomine (Crocodylia, Crocodyloidea) from Issel (Middle Eocene; France): palaeobiogeography of basal tomistomines and palaeogeographic consequences. </w:t>
      </w:r>
      <w:r w:rsidRPr="00B05F6F">
        <w:rPr>
          <w:rFonts w:ascii="Times New Roman" w:hAnsi="Times New Roman" w:cs="Times New Roman"/>
          <w:i/>
          <w:iCs/>
          <w:noProof/>
          <w:sz w:val="20"/>
          <w:szCs w:val="24"/>
          <w:lang w:val="en-US"/>
        </w:rPr>
        <w:t>Zoological Journal of the Linnean Societ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77</w:t>
      </w:r>
      <w:r w:rsidRPr="00B05F6F">
        <w:rPr>
          <w:rFonts w:ascii="Times New Roman" w:hAnsi="Times New Roman" w:cs="Times New Roman"/>
          <w:noProof/>
          <w:sz w:val="20"/>
          <w:szCs w:val="24"/>
          <w:lang w:val="en-US"/>
        </w:rPr>
        <w:t>, 165–182.</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BOUYA, B., AMAGHZAZ, M. and MESLOUH, S. 2015. </w:t>
      </w:r>
      <w:r w:rsidRPr="00B05F6F">
        <w:rPr>
          <w:rFonts w:ascii="Times New Roman" w:hAnsi="Times New Roman" w:cs="Times New Roman"/>
          <w:i/>
          <w:iCs/>
          <w:noProof/>
          <w:sz w:val="20"/>
          <w:szCs w:val="24"/>
          <w:lang w:val="en-US"/>
        </w:rPr>
        <w:t>Maroccosuchus zennaroi</w:t>
      </w:r>
      <w:r w:rsidRPr="00B05F6F">
        <w:rPr>
          <w:rFonts w:ascii="Times New Roman" w:hAnsi="Times New Roman" w:cs="Times New Roman"/>
          <w:noProof/>
          <w:sz w:val="20"/>
          <w:szCs w:val="24"/>
          <w:lang w:val="en-US"/>
        </w:rPr>
        <w:t xml:space="preserve"> (Crocodylia: Tomistominae) from the Eocene of Morocco: phylogenetic and palaeobiogeographical implications of the basalmost tomistomine. </w:t>
      </w:r>
      <w:r w:rsidRPr="00B05F6F">
        <w:rPr>
          <w:rFonts w:ascii="Times New Roman" w:hAnsi="Times New Roman" w:cs="Times New Roman"/>
          <w:i/>
          <w:iCs/>
          <w:noProof/>
          <w:sz w:val="20"/>
          <w:szCs w:val="24"/>
          <w:lang w:val="en-US"/>
        </w:rPr>
        <w:t>Journal of Systematic 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3</w:t>
      </w:r>
      <w:r w:rsidRPr="00B05F6F">
        <w:rPr>
          <w:rFonts w:ascii="Times New Roman" w:hAnsi="Times New Roman" w:cs="Times New Roman"/>
          <w:noProof/>
          <w:sz w:val="20"/>
          <w:szCs w:val="24"/>
          <w:lang w:val="en-US"/>
        </w:rPr>
        <w:t>, 421–44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BARDET, N., JALIL, N.-E., SUBERBIOLA, X. P. and AMAGHZAZ, M. 2008. The Oldest African Crocodylian : Phylogeny , Paleobiogeography , and Differential Survivorship Of Marine Reptiles Through the Cretaceous-Tertiary Boundary.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8</w:t>
      </w:r>
      <w:r w:rsidRPr="00B05F6F">
        <w:rPr>
          <w:rFonts w:ascii="Times New Roman" w:hAnsi="Times New Roman" w:cs="Times New Roman"/>
          <w:noProof/>
          <w:sz w:val="20"/>
          <w:szCs w:val="24"/>
          <w:lang w:val="en-US"/>
        </w:rPr>
        <w:t>, 409–42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KOBATAKE, N., CHIJI, M., IKEBE, N., ISHIDA, S., KAMEI, T., NAKASEKO, K. and MATSUMOTO, E. 1965. Discovery of crocodile fossil from the Osaka Group. </w:t>
      </w:r>
      <w:r w:rsidRPr="00B05F6F">
        <w:rPr>
          <w:rFonts w:ascii="Times New Roman" w:hAnsi="Times New Roman" w:cs="Times New Roman"/>
          <w:i/>
          <w:iCs/>
          <w:noProof/>
          <w:sz w:val="20"/>
          <w:szCs w:val="24"/>
          <w:lang w:val="en-US"/>
        </w:rPr>
        <w:t>The Quaternary Research</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w:t>
      </w:r>
      <w:r w:rsidRPr="00B05F6F">
        <w:rPr>
          <w:rFonts w:ascii="Times New Roman" w:hAnsi="Times New Roman" w:cs="Times New Roman"/>
          <w:noProof/>
          <w:sz w:val="20"/>
          <w:szCs w:val="24"/>
          <w:lang w:val="en-US"/>
        </w:rPr>
        <w:t>, 49–5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KRAUS, R. 1998. The cranium ofPiscogavialis jugaliperforatus n.gen., n.sp. (Gavialidae, Crocodylia) from the Miocene of Peru. </w:t>
      </w:r>
      <w:r w:rsidRPr="00B05F6F">
        <w:rPr>
          <w:rFonts w:ascii="Times New Roman" w:hAnsi="Times New Roman" w:cs="Times New Roman"/>
          <w:i/>
          <w:iCs/>
          <w:noProof/>
          <w:sz w:val="20"/>
          <w:szCs w:val="24"/>
          <w:lang w:val="en-US"/>
        </w:rPr>
        <w:t>Paläontologische Zeitschrift</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72</w:t>
      </w:r>
      <w:r w:rsidRPr="00B05F6F">
        <w:rPr>
          <w:rFonts w:ascii="Times New Roman" w:hAnsi="Times New Roman" w:cs="Times New Roman"/>
          <w:noProof/>
          <w:sz w:val="20"/>
          <w:szCs w:val="24"/>
          <w:lang w:val="en-US"/>
        </w:rPr>
        <w:t>, 389–40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LANGSTON, W. and GASPARINI, Z. 1997. Crocodilians, Gryposuchus, and the south American gavials. </w:t>
      </w:r>
      <w:r w:rsidRPr="00B05F6F">
        <w:rPr>
          <w:rFonts w:ascii="Times New Roman" w:hAnsi="Times New Roman" w:cs="Times New Roman"/>
          <w:i/>
          <w:iCs/>
          <w:noProof/>
          <w:sz w:val="20"/>
          <w:szCs w:val="24"/>
          <w:lang w:val="en-US"/>
        </w:rPr>
        <w:t>In</w:t>
      </w:r>
      <w:r w:rsidRPr="00B05F6F">
        <w:rPr>
          <w:rFonts w:ascii="Times New Roman" w:hAnsi="Times New Roman" w:cs="Times New Roman"/>
          <w:noProof/>
          <w:sz w:val="20"/>
          <w:szCs w:val="24"/>
          <w:lang w:val="en-US"/>
        </w:rPr>
        <w:t xml:space="preserve"> </w:t>
      </w:r>
      <w:r w:rsidRPr="00B05F6F">
        <w:rPr>
          <w:rFonts w:ascii="Times New Roman" w:hAnsi="Times New Roman" w:cs="Times New Roman"/>
          <w:noProof/>
          <w:sz w:val="20"/>
          <w:szCs w:val="24"/>
          <w:lang w:val="en-US"/>
        </w:rPr>
        <w:lastRenderedPageBreak/>
        <w:t xml:space="preserve">KAY, N., MADDEN, R., CIFELLI, R. and FLYNN, J. (eds.) </w:t>
      </w:r>
      <w:r w:rsidRPr="00B05F6F">
        <w:rPr>
          <w:rFonts w:ascii="Times New Roman" w:hAnsi="Times New Roman" w:cs="Times New Roman"/>
          <w:i/>
          <w:iCs/>
          <w:noProof/>
          <w:sz w:val="20"/>
          <w:szCs w:val="24"/>
          <w:lang w:val="en-US"/>
        </w:rPr>
        <w:t>Vertebrate Paleontology in the Neotropics—the Miocene Fauna of La Venta, Colombia</w:t>
      </w:r>
      <w:r w:rsidRPr="00B05F6F">
        <w:rPr>
          <w:rFonts w:ascii="Times New Roman" w:hAnsi="Times New Roman" w:cs="Times New Roman"/>
          <w:noProof/>
          <w:sz w:val="20"/>
          <w:szCs w:val="24"/>
          <w:lang w:val="en-US"/>
        </w:rPr>
        <w:t>, Smithsonian Institution Scholarly Press, 113–154 pp.</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LEHTONEN, S., SILVESTRO, D., KARGER, D. N., SCOTESE, C., TUOMISTO, H., KESSLER, M., PEÑA, C., WAHLBERG, N. and ANTONELLI, A. 2017. Environmentally driven extinction and opportunistic origination explain fern diversification patterns. </w:t>
      </w:r>
      <w:r w:rsidRPr="00B05F6F">
        <w:rPr>
          <w:rFonts w:ascii="Times New Roman" w:hAnsi="Times New Roman" w:cs="Times New Roman"/>
          <w:i/>
          <w:iCs/>
          <w:noProof/>
          <w:sz w:val="20"/>
          <w:szCs w:val="24"/>
          <w:lang w:val="en-US"/>
        </w:rPr>
        <w:t>Scientific Report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7</w:t>
      </w:r>
      <w:r w:rsidRPr="00B05F6F">
        <w:rPr>
          <w:rFonts w:ascii="Times New Roman" w:hAnsi="Times New Roman" w:cs="Times New Roman"/>
          <w:noProof/>
          <w:sz w:val="20"/>
          <w:szCs w:val="24"/>
          <w:lang w:val="en-US"/>
        </w:rPr>
        <w:t>, 483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LI, C., WU, X.-C. and RUFOLO, S. J. 2019. A new crocodyloid (Eusuchia: Crocodylia) from the Upper Cretaceous of China. </w:t>
      </w:r>
      <w:r w:rsidRPr="00B05F6F">
        <w:rPr>
          <w:rFonts w:ascii="Times New Roman" w:hAnsi="Times New Roman" w:cs="Times New Roman"/>
          <w:i/>
          <w:iCs/>
          <w:noProof/>
          <w:sz w:val="20"/>
          <w:szCs w:val="24"/>
          <w:lang w:val="en-US"/>
        </w:rPr>
        <w:t>Cretaceous Research</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94</w:t>
      </w:r>
      <w:r w:rsidRPr="00B05F6F">
        <w:rPr>
          <w:rFonts w:ascii="Times New Roman" w:hAnsi="Times New Roman" w:cs="Times New Roman"/>
          <w:noProof/>
          <w:sz w:val="20"/>
          <w:szCs w:val="24"/>
          <w:lang w:val="en-US"/>
        </w:rPr>
        <w:t>, 25–3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LI, J. 1984. A new species of ‘“Planocrania”’ from Hengdong, Hunan. </w:t>
      </w:r>
      <w:r w:rsidRPr="00B05F6F">
        <w:rPr>
          <w:rFonts w:ascii="Times New Roman" w:hAnsi="Times New Roman" w:cs="Times New Roman"/>
          <w:i/>
          <w:iCs/>
          <w:noProof/>
          <w:sz w:val="20"/>
          <w:szCs w:val="24"/>
          <w:lang w:val="en-US"/>
        </w:rPr>
        <w:t>Vertebrata PalAsiatic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2</w:t>
      </w:r>
      <w:r w:rsidRPr="00B05F6F">
        <w:rPr>
          <w:rFonts w:ascii="Times New Roman" w:hAnsi="Times New Roman" w:cs="Times New Roman"/>
          <w:noProof/>
          <w:sz w:val="20"/>
          <w:szCs w:val="24"/>
          <w:lang w:val="en-US"/>
        </w:rPr>
        <w:t>, 123–134.</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WANG, B. 1987. A New Species of Alligator From Shanwang, Shandong. </w:t>
      </w:r>
      <w:r w:rsidRPr="00B05F6F">
        <w:rPr>
          <w:rFonts w:ascii="Times New Roman" w:hAnsi="Times New Roman" w:cs="Times New Roman"/>
          <w:i/>
          <w:iCs/>
          <w:noProof/>
          <w:sz w:val="20"/>
          <w:szCs w:val="24"/>
          <w:lang w:val="en-US"/>
        </w:rPr>
        <w:t>Vertebrata PalAsiatic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5</w:t>
      </w:r>
      <w:r w:rsidRPr="00B05F6F">
        <w:rPr>
          <w:rFonts w:ascii="Times New Roman" w:hAnsi="Times New Roman" w:cs="Times New Roman"/>
          <w:noProof/>
          <w:sz w:val="20"/>
          <w:szCs w:val="24"/>
          <w:lang w:val="en-US"/>
        </w:rPr>
        <w:t>, 199–20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LUCAS, S. G. and ESTEP, J. W. 2000. Osteology of Allognathosuchus mooki Simpson, a Paleocene crocodilian from the Sanjuan Basin, New Mexico. </w:t>
      </w:r>
      <w:r w:rsidRPr="00B05F6F">
        <w:rPr>
          <w:rFonts w:ascii="Times New Roman" w:hAnsi="Times New Roman" w:cs="Times New Roman"/>
          <w:i/>
          <w:iCs/>
          <w:noProof/>
          <w:sz w:val="20"/>
          <w:szCs w:val="24"/>
          <w:lang w:val="en-US"/>
        </w:rPr>
        <w:t>New Mexico’s Fossil Record 2</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6</w:t>
      </w:r>
      <w:r w:rsidRPr="00B05F6F">
        <w:rPr>
          <w:rFonts w:ascii="Times New Roman" w:hAnsi="Times New Roman" w:cs="Times New Roman"/>
          <w:noProof/>
          <w:sz w:val="20"/>
          <w:szCs w:val="24"/>
          <w:lang w:val="en-US"/>
        </w:rPr>
        <w:t>, 155–16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SULLIVAN, R. M. 2004. The taxonomic status of Chrysochampsa, an Eocene crocodylian from North Dakota, USA and the paleobiogeography of Allognathosuchus. </w:t>
      </w:r>
      <w:r w:rsidRPr="00B05F6F">
        <w:rPr>
          <w:rFonts w:ascii="Times New Roman" w:hAnsi="Times New Roman" w:cs="Times New Roman"/>
          <w:i/>
          <w:iCs/>
          <w:noProof/>
          <w:sz w:val="20"/>
          <w:szCs w:val="24"/>
          <w:lang w:val="en-US"/>
        </w:rPr>
        <w:t>Neues Jahrbuch fur Geologie und Palaontologie Monatsheft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8</w:t>
      </w:r>
      <w:r w:rsidRPr="00B05F6F">
        <w:rPr>
          <w:rFonts w:ascii="Times New Roman" w:hAnsi="Times New Roman" w:cs="Times New Roman"/>
          <w:noProof/>
          <w:sz w:val="20"/>
          <w:szCs w:val="24"/>
          <w:lang w:val="en-US"/>
        </w:rPr>
        <w:t>, 261–274.</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LYONS, S. K. and SMITH, F. A. 2010. Using macroecological approach to study geographic range, abundance and body size in the fossil record. </w:t>
      </w:r>
      <w:r w:rsidRPr="00B05F6F">
        <w:rPr>
          <w:rFonts w:ascii="Times New Roman" w:hAnsi="Times New Roman" w:cs="Times New Roman"/>
          <w:i/>
          <w:iCs/>
          <w:noProof/>
          <w:sz w:val="20"/>
          <w:szCs w:val="24"/>
          <w:lang w:val="en-US"/>
        </w:rPr>
        <w:t>The Paleontological Society Paper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6</w:t>
      </w:r>
      <w:r w:rsidRPr="00B05F6F">
        <w:rPr>
          <w:rFonts w:ascii="Times New Roman" w:hAnsi="Times New Roman" w:cs="Times New Roman"/>
          <w:noProof/>
          <w:sz w:val="20"/>
          <w:szCs w:val="24"/>
          <w:lang w:val="en-US"/>
        </w:rPr>
        <w:t>, 117–14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MANNION, P. D., CHIARENZA, A. A., GODOY, P. L. and CHEAH, Y. N. 2019. Spatiotemporal sampling patterns in the 230 million year fossil record of terrestrial crocodylomorphs and their impact on diversity. </w:t>
      </w:r>
      <w:r w:rsidRPr="00B05F6F">
        <w:rPr>
          <w:rFonts w:ascii="Times New Roman" w:hAnsi="Times New Roman" w:cs="Times New Roman"/>
          <w:i/>
          <w:iCs/>
          <w:noProof/>
          <w:sz w:val="20"/>
          <w:szCs w:val="24"/>
          <w:lang w:val="en-US"/>
        </w:rPr>
        <w:t>Palaeontology</w:t>
      </w:r>
      <w:r w:rsidRPr="00B05F6F">
        <w:rPr>
          <w:rFonts w:ascii="Times New Roman" w:hAnsi="Times New Roman" w:cs="Times New Roman"/>
          <w:noProof/>
          <w:sz w:val="20"/>
          <w:szCs w:val="24"/>
          <w:lang w:val="en-US"/>
        </w:rPr>
        <w:t>.</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MANOLIS, S. C. and STEVENSON, C. 2010. </w:t>
      </w:r>
      <w:r w:rsidRPr="00B05F6F">
        <w:rPr>
          <w:rFonts w:ascii="Times New Roman" w:hAnsi="Times New Roman" w:cs="Times New Roman"/>
          <w:i/>
          <w:iCs/>
          <w:noProof/>
          <w:sz w:val="20"/>
          <w:szCs w:val="24"/>
          <w:lang w:val="en-US"/>
        </w:rPr>
        <w:t>Crocodiles. Status Survey and Conservation Action Plan</w:t>
      </w:r>
      <w:r w:rsidRPr="00B05F6F">
        <w:rPr>
          <w:rFonts w:ascii="Times New Roman" w:hAnsi="Times New Roman" w:cs="Times New Roman"/>
          <w:noProof/>
          <w:sz w:val="20"/>
          <w:szCs w:val="24"/>
          <w:lang w:val="en-US"/>
        </w:rPr>
        <w:t>. Crocodile Specialist Group: Darwin.</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MARTIN, J. E. 2010. A new species of Diplocynodon (Crocodylia, Alligatoroidea) from the Late Eocene of the Massif Central, France, and the evolution of the genus in the climatic context of the Late Palaeogene. </w:t>
      </w:r>
      <w:r w:rsidRPr="00B05F6F">
        <w:rPr>
          <w:rFonts w:ascii="Times New Roman" w:hAnsi="Times New Roman" w:cs="Times New Roman"/>
          <w:i/>
          <w:iCs/>
          <w:noProof/>
          <w:sz w:val="20"/>
          <w:szCs w:val="24"/>
          <w:lang w:val="en-US"/>
        </w:rPr>
        <w:t>Geological Magazin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47</w:t>
      </w:r>
      <w:r w:rsidRPr="00B05F6F">
        <w:rPr>
          <w:rFonts w:ascii="Times New Roman" w:hAnsi="Times New Roman" w:cs="Times New Roman"/>
          <w:noProof/>
          <w:sz w:val="20"/>
          <w:szCs w:val="24"/>
          <w:lang w:val="en-US"/>
        </w:rPr>
        <w:t>, 596–61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LAUPRASERT, K. 2010. A new primitive alligatorine from the Eocene of Thailand: Relevance of Asiatic members to the radiation of the group. </w:t>
      </w:r>
      <w:r w:rsidRPr="00B05F6F">
        <w:rPr>
          <w:rFonts w:ascii="Times New Roman" w:hAnsi="Times New Roman" w:cs="Times New Roman"/>
          <w:i/>
          <w:iCs/>
          <w:noProof/>
          <w:sz w:val="20"/>
          <w:szCs w:val="24"/>
          <w:lang w:val="en-US"/>
        </w:rPr>
        <w:t>Zoological Journal of the Linnean Societ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58</w:t>
      </w:r>
      <w:r w:rsidRPr="00B05F6F">
        <w:rPr>
          <w:rFonts w:ascii="Times New Roman" w:hAnsi="Times New Roman" w:cs="Times New Roman"/>
          <w:noProof/>
          <w:sz w:val="20"/>
          <w:szCs w:val="24"/>
          <w:lang w:val="en-US"/>
        </w:rPr>
        <w:t>, 608–62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BUFFETAUT, E., NAKSRI, W., LAUPRASERT, K. and CLAUDE, J. 2012. Gavialis from the Pleistocene of Thailand and Its Relevance for Drainage Connections from India to Java. </w:t>
      </w:r>
      <w:r w:rsidRPr="00B05F6F">
        <w:rPr>
          <w:rFonts w:ascii="Times New Roman" w:hAnsi="Times New Roman" w:cs="Times New Roman"/>
          <w:i/>
          <w:iCs/>
          <w:noProof/>
          <w:sz w:val="20"/>
          <w:szCs w:val="24"/>
          <w:lang w:val="en-US"/>
        </w:rPr>
        <w:t>PLoS ON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7</w:t>
      </w:r>
      <w:r w:rsidRPr="00B05F6F">
        <w:rPr>
          <w:rFonts w:ascii="Times New Roman" w:hAnsi="Times New Roman" w:cs="Times New Roman"/>
          <w:noProof/>
          <w:sz w:val="20"/>
          <w:szCs w:val="24"/>
          <w:lang w:val="en-US"/>
        </w:rPr>
        <w:t>, e4454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SMITH, T., DE LAPPARENT DE BROIN, F., ESCUILLIÉ, F. and DELFINO, M. 2014. Late Palaeocene eusuchian remains from Mont de Berru, France, and the origin of the alligatoroid </w:t>
      </w:r>
      <w:r w:rsidRPr="00B05F6F">
        <w:rPr>
          <w:rFonts w:ascii="Times New Roman" w:hAnsi="Times New Roman" w:cs="Times New Roman"/>
          <w:i/>
          <w:iCs/>
          <w:noProof/>
          <w:sz w:val="20"/>
          <w:szCs w:val="24"/>
          <w:lang w:val="en-US"/>
        </w:rPr>
        <w:t>Diplocynodon</w:t>
      </w:r>
      <w:r w:rsidRPr="00B05F6F">
        <w:rPr>
          <w:rFonts w:ascii="Times New Roman" w:hAnsi="Times New Roman" w:cs="Times New Roman"/>
          <w:noProof/>
          <w:sz w:val="20"/>
          <w:szCs w:val="24"/>
          <w:lang w:val="en-US"/>
        </w:rPr>
        <w:t xml:space="preserve">. </w:t>
      </w:r>
      <w:r w:rsidRPr="00B05F6F">
        <w:rPr>
          <w:rFonts w:ascii="Times New Roman" w:hAnsi="Times New Roman" w:cs="Times New Roman"/>
          <w:i/>
          <w:iCs/>
          <w:noProof/>
          <w:sz w:val="20"/>
          <w:szCs w:val="24"/>
          <w:lang w:val="en-US"/>
        </w:rPr>
        <w:t>Zoological Journal of the Linnean Societ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72</w:t>
      </w:r>
      <w:r w:rsidRPr="00B05F6F">
        <w:rPr>
          <w:rFonts w:ascii="Times New Roman" w:hAnsi="Times New Roman" w:cs="Times New Roman"/>
          <w:noProof/>
          <w:sz w:val="20"/>
          <w:szCs w:val="24"/>
          <w:lang w:val="en-US"/>
        </w:rPr>
        <w:t>, 867–89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MOLNAR, R. E. 2004. </w:t>
      </w:r>
      <w:r w:rsidRPr="00B05F6F">
        <w:rPr>
          <w:rFonts w:ascii="Times New Roman" w:hAnsi="Times New Roman" w:cs="Times New Roman"/>
          <w:i/>
          <w:iCs/>
          <w:noProof/>
          <w:sz w:val="20"/>
          <w:szCs w:val="24"/>
          <w:lang w:val="en-US"/>
        </w:rPr>
        <w:t>Dragons in the Dust: The Paleobiology of the Giant Monitor Lizard Megalania . Life of the Past.</w:t>
      </w:r>
      <w:r w:rsidRPr="00B05F6F">
        <w:rPr>
          <w:rFonts w:ascii="Times New Roman" w:hAnsi="Times New Roman" w:cs="Times New Roman"/>
          <w:noProof/>
          <w:sz w:val="20"/>
          <w:szCs w:val="24"/>
          <w:lang w:val="en-US"/>
        </w:rPr>
        <w:t xml:space="preserve"> Indiana University Press, Bloomington (Indiana).</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WORTHY, T. H. and WILLIS, P. M. A. 2002. An extinct Pleistocene endemic mekosuchine </w:t>
      </w:r>
      <w:r w:rsidRPr="00B05F6F">
        <w:rPr>
          <w:rFonts w:ascii="Times New Roman" w:hAnsi="Times New Roman" w:cs="Times New Roman"/>
          <w:noProof/>
          <w:sz w:val="20"/>
          <w:szCs w:val="24"/>
          <w:lang w:val="en-US"/>
        </w:rPr>
        <w:lastRenderedPageBreak/>
        <w:t xml:space="preserve">crocodylian from Fiji.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2</w:t>
      </w:r>
      <w:r w:rsidRPr="00B05F6F">
        <w:rPr>
          <w:rFonts w:ascii="Times New Roman" w:hAnsi="Times New Roman" w:cs="Times New Roman"/>
          <w:noProof/>
          <w:sz w:val="20"/>
          <w:szCs w:val="24"/>
          <w:lang w:val="en-US"/>
        </w:rPr>
        <w:t>, 612–62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MOOK, C. C. 1921. Skull caracters and affinities of the extinct Florida gavial Gavialosuchus americanus (Sellards). </w:t>
      </w:r>
      <w:r w:rsidRPr="00B05F6F">
        <w:rPr>
          <w:rFonts w:ascii="Times New Roman" w:hAnsi="Times New Roman" w:cs="Times New Roman"/>
          <w:i/>
          <w:iCs/>
          <w:noProof/>
          <w:sz w:val="20"/>
          <w:szCs w:val="24"/>
          <w:lang w:val="en-US"/>
        </w:rPr>
        <w:t>Bulletin of the American Museum of Natural Histor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4</w:t>
      </w:r>
      <w:r w:rsidRPr="00B05F6F">
        <w:rPr>
          <w:rFonts w:ascii="Times New Roman" w:hAnsi="Times New Roman" w:cs="Times New Roman"/>
          <w:noProof/>
          <w:sz w:val="20"/>
          <w:szCs w:val="24"/>
          <w:lang w:val="en-US"/>
        </w:rPr>
        <w:t>, 33–4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24. A new crocodilian from the Wasatch beds. American Museum novitates.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37</w:t>
      </w:r>
      <w:r w:rsidRPr="00B05F6F">
        <w:rPr>
          <w:rFonts w:ascii="Times New Roman" w:hAnsi="Times New Roman" w:cs="Times New Roman"/>
          <w:noProof/>
          <w:sz w:val="20"/>
          <w:szCs w:val="24"/>
          <w:lang w:val="en-US"/>
        </w:rPr>
        <w:t>, 1–4.</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27. A Descriptive Catalogue of the Tertiary Vertebrata of the Fayfim.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89</w:t>
      </w:r>
      <w:r w:rsidRPr="00B05F6F">
        <w:rPr>
          <w:rFonts w:ascii="Times New Roman" w:hAnsi="Times New Roman" w:cs="Times New Roman"/>
          <w:noProof/>
          <w:sz w:val="20"/>
          <w:szCs w:val="24"/>
          <w:lang w:val="en-US"/>
        </w:rPr>
        <w:t>, 1–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33. A skull with jaws of Crocodilus sivalensis Lydekker. American Museum novitates.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670</w:t>
      </w:r>
      <w:r w:rsidRPr="00B05F6F">
        <w:rPr>
          <w:rFonts w:ascii="Times New Roman" w:hAnsi="Times New Roman" w:cs="Times New Roman"/>
          <w:noProof/>
          <w:sz w:val="20"/>
          <w:szCs w:val="24"/>
          <w:lang w:val="en-US"/>
        </w:rPr>
        <w:t>, 1–1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40. A new fossil crocodilian from Mongolia.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097</w:t>
      </w:r>
      <w:r w:rsidRPr="00B05F6F">
        <w:rPr>
          <w:rFonts w:ascii="Times New Roman" w:hAnsi="Times New Roman" w:cs="Times New Roman"/>
          <w:noProof/>
          <w:sz w:val="20"/>
          <w:szCs w:val="24"/>
          <w:lang w:val="en-US"/>
        </w:rPr>
        <w:t>, 1–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41. A new crocodilian from the Lance Formation.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128</w:t>
      </w:r>
      <w:r w:rsidRPr="00B05F6F">
        <w:rPr>
          <w:rFonts w:ascii="Times New Roman" w:hAnsi="Times New Roman" w:cs="Times New Roman"/>
          <w:noProof/>
          <w:sz w:val="20"/>
          <w:szCs w:val="24"/>
          <w:lang w:val="en-US"/>
        </w:rPr>
        <w:t>, 1–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46. A new Pliocene alligator from Nebraska. American Museum novitates.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311</w:t>
      </w:r>
      <w:r w:rsidRPr="00B05F6F">
        <w:rPr>
          <w:rFonts w:ascii="Times New Roman" w:hAnsi="Times New Roman" w:cs="Times New Roman"/>
          <w:noProof/>
          <w:sz w:val="20"/>
          <w:szCs w:val="24"/>
          <w:lang w:val="en-US"/>
        </w:rPr>
        <w:t>, 1–12.</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MORTON, S. G. 1844. Description of the head of a fossil crocodile from the Cretaceous strata of New Jersey. </w:t>
      </w:r>
      <w:r w:rsidRPr="00B05F6F">
        <w:rPr>
          <w:rFonts w:ascii="Times New Roman" w:hAnsi="Times New Roman" w:cs="Times New Roman"/>
          <w:i/>
          <w:iCs/>
          <w:noProof/>
          <w:sz w:val="20"/>
          <w:szCs w:val="24"/>
          <w:lang w:val="en-US"/>
        </w:rPr>
        <w:t>Proceedings of the Academy of Natural Sciences of Philadelphi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w:t>
      </w:r>
      <w:r w:rsidRPr="00B05F6F">
        <w:rPr>
          <w:rFonts w:ascii="Times New Roman" w:hAnsi="Times New Roman" w:cs="Times New Roman"/>
          <w:noProof/>
          <w:sz w:val="20"/>
          <w:szCs w:val="24"/>
          <w:lang w:val="en-US"/>
        </w:rPr>
        <w:t>, 82–8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NORELL, M. A., CLARK, I. J. M. and HUTCHISON, J. H. 1994. The Late Cretaceous Alligatoroid Brachychampsa Montana (Crocodylia): New material and putative relationships.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116</w:t>
      </w:r>
      <w:r w:rsidRPr="00B05F6F">
        <w:rPr>
          <w:rFonts w:ascii="Times New Roman" w:hAnsi="Times New Roman" w:cs="Times New Roman"/>
          <w:noProof/>
          <w:sz w:val="20"/>
          <w:szCs w:val="24"/>
          <w:lang w:val="en-US"/>
        </w:rPr>
        <w:t>, 26.</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O’NEILL, M. F., LUCAS, S. G. and KUES, B. S. 1981. Akanthosuchus langstoni, a New Crocodilian from the Nacimiento Formation (Paleocene, Torrejonian) of New Mexico. </w:t>
      </w:r>
      <w:r w:rsidRPr="00B05F6F">
        <w:rPr>
          <w:rFonts w:ascii="Times New Roman" w:hAnsi="Times New Roman" w:cs="Times New Roman"/>
          <w:i/>
          <w:iCs/>
          <w:noProof/>
          <w:sz w:val="20"/>
          <w:szCs w:val="24"/>
          <w:lang w:val="en-US"/>
        </w:rPr>
        <w:t>Journal of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5</w:t>
      </w:r>
      <w:r w:rsidRPr="00B05F6F">
        <w:rPr>
          <w:rFonts w:ascii="Times New Roman" w:hAnsi="Times New Roman" w:cs="Times New Roman"/>
          <w:noProof/>
          <w:sz w:val="20"/>
          <w:szCs w:val="24"/>
          <w:lang w:val="en-US"/>
        </w:rPr>
        <w:t>, 340–352.</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PINHEIRO, A. E. P., FORTIER, D. C., POL, D., CAMPOS, D. A. and BERGQVIST, L. P. 2013. A new </w:t>
      </w:r>
      <w:r w:rsidRPr="00B05F6F">
        <w:rPr>
          <w:rFonts w:ascii="Times New Roman" w:hAnsi="Times New Roman" w:cs="Times New Roman"/>
          <w:i/>
          <w:iCs/>
          <w:noProof/>
          <w:sz w:val="20"/>
          <w:szCs w:val="24"/>
          <w:lang w:val="en-US"/>
        </w:rPr>
        <w:t>Eocaiman</w:t>
      </w:r>
      <w:r w:rsidRPr="00B05F6F">
        <w:rPr>
          <w:rFonts w:ascii="Times New Roman" w:hAnsi="Times New Roman" w:cs="Times New Roman"/>
          <w:noProof/>
          <w:sz w:val="20"/>
          <w:szCs w:val="24"/>
          <w:lang w:val="en-US"/>
        </w:rPr>
        <w:t xml:space="preserve"> (Alligatoridae, Crocodylia) from the Itaboraí Basin, Paleogene of Rio de Janeiro, Brazil. </w:t>
      </w:r>
      <w:r w:rsidRPr="00B05F6F">
        <w:rPr>
          <w:rFonts w:ascii="Times New Roman" w:hAnsi="Times New Roman" w:cs="Times New Roman"/>
          <w:i/>
          <w:iCs/>
          <w:noProof/>
          <w:sz w:val="20"/>
          <w:szCs w:val="24"/>
          <w:lang w:val="en-US"/>
        </w:rPr>
        <w:t>Historical Bi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5</w:t>
      </w:r>
      <w:r w:rsidRPr="00B05F6F">
        <w:rPr>
          <w:rFonts w:ascii="Times New Roman" w:hAnsi="Times New Roman" w:cs="Times New Roman"/>
          <w:noProof/>
          <w:sz w:val="20"/>
          <w:szCs w:val="24"/>
          <w:lang w:val="en-US"/>
        </w:rPr>
        <w:t>, 327–33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PIRAS, P., DELFINO, M., DEL FAVERO, L. and KOTSAKIS, T. 2007. Phylogenetic position of the crocodylian &lt;em&gt;Megadontosuchus arduini&lt;/em&gt; and tomistomine palaeobiogeography - Acta Palaeontologica Polonica. </w:t>
      </w:r>
      <w:r w:rsidRPr="00B05F6F">
        <w:rPr>
          <w:rFonts w:ascii="Times New Roman" w:hAnsi="Times New Roman" w:cs="Times New Roman"/>
          <w:i/>
          <w:iCs/>
          <w:noProof/>
          <w:sz w:val="20"/>
          <w:szCs w:val="24"/>
          <w:lang w:val="en-US"/>
        </w:rPr>
        <w:t>Acta Palaeontologica Polonic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2</w:t>
      </w:r>
      <w:r w:rsidRPr="00B05F6F">
        <w:rPr>
          <w:rFonts w:ascii="Times New Roman" w:hAnsi="Times New Roman" w:cs="Times New Roman"/>
          <w:noProof/>
          <w:sz w:val="20"/>
          <w:szCs w:val="24"/>
          <w:lang w:val="en-US"/>
        </w:rPr>
        <w:t>, 315–32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PLATT, S. G., RAINWATER, T. R., THORBJARNARSON, J. B., FINGER, A. G., ANDERSON, T. A. and MCMURRY, S. T. 2009. Size estimation, morphometrics, sex ratio, sexual size dimorphism, and biomass of Morelet’s crocodile in northern Belize. </w:t>
      </w:r>
      <w:r w:rsidRPr="00B05F6F">
        <w:rPr>
          <w:rFonts w:ascii="Times New Roman" w:hAnsi="Times New Roman" w:cs="Times New Roman"/>
          <w:i/>
          <w:iCs/>
          <w:noProof/>
          <w:sz w:val="20"/>
          <w:szCs w:val="24"/>
          <w:lang w:val="en-US"/>
        </w:rPr>
        <w:t>Caribbean Journal of Scienc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5</w:t>
      </w:r>
      <w:r w:rsidRPr="00B05F6F">
        <w:rPr>
          <w:rFonts w:ascii="Times New Roman" w:hAnsi="Times New Roman" w:cs="Times New Roman"/>
          <w:noProof/>
          <w:sz w:val="20"/>
          <w:szCs w:val="24"/>
          <w:lang w:val="en-US"/>
        </w:rPr>
        <w:t>, 80–9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PRICE, L. I. 1964. Sobre o crânio de um grande crocodilídeo extinto do Alto rio Juruá, Estado do Acre. </w:t>
      </w:r>
      <w:r w:rsidRPr="00B05F6F">
        <w:rPr>
          <w:rFonts w:ascii="Times New Roman" w:hAnsi="Times New Roman" w:cs="Times New Roman"/>
          <w:i/>
          <w:iCs/>
          <w:noProof/>
          <w:sz w:val="20"/>
          <w:szCs w:val="24"/>
          <w:lang w:val="en-US"/>
        </w:rPr>
        <w:t xml:space="preserve"> Anais da Academia Brasileira de Ciênicas </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6</w:t>
      </w:r>
      <w:r w:rsidRPr="00B05F6F">
        <w:rPr>
          <w:rFonts w:ascii="Times New Roman" w:hAnsi="Times New Roman" w:cs="Times New Roman"/>
          <w:noProof/>
          <w:sz w:val="20"/>
          <w:szCs w:val="24"/>
          <w:lang w:val="en-US"/>
        </w:rPr>
        <w:t>, 59–6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RIFF, D. and AGUILERA, O. A. 2008. The world’s largest gharialsGryposuchus: description ofG. croizati n. sp. (Crocodylia, Gavialidae) from the Upper Miocene Urumaco Formation, Venezuela. </w:t>
      </w:r>
      <w:r w:rsidRPr="00B05F6F">
        <w:rPr>
          <w:rFonts w:ascii="Times New Roman" w:hAnsi="Times New Roman" w:cs="Times New Roman"/>
          <w:i/>
          <w:iCs/>
          <w:noProof/>
          <w:sz w:val="20"/>
          <w:szCs w:val="24"/>
          <w:lang w:val="en-US"/>
        </w:rPr>
        <w:t>Paläontologische Zeitschrift</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82</w:t>
      </w:r>
      <w:r w:rsidRPr="00B05F6F">
        <w:rPr>
          <w:rFonts w:ascii="Times New Roman" w:hAnsi="Times New Roman" w:cs="Times New Roman"/>
          <w:noProof/>
          <w:sz w:val="20"/>
          <w:szCs w:val="24"/>
          <w:lang w:val="en-US"/>
        </w:rPr>
        <w:t>, 178–19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ALAS-GISMONDI, R., MORENO-BERNAL, J. W., SCHEYER, T. M., SÁNCHEZ-VILLAGRA, M. R. and JARAMILLO, C. 2018. New Miocene Caribbean gavialoids and patterns of longirostry in crocodylians. </w:t>
      </w:r>
      <w:r w:rsidRPr="00B05F6F">
        <w:rPr>
          <w:rFonts w:ascii="Times New Roman" w:hAnsi="Times New Roman" w:cs="Times New Roman"/>
          <w:i/>
          <w:iCs/>
          <w:noProof/>
          <w:sz w:val="20"/>
          <w:szCs w:val="24"/>
          <w:lang w:val="en-US"/>
        </w:rPr>
        <w:t>Journal of Systematic Palaeontology</w:t>
      </w:r>
      <w:r w:rsidRPr="00B05F6F">
        <w:rPr>
          <w:rFonts w:ascii="Times New Roman" w:hAnsi="Times New Roman" w:cs="Times New Roman"/>
          <w:noProof/>
          <w:sz w:val="20"/>
          <w:szCs w:val="24"/>
          <w:lang w:val="en-US"/>
        </w:rPr>
        <w:t>, 1–2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lastRenderedPageBreak/>
        <w:t xml:space="preserve">———, FLYNN, J. J., BABY, P., TEJADA-LARA, J. V, WESSELINGH, F. P. and ANTOINE, P.-O. 2015. A Miocene hyperdiverse crocodylian community reveals peculiar trophic dynamics in proto-Amazonian mega-wetlands. </w:t>
      </w:r>
      <w:r w:rsidRPr="00B05F6F">
        <w:rPr>
          <w:rFonts w:ascii="Times New Roman" w:hAnsi="Times New Roman" w:cs="Times New Roman"/>
          <w:i/>
          <w:iCs/>
          <w:noProof/>
          <w:sz w:val="20"/>
          <w:szCs w:val="24"/>
          <w:lang w:val="en-US"/>
        </w:rPr>
        <w:t>Proceedings. Biological scienc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82</w:t>
      </w:r>
      <w:r w:rsidRPr="00B05F6F">
        <w:rPr>
          <w:rFonts w:ascii="Times New Roman" w:hAnsi="Times New Roman" w:cs="Times New Roman"/>
          <w:noProof/>
          <w:sz w:val="20"/>
          <w:szCs w:val="24"/>
          <w:lang w:val="en-US"/>
        </w:rPr>
        <w:t>, 2014249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FLYNN, J. J., BABY, P., TEJADA-LARA, J. V., CLAUDE, J. and ANTOINE, P.-O. 2016. A New 13 Million Year Old Gavialoid Crocodylian from Proto-Amazonian Mega-Wetlands Reveals Parallel Evolutionary Trends in Skull Shape Linked to Longirostry. </w:t>
      </w:r>
      <w:r w:rsidRPr="00B05F6F">
        <w:rPr>
          <w:rFonts w:ascii="Times New Roman" w:hAnsi="Times New Roman" w:cs="Times New Roman"/>
          <w:i/>
          <w:iCs/>
          <w:noProof/>
          <w:sz w:val="20"/>
          <w:szCs w:val="24"/>
          <w:lang w:val="en-US"/>
        </w:rPr>
        <w:t>PLOS ON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1</w:t>
      </w:r>
      <w:r w:rsidRPr="00B05F6F">
        <w:rPr>
          <w:rFonts w:ascii="Times New Roman" w:hAnsi="Times New Roman" w:cs="Times New Roman"/>
          <w:noProof/>
          <w:sz w:val="20"/>
          <w:szCs w:val="24"/>
          <w:lang w:val="en-US"/>
        </w:rPr>
        <w:t>, e015245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ALISBURY, S. W. and WILLIS, P. M. A. 1996. A new crocodylian from the Early Eocene of south-eastern Queensland and a preliminary investigation of the phylogenetic relationships of crocodyloids. </w:t>
      </w:r>
      <w:r w:rsidRPr="00B05F6F">
        <w:rPr>
          <w:rFonts w:ascii="Times New Roman" w:hAnsi="Times New Roman" w:cs="Times New Roman"/>
          <w:i/>
          <w:iCs/>
          <w:noProof/>
          <w:sz w:val="20"/>
          <w:szCs w:val="24"/>
          <w:lang w:val="en-US"/>
        </w:rPr>
        <w:t>Alcheringa: An Australasian Journal of 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0</w:t>
      </w:r>
      <w:r w:rsidRPr="00B05F6F">
        <w:rPr>
          <w:rFonts w:ascii="Times New Roman" w:hAnsi="Times New Roman" w:cs="Times New Roman"/>
          <w:noProof/>
          <w:sz w:val="20"/>
          <w:szCs w:val="24"/>
          <w:lang w:val="en-US"/>
        </w:rPr>
        <w:t>, 179–226.</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CHEYER, T. M., AGUILERA, O. A., DELFINO, M., FORTIER, D. C., CARLINI, A. A., SÁNCHEZ, R., CARRILLO-BRICEÑO, J. D., QUIROZ, L. and SÁNCHEZ-VILLAGRA, M. R. 2013. Crocodylian diversity peak and extinction in the late Cenozoic of the northern Neotropics. </w:t>
      </w:r>
      <w:r w:rsidRPr="00B05F6F">
        <w:rPr>
          <w:rFonts w:ascii="Times New Roman" w:hAnsi="Times New Roman" w:cs="Times New Roman"/>
          <w:i/>
          <w:iCs/>
          <w:noProof/>
          <w:sz w:val="20"/>
          <w:szCs w:val="24"/>
          <w:lang w:val="en-US"/>
        </w:rPr>
        <w:t>Nature Communication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w:t>
      </w:r>
      <w:r w:rsidRPr="00B05F6F">
        <w:rPr>
          <w:rFonts w:ascii="Times New Roman" w:hAnsi="Times New Roman" w:cs="Times New Roman"/>
          <w:noProof/>
          <w:sz w:val="20"/>
          <w:szCs w:val="24"/>
          <w:lang w:val="en-US"/>
        </w:rPr>
        <w:t>, 190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CHMIDT, K. P. 1938. New crocodilians from the Upper Paleocene of western Colorado / by Karl P. Schmidt --. </w:t>
      </w:r>
      <w:r w:rsidRPr="00B05F6F">
        <w:rPr>
          <w:rFonts w:ascii="Times New Roman" w:hAnsi="Times New Roman" w:cs="Times New Roman"/>
          <w:i/>
          <w:iCs/>
          <w:noProof/>
          <w:sz w:val="20"/>
          <w:szCs w:val="24"/>
          <w:lang w:val="en-US"/>
        </w:rPr>
        <w:t>Field Museum of Natural Histor</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21</w:t>
      </w:r>
      <w:r w:rsidRPr="00B05F6F">
        <w:rPr>
          <w:rFonts w:ascii="Times New Roman" w:hAnsi="Times New Roman" w:cs="Times New Roman"/>
          <w:noProof/>
          <w:sz w:val="20"/>
          <w:szCs w:val="24"/>
          <w:lang w:val="en-US"/>
        </w:rPr>
        <w:t>, 1–14.</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1941. A new fossil Alligator from Nebraska. </w:t>
      </w:r>
      <w:r w:rsidRPr="00B05F6F">
        <w:rPr>
          <w:rFonts w:ascii="Times New Roman" w:hAnsi="Times New Roman" w:cs="Times New Roman"/>
          <w:i/>
          <w:iCs/>
          <w:noProof/>
          <w:sz w:val="20"/>
          <w:szCs w:val="24"/>
          <w:lang w:val="en-US"/>
        </w:rPr>
        <w:t>Geological Series of the Field Museum of Natural Histor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8</w:t>
      </w:r>
      <w:r w:rsidRPr="00B05F6F">
        <w:rPr>
          <w:rFonts w:ascii="Times New Roman" w:hAnsi="Times New Roman" w:cs="Times New Roman"/>
          <w:noProof/>
          <w:sz w:val="20"/>
          <w:szCs w:val="24"/>
          <w:lang w:val="en-US"/>
        </w:rPr>
        <w:t>, 27–32.</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CHWIMMER, D. R. 2002. </w:t>
      </w:r>
      <w:r w:rsidRPr="00B05F6F">
        <w:rPr>
          <w:rFonts w:ascii="Times New Roman" w:hAnsi="Times New Roman" w:cs="Times New Roman"/>
          <w:i/>
          <w:iCs/>
          <w:noProof/>
          <w:sz w:val="20"/>
          <w:szCs w:val="24"/>
          <w:lang w:val="en-US"/>
        </w:rPr>
        <w:t>King of the crocodylians : the paleobiology of deinosuchus</w:t>
      </w:r>
      <w:r w:rsidRPr="00B05F6F">
        <w:rPr>
          <w:rFonts w:ascii="Times New Roman" w:hAnsi="Times New Roman" w:cs="Times New Roman"/>
          <w:noProof/>
          <w:sz w:val="20"/>
          <w:szCs w:val="24"/>
          <w:lang w:val="en-US"/>
        </w:rPr>
        <w:t>. Indiana University Press.</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ERENO, P. C., LARSSON, H. C. E., SIDOR, C. A. and GADO, B. 2001. The giant crocodyliform Sarcosuchus from the cretaceous of Africa. </w:t>
      </w:r>
      <w:r w:rsidRPr="00B05F6F">
        <w:rPr>
          <w:rFonts w:ascii="Times New Roman" w:hAnsi="Times New Roman" w:cs="Times New Roman"/>
          <w:i/>
          <w:iCs/>
          <w:noProof/>
          <w:sz w:val="20"/>
          <w:szCs w:val="24"/>
          <w:lang w:val="en-US"/>
        </w:rPr>
        <w:t>Science</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94</w:t>
      </w:r>
      <w:r w:rsidRPr="00B05F6F">
        <w:rPr>
          <w:rFonts w:ascii="Times New Roman" w:hAnsi="Times New Roman" w:cs="Times New Roman"/>
          <w:noProof/>
          <w:sz w:val="20"/>
          <w:szCs w:val="24"/>
          <w:lang w:val="en-US"/>
        </w:rPr>
        <w:t>, 1516–151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HAN, H.-Y., WU, X., CHENG, Y. and SATO, T. 2009. A new tomistomine (Crocodylia) from the Miocene of Taiwan. </w:t>
      </w:r>
      <w:r w:rsidRPr="00B05F6F">
        <w:rPr>
          <w:rFonts w:ascii="Times New Roman" w:hAnsi="Times New Roman" w:cs="Times New Roman"/>
          <w:i/>
          <w:iCs/>
          <w:noProof/>
          <w:sz w:val="20"/>
          <w:szCs w:val="24"/>
          <w:lang w:val="en-US"/>
        </w:rPr>
        <w:t>Canadian Journal of Earth Scienc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6</w:t>
      </w:r>
      <w:r w:rsidRPr="00B05F6F">
        <w:rPr>
          <w:rFonts w:ascii="Times New Roman" w:hAnsi="Times New Roman" w:cs="Times New Roman"/>
          <w:noProof/>
          <w:sz w:val="20"/>
          <w:szCs w:val="24"/>
          <w:lang w:val="en-US"/>
        </w:rPr>
        <w:t>, 529–55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WU, X.-C., CHENG, Y.-N. and SATO, T. 2017. Maomingosuchus petrolica, a restudy of ‘Tomistoma’ petrolica Yeh, 1958. </w:t>
      </w:r>
      <w:r w:rsidRPr="00B05F6F">
        <w:rPr>
          <w:rFonts w:ascii="Times New Roman" w:hAnsi="Times New Roman" w:cs="Times New Roman"/>
          <w:i/>
          <w:iCs/>
          <w:noProof/>
          <w:sz w:val="20"/>
          <w:szCs w:val="24"/>
          <w:lang w:val="en-US"/>
        </w:rPr>
        <w:t>Palaeoworld</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6</w:t>
      </w:r>
      <w:r w:rsidRPr="00B05F6F">
        <w:rPr>
          <w:rFonts w:ascii="Times New Roman" w:hAnsi="Times New Roman" w:cs="Times New Roman"/>
          <w:noProof/>
          <w:sz w:val="20"/>
          <w:szCs w:val="24"/>
          <w:lang w:val="en-US"/>
        </w:rPr>
        <w:t>, 672–69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ILL, W. D. 1970. Nota preliminar sobre un neuva garial del pliocene de Venezuela y una discussion de los gaviales sudamericanes. </w:t>
      </w:r>
      <w:r w:rsidRPr="00B05F6F">
        <w:rPr>
          <w:rFonts w:ascii="Times New Roman" w:hAnsi="Times New Roman" w:cs="Times New Roman"/>
          <w:i/>
          <w:iCs/>
          <w:noProof/>
          <w:sz w:val="20"/>
          <w:szCs w:val="24"/>
          <w:lang w:val="en-US"/>
        </w:rPr>
        <w:t>Ameghinian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7</w:t>
      </w:r>
      <w:r w:rsidRPr="00B05F6F">
        <w:rPr>
          <w:rFonts w:ascii="Times New Roman" w:hAnsi="Times New Roman" w:cs="Times New Roman"/>
          <w:noProof/>
          <w:sz w:val="20"/>
          <w:szCs w:val="24"/>
          <w:lang w:val="en-US"/>
        </w:rPr>
        <w:t>, 151–15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IMPSON, G. G. 1933. A new crocodilian from the Notostylops beds of Patagonia. American Museum novitates ; no.623. </w:t>
      </w:r>
      <w:r w:rsidRPr="00B05F6F">
        <w:rPr>
          <w:rFonts w:ascii="Times New Roman" w:hAnsi="Times New Roman" w:cs="Times New Roman"/>
          <w:i/>
          <w:iCs/>
          <w:noProof/>
          <w:sz w:val="20"/>
          <w:szCs w:val="24"/>
          <w:lang w:val="en-US"/>
        </w:rPr>
        <w:t>American Museum novitat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623</w:t>
      </w:r>
      <w:r w:rsidRPr="00B05F6F">
        <w:rPr>
          <w:rFonts w:ascii="Times New Roman" w:hAnsi="Times New Roman" w:cs="Times New Roman"/>
          <w:noProof/>
          <w:sz w:val="20"/>
          <w:szCs w:val="24"/>
          <w:lang w:val="en-US"/>
        </w:rPr>
        <w:t>, 1–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OLÓRZANO, A., RINCÓN, A. D., CIDADE, G. M., NÚÑEZ-FLORES, M. and SÁNCHEZ, L. 2018. Lower Miocene alligatoroids (Crocodylia) from the Castillo Formation, northwest of Venezuela. </w:t>
      </w:r>
      <w:r w:rsidRPr="00B05F6F">
        <w:rPr>
          <w:rFonts w:ascii="Times New Roman" w:hAnsi="Times New Roman" w:cs="Times New Roman"/>
          <w:i/>
          <w:iCs/>
          <w:noProof/>
          <w:sz w:val="20"/>
          <w:szCs w:val="24"/>
          <w:lang w:val="en-US"/>
        </w:rPr>
        <w:t>Palaeobiodiversity and Palaeoenvironments</w:t>
      </w:r>
      <w:r w:rsidRPr="00B05F6F">
        <w:rPr>
          <w:rFonts w:ascii="Times New Roman" w:hAnsi="Times New Roman" w:cs="Times New Roman"/>
          <w:noProof/>
          <w:sz w:val="20"/>
          <w:szCs w:val="24"/>
          <w:lang w:val="en-US"/>
        </w:rPr>
        <w:t>, 1–19.</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OUZA-FILHO, J. P., SOUZA, R. G., HSIOU, A. S., RIFF, D., GUILHERME, E., NEGRI, F. R. and CIDADE, G. M. 2019. A new caimanine (Crocodylia, Alligatoroidea) species from the Solimões Formation of Brazil and the phylogeny of Caimaninae.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1–24.</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STORRS, G. W. 2003. Late Miocene–Early Pliocene crocodilian fauna of Lothagam, southwest Turkana Basin, Kenya. </w:t>
      </w:r>
      <w:r w:rsidRPr="00B05F6F">
        <w:rPr>
          <w:rFonts w:ascii="Times New Roman" w:hAnsi="Times New Roman" w:cs="Times New Roman"/>
          <w:i/>
          <w:iCs/>
          <w:noProof/>
          <w:sz w:val="20"/>
          <w:szCs w:val="24"/>
          <w:lang w:val="en-US"/>
        </w:rPr>
        <w:t>In</w:t>
      </w:r>
      <w:r w:rsidRPr="00B05F6F">
        <w:rPr>
          <w:rFonts w:ascii="Times New Roman" w:hAnsi="Times New Roman" w:cs="Times New Roman"/>
          <w:noProof/>
          <w:sz w:val="20"/>
          <w:szCs w:val="24"/>
          <w:lang w:val="en-US"/>
        </w:rPr>
        <w:t xml:space="preserve"> LEAKEY, M. G. and HARRIS, J. M. (eds.) </w:t>
      </w:r>
      <w:r w:rsidRPr="00B05F6F">
        <w:rPr>
          <w:rFonts w:ascii="Times New Roman" w:hAnsi="Times New Roman" w:cs="Times New Roman"/>
          <w:i/>
          <w:iCs/>
          <w:noProof/>
          <w:sz w:val="20"/>
          <w:szCs w:val="24"/>
          <w:lang w:val="en-US"/>
        </w:rPr>
        <w:t>Lothagam: The Dawn of Humanity in Eastern Africa</w:t>
      </w:r>
      <w:r w:rsidRPr="00B05F6F">
        <w:rPr>
          <w:rFonts w:ascii="Times New Roman" w:hAnsi="Times New Roman" w:cs="Times New Roman"/>
          <w:noProof/>
          <w:sz w:val="20"/>
          <w:szCs w:val="24"/>
          <w:lang w:val="en-US"/>
        </w:rPr>
        <w:t>, Columbia University Press, 137–159 pp.</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lastRenderedPageBreak/>
        <w:t xml:space="preserve">TCHERNOV, E. and VAN COUVERING,  udith A. H. 1978. New crocodiles from the Early Miocene of Kenya | The Palaeontological Association. </w:t>
      </w:r>
      <w:r w:rsidRPr="00B05F6F">
        <w:rPr>
          <w:rFonts w:ascii="Times New Roman" w:hAnsi="Times New Roman" w:cs="Times New Roman"/>
          <w:i/>
          <w:iCs/>
          <w:noProof/>
          <w:sz w:val="20"/>
          <w:szCs w:val="24"/>
          <w:lang w:val="en-US"/>
        </w:rPr>
        <w:t>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1</w:t>
      </w:r>
      <w:r w:rsidRPr="00B05F6F">
        <w:rPr>
          <w:rFonts w:ascii="Times New Roman" w:hAnsi="Times New Roman" w:cs="Times New Roman"/>
          <w:noProof/>
          <w:sz w:val="20"/>
          <w:szCs w:val="24"/>
          <w:lang w:val="en-US"/>
        </w:rPr>
        <w:t>, 857 – 86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WHITAKER, R. and WHITAKER, N. 2008. WHO’S GOT THE BIGGEST? </w:t>
      </w:r>
      <w:r w:rsidRPr="00B05F6F">
        <w:rPr>
          <w:rFonts w:ascii="Times New Roman" w:hAnsi="Times New Roman" w:cs="Times New Roman"/>
          <w:i/>
          <w:iCs/>
          <w:noProof/>
          <w:sz w:val="20"/>
          <w:szCs w:val="24"/>
          <w:lang w:val="en-US"/>
        </w:rPr>
        <w:t>Crocodile Specialist Group Newsletter</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27</w:t>
      </w:r>
      <w:r w:rsidRPr="00B05F6F">
        <w:rPr>
          <w:rFonts w:ascii="Times New Roman" w:hAnsi="Times New Roman" w:cs="Times New Roman"/>
          <w:noProof/>
          <w:sz w:val="20"/>
          <w:szCs w:val="24"/>
          <w:lang w:val="en-US"/>
        </w:rPr>
        <w:t>, 26–3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WHITE, T. E. 1942. A New Alligator from the Miocene of Florida. </w:t>
      </w:r>
      <w:r w:rsidRPr="00B05F6F">
        <w:rPr>
          <w:rFonts w:ascii="Times New Roman" w:hAnsi="Times New Roman" w:cs="Times New Roman"/>
          <w:i/>
          <w:iCs/>
          <w:noProof/>
          <w:sz w:val="20"/>
          <w:szCs w:val="24"/>
          <w:lang w:val="en-US"/>
        </w:rPr>
        <w:t>Copei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942</w:t>
      </w:r>
      <w:r w:rsidRPr="00B05F6F">
        <w:rPr>
          <w:rFonts w:ascii="Times New Roman" w:hAnsi="Times New Roman" w:cs="Times New Roman"/>
          <w:noProof/>
          <w:sz w:val="20"/>
          <w:szCs w:val="24"/>
          <w:lang w:val="en-US"/>
        </w:rPr>
        <w:t>, 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WILLIAMSON, T. E. 1996. ? </w:t>
      </w:r>
      <w:r w:rsidRPr="00B05F6F">
        <w:rPr>
          <w:rFonts w:ascii="Times New Roman" w:hAnsi="Times New Roman" w:cs="Times New Roman"/>
          <w:i/>
          <w:iCs/>
          <w:noProof/>
          <w:sz w:val="20"/>
          <w:szCs w:val="24"/>
          <w:lang w:val="en-US"/>
        </w:rPr>
        <w:t>Brachychampsa sealeyi</w:t>
      </w:r>
      <w:r w:rsidRPr="00B05F6F">
        <w:rPr>
          <w:rFonts w:ascii="Times New Roman" w:hAnsi="Times New Roman" w:cs="Times New Roman"/>
          <w:noProof/>
          <w:sz w:val="20"/>
          <w:szCs w:val="24"/>
          <w:lang w:val="en-US"/>
        </w:rPr>
        <w:t xml:space="preserve"> , sp nov., (Crocodylia, Alligatoroidea) from the Upper Cretaceous (lower Campanian) Menefee Formation, northwestern New Mexico.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16</w:t>
      </w:r>
      <w:r w:rsidRPr="00B05F6F">
        <w:rPr>
          <w:rFonts w:ascii="Times New Roman" w:hAnsi="Times New Roman" w:cs="Times New Roman"/>
          <w:noProof/>
          <w:sz w:val="20"/>
          <w:szCs w:val="24"/>
          <w:lang w:val="en-US"/>
        </w:rPr>
        <w:t>, 421–431.</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WILLIS, P. M. A. 1997. New crocodilians from the late Oligocene White Hunter Site, Riversleigh, northwestern Queensland. </w:t>
      </w:r>
      <w:r w:rsidRPr="00B05F6F">
        <w:rPr>
          <w:rFonts w:ascii="Times New Roman" w:hAnsi="Times New Roman" w:cs="Times New Roman"/>
          <w:i/>
          <w:iCs/>
          <w:noProof/>
          <w:sz w:val="20"/>
          <w:szCs w:val="24"/>
          <w:lang w:val="en-US"/>
        </w:rPr>
        <w:t>Memoirs of the Queensland Museum</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41</w:t>
      </w:r>
      <w:r w:rsidRPr="00B05F6F">
        <w:rPr>
          <w:rFonts w:ascii="Times New Roman" w:hAnsi="Times New Roman" w:cs="Times New Roman"/>
          <w:noProof/>
          <w:sz w:val="20"/>
          <w:szCs w:val="24"/>
          <w:lang w:val="en-US"/>
        </w:rPr>
        <w:t>, 423–43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MOLNAR, R. E. and SCANLON, J. D. 1993. An early Eocene crocodilian from Murgon, southeastern Queensland Australian fossil crocodilians View project Miocene fossil elapids and the Australasian elapid radiation View project. </w:t>
      </w:r>
      <w:r w:rsidRPr="00B05F6F">
        <w:rPr>
          <w:rFonts w:ascii="Times New Roman" w:hAnsi="Times New Roman" w:cs="Times New Roman"/>
          <w:i/>
          <w:iCs/>
          <w:noProof/>
          <w:sz w:val="20"/>
          <w:szCs w:val="24"/>
          <w:lang w:val="en-US"/>
        </w:rPr>
        <w:t>Kaupia</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w:t>
      </w:r>
      <w:r w:rsidRPr="00B05F6F">
        <w:rPr>
          <w:rFonts w:ascii="Times New Roman" w:hAnsi="Times New Roman" w:cs="Times New Roman"/>
          <w:noProof/>
          <w:sz w:val="20"/>
          <w:szCs w:val="24"/>
          <w:lang w:val="en-US"/>
        </w:rPr>
        <w:t>, 27–33.</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WU, X.-C. 2005. Crocodylians. </w:t>
      </w:r>
      <w:r w:rsidRPr="00B05F6F">
        <w:rPr>
          <w:rFonts w:ascii="Times New Roman" w:hAnsi="Times New Roman" w:cs="Times New Roman"/>
          <w:i/>
          <w:iCs/>
          <w:noProof/>
          <w:sz w:val="20"/>
          <w:szCs w:val="24"/>
          <w:lang w:val="en-US"/>
        </w:rPr>
        <w:t>In</w:t>
      </w:r>
      <w:r w:rsidRPr="00B05F6F">
        <w:rPr>
          <w:rFonts w:ascii="Times New Roman" w:hAnsi="Times New Roman" w:cs="Times New Roman"/>
          <w:noProof/>
          <w:sz w:val="20"/>
          <w:szCs w:val="24"/>
          <w:lang w:val="en-US"/>
        </w:rPr>
        <w:t xml:space="preserve"> CURRIE, P. J. and KOPPELHUS, E. B. (eds.) </w:t>
      </w:r>
      <w:r w:rsidRPr="00B05F6F">
        <w:rPr>
          <w:rFonts w:ascii="Times New Roman" w:hAnsi="Times New Roman" w:cs="Times New Roman"/>
          <w:i/>
          <w:iCs/>
          <w:noProof/>
          <w:sz w:val="20"/>
          <w:szCs w:val="24"/>
          <w:lang w:val="en-US"/>
        </w:rPr>
        <w:t>Dinosaur Provincial Park : A Spectacular Ancient Ecosystem Revealed</w:t>
      </w:r>
      <w:r w:rsidRPr="00B05F6F">
        <w:rPr>
          <w:rFonts w:ascii="Times New Roman" w:hAnsi="Times New Roman" w:cs="Times New Roman"/>
          <w:noProof/>
          <w:sz w:val="20"/>
          <w:szCs w:val="24"/>
          <w:lang w:val="en-US"/>
        </w:rPr>
        <w:t>, Indiana University Press, Bloomington, 277–291 pp.</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BRINKMAN, D. B. 2015. A new crocodylian (Eusuchia) from the uppermost Cretaceous of Alberta, Canada. </w:t>
      </w:r>
      <w:r w:rsidRPr="00B05F6F">
        <w:rPr>
          <w:rFonts w:ascii="Times New Roman" w:hAnsi="Times New Roman" w:cs="Times New Roman"/>
          <w:i/>
          <w:iCs/>
          <w:noProof/>
          <w:sz w:val="20"/>
          <w:szCs w:val="24"/>
          <w:lang w:val="en-US"/>
        </w:rPr>
        <w:t>Canadian Journal of Earth Scienc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2</w:t>
      </w:r>
      <w:r w:rsidRPr="00B05F6F">
        <w:rPr>
          <w:rFonts w:ascii="Times New Roman" w:hAnsi="Times New Roman" w:cs="Times New Roman"/>
          <w:noProof/>
          <w:sz w:val="20"/>
          <w:szCs w:val="24"/>
          <w:lang w:val="en-US"/>
        </w:rPr>
        <w:t>, 590–60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 and RUSSELL, A. P. 1996. A new alligator from the Upper Cretaceous of Canada and the relationships of early eusuchians. </w:t>
      </w:r>
      <w:r w:rsidRPr="00B05F6F">
        <w:rPr>
          <w:rFonts w:ascii="Times New Roman" w:hAnsi="Times New Roman" w:cs="Times New Roman"/>
          <w:i/>
          <w:iCs/>
          <w:noProof/>
          <w:sz w:val="20"/>
          <w:szCs w:val="24"/>
          <w:lang w:val="en-US"/>
        </w:rPr>
        <w:t>Pala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9</w:t>
      </w:r>
      <w:r w:rsidRPr="00B05F6F">
        <w:rPr>
          <w:rFonts w:ascii="Times New Roman" w:hAnsi="Times New Roman" w:cs="Times New Roman"/>
          <w:noProof/>
          <w:sz w:val="20"/>
          <w:szCs w:val="24"/>
          <w:lang w:val="en-US"/>
        </w:rPr>
        <w:t>, 351 – 375.</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RUSSELL, A. P. and BRINKMAN, D. B. 2001. A review of </w:t>
      </w:r>
      <w:r w:rsidRPr="00B05F6F">
        <w:rPr>
          <w:rFonts w:ascii="Times New Roman" w:hAnsi="Times New Roman" w:cs="Times New Roman"/>
          <w:i/>
          <w:iCs/>
          <w:noProof/>
          <w:sz w:val="20"/>
          <w:szCs w:val="24"/>
          <w:lang w:val="en-US"/>
        </w:rPr>
        <w:t>Leidyosuchus canadensis</w:t>
      </w:r>
      <w:r w:rsidRPr="00B05F6F">
        <w:rPr>
          <w:rFonts w:ascii="Times New Roman" w:hAnsi="Times New Roman" w:cs="Times New Roman"/>
          <w:noProof/>
          <w:sz w:val="20"/>
          <w:szCs w:val="24"/>
          <w:lang w:val="en-US"/>
        </w:rPr>
        <w:t xml:space="preserve"> Lambe, 1907 (Archosauria: Crocodylia) and an assessment of cranial variation based upon new material. </w:t>
      </w:r>
      <w:r w:rsidRPr="00B05F6F">
        <w:rPr>
          <w:rFonts w:ascii="Times New Roman" w:hAnsi="Times New Roman" w:cs="Times New Roman"/>
          <w:i/>
          <w:iCs/>
          <w:noProof/>
          <w:sz w:val="20"/>
          <w:szCs w:val="24"/>
          <w:lang w:val="en-US"/>
        </w:rPr>
        <w:t>Canadian Journal of Earth Sciences</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8</w:t>
      </w:r>
      <w:r w:rsidRPr="00B05F6F">
        <w:rPr>
          <w:rFonts w:ascii="Times New Roman" w:hAnsi="Times New Roman" w:cs="Times New Roman"/>
          <w:noProof/>
          <w:sz w:val="20"/>
          <w:szCs w:val="24"/>
          <w:lang w:val="en-US"/>
        </w:rPr>
        <w:t>, 1665–1687.</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YATES, A. M. 2017. The biochronology and palaeobiogeography of </w:t>
      </w:r>
      <w:r w:rsidRPr="00B05F6F">
        <w:rPr>
          <w:rFonts w:ascii="Times New Roman" w:hAnsi="Times New Roman" w:cs="Times New Roman"/>
          <w:i/>
          <w:iCs/>
          <w:noProof/>
          <w:sz w:val="20"/>
          <w:szCs w:val="24"/>
          <w:lang w:val="en-US"/>
        </w:rPr>
        <w:t>Baru</w:t>
      </w:r>
      <w:r w:rsidRPr="00B05F6F">
        <w:rPr>
          <w:rFonts w:ascii="Times New Roman" w:hAnsi="Times New Roman" w:cs="Times New Roman"/>
          <w:noProof/>
          <w:sz w:val="20"/>
          <w:szCs w:val="24"/>
          <w:lang w:val="en-US"/>
        </w:rPr>
        <w:t xml:space="preserve"> (Crocodylia: Mekosuchinae) based on new specimens from the Northern Territory and Queensland, Australia. </w:t>
      </w:r>
      <w:r w:rsidRPr="00B05F6F">
        <w:rPr>
          <w:rFonts w:ascii="Times New Roman" w:hAnsi="Times New Roman" w:cs="Times New Roman"/>
          <w:i/>
          <w:iCs/>
          <w:noProof/>
          <w:sz w:val="20"/>
          <w:szCs w:val="24"/>
          <w:lang w:val="en-US"/>
        </w:rPr>
        <w:t>PeerJ</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5</w:t>
      </w:r>
      <w:r w:rsidRPr="00B05F6F">
        <w:rPr>
          <w:rFonts w:ascii="Times New Roman" w:hAnsi="Times New Roman" w:cs="Times New Roman"/>
          <w:noProof/>
          <w:sz w:val="20"/>
          <w:szCs w:val="24"/>
          <w:lang w:val="en-US"/>
        </w:rPr>
        <w:t>, e3458.</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szCs w:val="24"/>
          <w:lang w:val="en-US"/>
        </w:rPr>
      </w:pPr>
      <w:r w:rsidRPr="00B05F6F">
        <w:rPr>
          <w:rFonts w:ascii="Times New Roman" w:hAnsi="Times New Roman" w:cs="Times New Roman"/>
          <w:noProof/>
          <w:sz w:val="20"/>
          <w:szCs w:val="24"/>
          <w:lang w:val="en-US"/>
        </w:rPr>
        <w:t xml:space="preserve">——— and PLEDGE, N. S. 2017. A Pliocene mekosuchine (Eusuchia: Crocodilia) from the Lake Eyre Basin of South Australia. </w:t>
      </w:r>
      <w:r w:rsidRPr="00B05F6F">
        <w:rPr>
          <w:rFonts w:ascii="Times New Roman" w:hAnsi="Times New Roman" w:cs="Times New Roman"/>
          <w:i/>
          <w:iCs/>
          <w:noProof/>
          <w:sz w:val="20"/>
          <w:szCs w:val="24"/>
          <w:lang w:val="en-US"/>
        </w:rPr>
        <w:t>Journal of Vertebrate Paleontology</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7</w:t>
      </w:r>
      <w:r w:rsidRPr="00B05F6F">
        <w:rPr>
          <w:rFonts w:ascii="Times New Roman" w:hAnsi="Times New Roman" w:cs="Times New Roman"/>
          <w:noProof/>
          <w:sz w:val="20"/>
          <w:szCs w:val="24"/>
          <w:lang w:val="en-US"/>
        </w:rPr>
        <w:t>, e1244540.</w:t>
      </w:r>
    </w:p>
    <w:p w:rsidR="001821F9" w:rsidRPr="00B05F6F" w:rsidRDefault="001821F9" w:rsidP="001821F9">
      <w:pPr>
        <w:widowControl w:val="0"/>
        <w:autoSpaceDE w:val="0"/>
        <w:autoSpaceDN w:val="0"/>
        <w:adjustRightInd w:val="0"/>
        <w:spacing w:after="0" w:line="360" w:lineRule="auto"/>
        <w:ind w:left="480" w:hanging="480"/>
        <w:rPr>
          <w:rFonts w:ascii="Times New Roman" w:hAnsi="Times New Roman" w:cs="Times New Roman"/>
          <w:noProof/>
          <w:sz w:val="20"/>
          <w:lang w:val="en-US"/>
        </w:rPr>
      </w:pPr>
      <w:r w:rsidRPr="00B05F6F">
        <w:rPr>
          <w:rFonts w:ascii="Times New Roman" w:hAnsi="Times New Roman" w:cs="Times New Roman"/>
          <w:noProof/>
          <w:sz w:val="20"/>
          <w:szCs w:val="24"/>
          <w:lang w:val="en-US"/>
        </w:rPr>
        <w:t xml:space="preserve">ZANGERL, R. 1944. Brachyuranochampsa eversolei, gen. et sp. nov., a new crocodilian from the Washakie Eocene of Wyoming. </w:t>
      </w:r>
      <w:r w:rsidRPr="00B05F6F">
        <w:rPr>
          <w:rFonts w:ascii="Times New Roman" w:hAnsi="Times New Roman" w:cs="Times New Roman"/>
          <w:i/>
          <w:iCs/>
          <w:noProof/>
          <w:sz w:val="20"/>
          <w:szCs w:val="24"/>
          <w:lang w:val="en-US"/>
        </w:rPr>
        <w:t>Annals of Carnegie Musseum</w:t>
      </w:r>
      <w:r w:rsidRPr="00B05F6F">
        <w:rPr>
          <w:rFonts w:ascii="Times New Roman" w:hAnsi="Times New Roman" w:cs="Times New Roman"/>
          <w:noProof/>
          <w:sz w:val="20"/>
          <w:szCs w:val="24"/>
          <w:lang w:val="en-US"/>
        </w:rPr>
        <w:t xml:space="preserve">, </w:t>
      </w:r>
      <w:r w:rsidRPr="00B05F6F">
        <w:rPr>
          <w:rFonts w:ascii="Times New Roman" w:hAnsi="Times New Roman" w:cs="Times New Roman"/>
          <w:b/>
          <w:bCs/>
          <w:noProof/>
          <w:sz w:val="20"/>
          <w:szCs w:val="24"/>
          <w:lang w:val="en-US"/>
        </w:rPr>
        <w:t>30</w:t>
      </w:r>
      <w:r w:rsidRPr="00B05F6F">
        <w:rPr>
          <w:rFonts w:ascii="Times New Roman" w:hAnsi="Times New Roman" w:cs="Times New Roman"/>
          <w:noProof/>
          <w:sz w:val="20"/>
          <w:szCs w:val="24"/>
          <w:lang w:val="en-US"/>
        </w:rPr>
        <w:t>.</w:t>
      </w:r>
    </w:p>
    <w:p w:rsidR="00C22ABF" w:rsidRPr="00B05F6F" w:rsidRDefault="004E190A" w:rsidP="00C22ABF">
      <w:pPr>
        <w:widowControl w:val="0"/>
        <w:autoSpaceDE w:val="0"/>
        <w:autoSpaceDN w:val="0"/>
        <w:adjustRightInd w:val="0"/>
        <w:spacing w:after="0" w:line="360" w:lineRule="auto"/>
        <w:jc w:val="both"/>
        <w:rPr>
          <w:rFonts w:ascii="Times New Roman" w:hAnsi="Times New Roman" w:cs="Times New Roman"/>
          <w:shd w:val="clear" w:color="auto" w:fill="FFFFFF"/>
          <w:lang w:val="en-US"/>
        </w:rPr>
      </w:pPr>
      <w:r w:rsidRPr="00B05F6F">
        <w:rPr>
          <w:rFonts w:ascii="Times New Roman" w:hAnsi="Times New Roman" w:cs="Times New Roman"/>
          <w:sz w:val="20"/>
          <w:szCs w:val="20"/>
          <w:shd w:val="clear" w:color="auto" w:fill="FFFFFF"/>
          <w:lang w:val="en-US"/>
        </w:rPr>
        <w:fldChar w:fldCharType="end"/>
      </w:r>
    </w:p>
    <w:sectPr w:rsidR="00C22ABF" w:rsidRPr="00B05F6F" w:rsidSect="00D502E3">
      <w:foot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163C" w:rsidRDefault="00B8163C" w:rsidP="00814D6F">
      <w:pPr>
        <w:spacing w:after="0" w:line="240" w:lineRule="auto"/>
      </w:pPr>
      <w:r>
        <w:separator/>
      </w:r>
    </w:p>
  </w:endnote>
  <w:endnote w:type="continuationSeparator" w:id="0">
    <w:p w:rsidR="00B8163C" w:rsidRDefault="00B8163C" w:rsidP="00814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0406656"/>
      <w:docPartObj>
        <w:docPartGallery w:val="Page Numbers (Bottom of Page)"/>
        <w:docPartUnique/>
      </w:docPartObj>
    </w:sdtPr>
    <w:sdtEndPr/>
    <w:sdtContent>
      <w:p w:rsidR="009A6F99" w:rsidRDefault="009A6F99">
        <w:pPr>
          <w:pStyle w:val="Piedepgina"/>
          <w:jc w:val="center"/>
        </w:pPr>
        <w:r>
          <w:fldChar w:fldCharType="begin"/>
        </w:r>
        <w:r>
          <w:instrText>PAGE   \* MERGEFORMAT</w:instrText>
        </w:r>
        <w:r>
          <w:fldChar w:fldCharType="separate"/>
        </w:r>
        <w:r w:rsidR="00D72188" w:rsidRPr="00D72188">
          <w:rPr>
            <w:noProof/>
            <w:lang w:val="es-ES"/>
          </w:rPr>
          <w:t>1</w:t>
        </w:r>
        <w:r>
          <w:fldChar w:fldCharType="end"/>
        </w:r>
      </w:p>
    </w:sdtContent>
  </w:sdt>
  <w:p w:rsidR="009A6F99" w:rsidRDefault="009A6F9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163C" w:rsidRDefault="00B8163C" w:rsidP="00814D6F">
      <w:pPr>
        <w:spacing w:after="0" w:line="240" w:lineRule="auto"/>
      </w:pPr>
      <w:r>
        <w:separator/>
      </w:r>
    </w:p>
  </w:footnote>
  <w:footnote w:type="continuationSeparator" w:id="0">
    <w:p w:rsidR="00B8163C" w:rsidRDefault="00B8163C" w:rsidP="00814D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MwtDC2MDQ1MzWwMLRU0lEKTi0uzszPAykwNKwFAHOAN5EtAAAA"/>
  </w:docVars>
  <w:rsids>
    <w:rsidRoot w:val="002B129B"/>
    <w:rsid w:val="000018BD"/>
    <w:rsid w:val="00023E0F"/>
    <w:rsid w:val="00024E7D"/>
    <w:rsid w:val="00041205"/>
    <w:rsid w:val="00042886"/>
    <w:rsid w:val="0004429F"/>
    <w:rsid w:val="0004708A"/>
    <w:rsid w:val="00066A5E"/>
    <w:rsid w:val="000968C8"/>
    <w:rsid w:val="000A4CDE"/>
    <w:rsid w:val="000B2A95"/>
    <w:rsid w:val="000C5718"/>
    <w:rsid w:val="000D350D"/>
    <w:rsid w:val="000D51ED"/>
    <w:rsid w:val="000E1437"/>
    <w:rsid w:val="00104D94"/>
    <w:rsid w:val="0010672F"/>
    <w:rsid w:val="00111653"/>
    <w:rsid w:val="00125742"/>
    <w:rsid w:val="0014470C"/>
    <w:rsid w:val="001821F9"/>
    <w:rsid w:val="001A38B4"/>
    <w:rsid w:val="001B0E2D"/>
    <w:rsid w:val="001D6B62"/>
    <w:rsid w:val="001E562A"/>
    <w:rsid w:val="0022023F"/>
    <w:rsid w:val="002B129B"/>
    <w:rsid w:val="002C0623"/>
    <w:rsid w:val="002C0C5A"/>
    <w:rsid w:val="002D498E"/>
    <w:rsid w:val="002D57C4"/>
    <w:rsid w:val="002D716A"/>
    <w:rsid w:val="002E38AF"/>
    <w:rsid w:val="002F0E40"/>
    <w:rsid w:val="002F493E"/>
    <w:rsid w:val="002F57A3"/>
    <w:rsid w:val="00322250"/>
    <w:rsid w:val="00324AF6"/>
    <w:rsid w:val="00335C3D"/>
    <w:rsid w:val="00340D04"/>
    <w:rsid w:val="00340E95"/>
    <w:rsid w:val="0035363C"/>
    <w:rsid w:val="003547EB"/>
    <w:rsid w:val="0036359B"/>
    <w:rsid w:val="00392418"/>
    <w:rsid w:val="003A371E"/>
    <w:rsid w:val="003A4F48"/>
    <w:rsid w:val="003B50D8"/>
    <w:rsid w:val="003C7C2E"/>
    <w:rsid w:val="003D2473"/>
    <w:rsid w:val="003E6BC2"/>
    <w:rsid w:val="003E7D1E"/>
    <w:rsid w:val="003F01DB"/>
    <w:rsid w:val="003F685B"/>
    <w:rsid w:val="00401856"/>
    <w:rsid w:val="004033F1"/>
    <w:rsid w:val="004166DB"/>
    <w:rsid w:val="00420956"/>
    <w:rsid w:val="00426F3A"/>
    <w:rsid w:val="004453CF"/>
    <w:rsid w:val="004553B1"/>
    <w:rsid w:val="00495CBA"/>
    <w:rsid w:val="004A13B8"/>
    <w:rsid w:val="004A18C4"/>
    <w:rsid w:val="004A2C30"/>
    <w:rsid w:val="004B757A"/>
    <w:rsid w:val="004E190A"/>
    <w:rsid w:val="004F650C"/>
    <w:rsid w:val="004F7D94"/>
    <w:rsid w:val="00506F5D"/>
    <w:rsid w:val="00512C9D"/>
    <w:rsid w:val="0052008B"/>
    <w:rsid w:val="00520B64"/>
    <w:rsid w:val="0054377E"/>
    <w:rsid w:val="00550EAB"/>
    <w:rsid w:val="00564E5D"/>
    <w:rsid w:val="00585CBB"/>
    <w:rsid w:val="00592E09"/>
    <w:rsid w:val="005A5A58"/>
    <w:rsid w:val="005A7843"/>
    <w:rsid w:val="005F5081"/>
    <w:rsid w:val="006010EE"/>
    <w:rsid w:val="00602CE0"/>
    <w:rsid w:val="00613240"/>
    <w:rsid w:val="006145C8"/>
    <w:rsid w:val="00623A96"/>
    <w:rsid w:val="00637A65"/>
    <w:rsid w:val="006601B0"/>
    <w:rsid w:val="00683D40"/>
    <w:rsid w:val="00687D56"/>
    <w:rsid w:val="006917A7"/>
    <w:rsid w:val="0069297C"/>
    <w:rsid w:val="006A498F"/>
    <w:rsid w:val="006C0323"/>
    <w:rsid w:val="00713230"/>
    <w:rsid w:val="00725858"/>
    <w:rsid w:val="007276C7"/>
    <w:rsid w:val="00756BED"/>
    <w:rsid w:val="007605D9"/>
    <w:rsid w:val="007718EF"/>
    <w:rsid w:val="00786FB6"/>
    <w:rsid w:val="007A263E"/>
    <w:rsid w:val="007B2A0E"/>
    <w:rsid w:val="007D0E7C"/>
    <w:rsid w:val="007D5850"/>
    <w:rsid w:val="007F1DDC"/>
    <w:rsid w:val="00814D6F"/>
    <w:rsid w:val="00876CA8"/>
    <w:rsid w:val="008834C0"/>
    <w:rsid w:val="00886126"/>
    <w:rsid w:val="00897D85"/>
    <w:rsid w:val="008A6F55"/>
    <w:rsid w:val="008B384B"/>
    <w:rsid w:val="008F1FC5"/>
    <w:rsid w:val="008F4785"/>
    <w:rsid w:val="0090477F"/>
    <w:rsid w:val="00923BD3"/>
    <w:rsid w:val="00924E6E"/>
    <w:rsid w:val="00934F83"/>
    <w:rsid w:val="009512F9"/>
    <w:rsid w:val="0095288B"/>
    <w:rsid w:val="0096195E"/>
    <w:rsid w:val="00974AE1"/>
    <w:rsid w:val="00981EC6"/>
    <w:rsid w:val="009A6F99"/>
    <w:rsid w:val="009C10D1"/>
    <w:rsid w:val="009C1F23"/>
    <w:rsid w:val="009E2D37"/>
    <w:rsid w:val="009F2AC5"/>
    <w:rsid w:val="009F7CF8"/>
    <w:rsid w:val="00A324C3"/>
    <w:rsid w:val="00A52468"/>
    <w:rsid w:val="00A542DC"/>
    <w:rsid w:val="00A63767"/>
    <w:rsid w:val="00A65887"/>
    <w:rsid w:val="00A67142"/>
    <w:rsid w:val="00A81907"/>
    <w:rsid w:val="00AA46F3"/>
    <w:rsid w:val="00AB4D35"/>
    <w:rsid w:val="00AE455C"/>
    <w:rsid w:val="00AE53EF"/>
    <w:rsid w:val="00B05A66"/>
    <w:rsid w:val="00B05F6F"/>
    <w:rsid w:val="00B13B8C"/>
    <w:rsid w:val="00B14E40"/>
    <w:rsid w:val="00B31A9A"/>
    <w:rsid w:val="00B36C0A"/>
    <w:rsid w:val="00B67338"/>
    <w:rsid w:val="00B776A2"/>
    <w:rsid w:val="00B80AA5"/>
    <w:rsid w:val="00B8163C"/>
    <w:rsid w:val="00B82941"/>
    <w:rsid w:val="00B856BF"/>
    <w:rsid w:val="00BA7267"/>
    <w:rsid w:val="00BA7D69"/>
    <w:rsid w:val="00BC61D7"/>
    <w:rsid w:val="00BC62CE"/>
    <w:rsid w:val="00BD0642"/>
    <w:rsid w:val="00BE073C"/>
    <w:rsid w:val="00C07BA5"/>
    <w:rsid w:val="00C13ED9"/>
    <w:rsid w:val="00C22ABF"/>
    <w:rsid w:val="00C26795"/>
    <w:rsid w:val="00C4372F"/>
    <w:rsid w:val="00C74117"/>
    <w:rsid w:val="00C758C5"/>
    <w:rsid w:val="00C84A8E"/>
    <w:rsid w:val="00C91CA4"/>
    <w:rsid w:val="00CB0412"/>
    <w:rsid w:val="00CC1998"/>
    <w:rsid w:val="00CF1E0A"/>
    <w:rsid w:val="00D1093C"/>
    <w:rsid w:val="00D11085"/>
    <w:rsid w:val="00D37975"/>
    <w:rsid w:val="00D45EAF"/>
    <w:rsid w:val="00D502E3"/>
    <w:rsid w:val="00D503BB"/>
    <w:rsid w:val="00D52E1D"/>
    <w:rsid w:val="00D545F5"/>
    <w:rsid w:val="00D60330"/>
    <w:rsid w:val="00D70276"/>
    <w:rsid w:val="00D72188"/>
    <w:rsid w:val="00D76A2B"/>
    <w:rsid w:val="00D83F60"/>
    <w:rsid w:val="00DC3798"/>
    <w:rsid w:val="00DC3D06"/>
    <w:rsid w:val="00DD56AD"/>
    <w:rsid w:val="00DD7A95"/>
    <w:rsid w:val="00E16E0C"/>
    <w:rsid w:val="00E406C2"/>
    <w:rsid w:val="00E648CC"/>
    <w:rsid w:val="00EB3301"/>
    <w:rsid w:val="00EB4A70"/>
    <w:rsid w:val="00EB7682"/>
    <w:rsid w:val="00EC5D36"/>
    <w:rsid w:val="00ED3F05"/>
    <w:rsid w:val="00ED50F9"/>
    <w:rsid w:val="00EE248B"/>
    <w:rsid w:val="00EE2519"/>
    <w:rsid w:val="00EF0D71"/>
    <w:rsid w:val="00EF62A3"/>
    <w:rsid w:val="00EF71B0"/>
    <w:rsid w:val="00F22189"/>
    <w:rsid w:val="00F22908"/>
    <w:rsid w:val="00F310EC"/>
    <w:rsid w:val="00F35D46"/>
    <w:rsid w:val="00F40699"/>
    <w:rsid w:val="00F51CD1"/>
    <w:rsid w:val="00F63D6F"/>
    <w:rsid w:val="00F6743D"/>
    <w:rsid w:val="00F77896"/>
    <w:rsid w:val="00F83C54"/>
    <w:rsid w:val="00F925ED"/>
    <w:rsid w:val="00FA4E16"/>
    <w:rsid w:val="00FB2ACD"/>
    <w:rsid w:val="00FC5B83"/>
    <w:rsid w:val="00FC7601"/>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570725"/>
  <w15:chartTrackingRefBased/>
  <w15:docId w15:val="{85F16339-ACEE-4EBA-B4EA-386883F09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13ED9"/>
    <w:rPr>
      <w:color w:val="0563C1" w:themeColor="hyperlink"/>
      <w:u w:val="single"/>
    </w:rPr>
  </w:style>
  <w:style w:type="paragraph" w:styleId="Prrafodelista">
    <w:name w:val="List Paragraph"/>
    <w:basedOn w:val="Normal"/>
    <w:uiPriority w:val="34"/>
    <w:qFormat/>
    <w:rsid w:val="000C5718"/>
    <w:pPr>
      <w:spacing w:after="200" w:line="276" w:lineRule="auto"/>
      <w:ind w:left="720"/>
      <w:contextualSpacing/>
    </w:pPr>
    <w:rPr>
      <w:rFonts w:eastAsiaTheme="minorEastAsia"/>
      <w:lang w:val="es-VE" w:eastAsia="es-VE"/>
    </w:rPr>
  </w:style>
  <w:style w:type="table" w:styleId="Sombreadoclaro">
    <w:name w:val="Light Shading"/>
    <w:basedOn w:val="Tablanormal"/>
    <w:uiPriority w:val="60"/>
    <w:rsid w:val="000C5718"/>
    <w:pPr>
      <w:spacing w:after="0" w:line="240" w:lineRule="auto"/>
    </w:pPr>
    <w:rPr>
      <w:rFonts w:eastAsiaTheme="minorEastAsia"/>
      <w:color w:val="000000" w:themeColor="text1" w:themeShade="BF"/>
      <w:lang w:val="es-VE" w:eastAsia="es-V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anormal1">
    <w:name w:val="Plain Table 1"/>
    <w:basedOn w:val="Tablanormal"/>
    <w:uiPriority w:val="41"/>
    <w:rsid w:val="005A78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A63767"/>
    <w:pPr>
      <w:spacing w:before="100" w:beforeAutospacing="1" w:after="100" w:afterAutospacing="1" w:line="240" w:lineRule="auto"/>
    </w:pPr>
    <w:rPr>
      <w:rFonts w:ascii="Times New Roman" w:eastAsia="Times New Roman" w:hAnsi="Times New Roman" w:cs="Times New Roman"/>
      <w:sz w:val="24"/>
      <w:szCs w:val="24"/>
      <w:lang w:eastAsia="es-CL"/>
    </w:rPr>
  </w:style>
  <w:style w:type="table" w:styleId="Cuadrculadetablaclara">
    <w:name w:val="Grid Table Light"/>
    <w:basedOn w:val="Tablanormal"/>
    <w:uiPriority w:val="40"/>
    <w:rsid w:val="00923B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4">
    <w:name w:val="Grid Table 4"/>
    <w:basedOn w:val="Tablanormal"/>
    <w:uiPriority w:val="49"/>
    <w:rsid w:val="00B80A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4-nfasis1">
    <w:name w:val="Grid Table 4 Accent 1"/>
    <w:basedOn w:val="Tablanormal"/>
    <w:uiPriority w:val="49"/>
    <w:rsid w:val="00B80AA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ipervnculovisitado">
    <w:name w:val="FollowedHyperlink"/>
    <w:basedOn w:val="Fuentedeprrafopredeter"/>
    <w:uiPriority w:val="99"/>
    <w:semiHidden/>
    <w:unhideWhenUsed/>
    <w:rsid w:val="002F57A3"/>
    <w:rPr>
      <w:color w:val="954F72"/>
      <w:u w:val="single"/>
    </w:rPr>
  </w:style>
  <w:style w:type="paragraph" w:customStyle="1" w:styleId="msonormal0">
    <w:name w:val="msonormal"/>
    <w:basedOn w:val="Normal"/>
    <w:rsid w:val="002F57A3"/>
    <w:pPr>
      <w:spacing w:before="100" w:beforeAutospacing="1" w:after="100" w:afterAutospacing="1" w:line="240" w:lineRule="auto"/>
    </w:pPr>
    <w:rPr>
      <w:rFonts w:ascii="Times New Roman" w:eastAsia="Times New Roman" w:hAnsi="Times New Roman" w:cs="Times New Roman"/>
      <w:sz w:val="24"/>
      <w:szCs w:val="24"/>
      <w:lang w:eastAsia="es-CL"/>
    </w:rPr>
  </w:style>
  <w:style w:type="paragraph" w:customStyle="1" w:styleId="xl66">
    <w:name w:val="xl66"/>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paragraph" w:customStyle="1" w:styleId="xl67">
    <w:name w:val="xl67"/>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paragraph" w:customStyle="1" w:styleId="xl68">
    <w:name w:val="xl68"/>
    <w:basedOn w:val="Normal"/>
    <w:rsid w:val="00125742"/>
    <w:pPr>
      <w:spacing w:before="100" w:beforeAutospacing="1" w:after="100" w:afterAutospacing="1" w:line="240" w:lineRule="auto"/>
      <w:jc w:val="center"/>
      <w:textAlignment w:val="center"/>
    </w:pPr>
    <w:rPr>
      <w:rFonts w:ascii="Arial" w:eastAsia="Times New Roman" w:hAnsi="Arial" w:cs="Arial"/>
      <w:i/>
      <w:iCs/>
      <w:sz w:val="20"/>
      <w:szCs w:val="20"/>
      <w:lang w:eastAsia="es-CL"/>
    </w:rPr>
  </w:style>
  <w:style w:type="paragraph" w:customStyle="1" w:styleId="xl69">
    <w:name w:val="xl69"/>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paragraph" w:customStyle="1" w:styleId="xl70">
    <w:name w:val="xl70"/>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paragraph" w:customStyle="1" w:styleId="xl71">
    <w:name w:val="xl71"/>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table" w:styleId="Tablanormal2">
    <w:name w:val="Plain Table 2"/>
    <w:basedOn w:val="Tablanormal"/>
    <w:uiPriority w:val="42"/>
    <w:rsid w:val="001257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xl72">
    <w:name w:val="xl72"/>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paragraph" w:customStyle="1" w:styleId="xl73">
    <w:name w:val="xl73"/>
    <w:basedOn w:val="Normal"/>
    <w:rsid w:val="00125742"/>
    <w:pPr>
      <w:spacing w:before="100" w:beforeAutospacing="1" w:after="100" w:afterAutospacing="1" w:line="240" w:lineRule="auto"/>
      <w:jc w:val="center"/>
      <w:textAlignment w:val="center"/>
    </w:pPr>
    <w:rPr>
      <w:rFonts w:ascii="Arial" w:eastAsia="Times New Roman" w:hAnsi="Arial" w:cs="Arial"/>
      <w:sz w:val="20"/>
      <w:szCs w:val="20"/>
      <w:lang w:eastAsia="es-CL"/>
    </w:rPr>
  </w:style>
  <w:style w:type="paragraph" w:customStyle="1" w:styleId="xl63">
    <w:name w:val="xl63"/>
    <w:basedOn w:val="Normal"/>
    <w:rsid w:val="00C07BA5"/>
    <w:pPr>
      <w:shd w:val="clear" w:color="000000" w:fill="FFFFFF"/>
      <w:spacing w:before="100" w:beforeAutospacing="1" w:after="100" w:afterAutospacing="1" w:line="240" w:lineRule="auto"/>
      <w:jc w:val="center"/>
      <w:textAlignment w:val="center"/>
    </w:pPr>
    <w:rPr>
      <w:rFonts w:ascii="Arial" w:eastAsia="Times New Roman" w:hAnsi="Arial" w:cs="Arial"/>
      <w:sz w:val="24"/>
      <w:szCs w:val="24"/>
      <w:lang w:eastAsia="es-CL"/>
    </w:rPr>
  </w:style>
  <w:style w:type="paragraph" w:customStyle="1" w:styleId="xl64">
    <w:name w:val="xl64"/>
    <w:basedOn w:val="Normal"/>
    <w:rsid w:val="00C07BA5"/>
    <w:pPr>
      <w:shd w:val="clear" w:color="000000" w:fill="F2F2F2"/>
      <w:spacing w:before="100" w:beforeAutospacing="1" w:after="100" w:afterAutospacing="1" w:line="240" w:lineRule="auto"/>
      <w:jc w:val="center"/>
      <w:textAlignment w:val="center"/>
    </w:pPr>
    <w:rPr>
      <w:rFonts w:ascii="Arial" w:eastAsia="Times New Roman" w:hAnsi="Arial" w:cs="Arial"/>
      <w:color w:val="000000"/>
      <w:sz w:val="24"/>
      <w:szCs w:val="24"/>
      <w:lang w:eastAsia="es-CL"/>
    </w:rPr>
  </w:style>
  <w:style w:type="paragraph" w:customStyle="1" w:styleId="xl65">
    <w:name w:val="xl65"/>
    <w:basedOn w:val="Normal"/>
    <w:rsid w:val="00C07BA5"/>
    <w:pPr>
      <w:shd w:val="clear" w:color="000000" w:fill="FFFFFF"/>
      <w:spacing w:before="100" w:beforeAutospacing="1" w:after="100" w:afterAutospacing="1" w:line="240" w:lineRule="auto"/>
      <w:jc w:val="center"/>
      <w:textAlignment w:val="center"/>
    </w:pPr>
    <w:rPr>
      <w:rFonts w:ascii="Arial" w:eastAsia="Times New Roman" w:hAnsi="Arial" w:cs="Arial"/>
      <w:b/>
      <w:bCs/>
      <w:sz w:val="24"/>
      <w:szCs w:val="24"/>
      <w:lang w:eastAsia="es-CL"/>
    </w:rPr>
  </w:style>
  <w:style w:type="paragraph" w:customStyle="1" w:styleId="xl74">
    <w:name w:val="xl74"/>
    <w:basedOn w:val="Normal"/>
    <w:rsid w:val="00C07BA5"/>
    <w:pPr>
      <w:shd w:val="clear" w:color="000000" w:fill="FFFFFF"/>
      <w:spacing w:before="100" w:beforeAutospacing="1" w:after="100" w:afterAutospacing="1" w:line="240" w:lineRule="auto"/>
      <w:jc w:val="center"/>
      <w:textAlignment w:val="center"/>
    </w:pPr>
    <w:rPr>
      <w:rFonts w:ascii="Arial" w:eastAsia="Times New Roman" w:hAnsi="Arial" w:cs="Arial"/>
      <w:i/>
      <w:iCs/>
      <w:sz w:val="24"/>
      <w:szCs w:val="24"/>
      <w:lang w:eastAsia="es-CL"/>
    </w:rPr>
  </w:style>
  <w:style w:type="paragraph" w:customStyle="1" w:styleId="xl75">
    <w:name w:val="xl75"/>
    <w:basedOn w:val="Normal"/>
    <w:rsid w:val="00C07BA5"/>
    <w:pPr>
      <w:shd w:val="clear" w:color="000000" w:fill="FFFFFF"/>
      <w:spacing w:before="100" w:beforeAutospacing="1" w:after="100" w:afterAutospacing="1" w:line="240" w:lineRule="auto"/>
      <w:jc w:val="center"/>
      <w:textAlignment w:val="center"/>
    </w:pPr>
    <w:rPr>
      <w:rFonts w:ascii="Arial" w:eastAsia="Times New Roman" w:hAnsi="Arial" w:cs="Arial"/>
      <w:i/>
      <w:iCs/>
      <w:sz w:val="24"/>
      <w:szCs w:val="24"/>
      <w:lang w:eastAsia="es-CL"/>
    </w:rPr>
  </w:style>
  <w:style w:type="paragraph" w:customStyle="1" w:styleId="xl76">
    <w:name w:val="xl76"/>
    <w:basedOn w:val="Normal"/>
    <w:rsid w:val="00C07BA5"/>
    <w:pPr>
      <w:shd w:val="clear" w:color="000000" w:fill="FFFFFF"/>
      <w:spacing w:before="100" w:beforeAutospacing="1" w:after="100" w:afterAutospacing="1" w:line="240" w:lineRule="auto"/>
      <w:jc w:val="center"/>
    </w:pPr>
    <w:rPr>
      <w:rFonts w:ascii="Arial" w:eastAsia="Times New Roman" w:hAnsi="Arial" w:cs="Arial"/>
      <w:i/>
      <w:iCs/>
      <w:sz w:val="24"/>
      <w:szCs w:val="24"/>
      <w:lang w:eastAsia="es-CL"/>
    </w:rPr>
  </w:style>
  <w:style w:type="paragraph" w:customStyle="1" w:styleId="xl77">
    <w:name w:val="xl77"/>
    <w:basedOn w:val="Normal"/>
    <w:rsid w:val="00C07BA5"/>
    <w:pPr>
      <w:spacing w:before="100" w:beforeAutospacing="1" w:after="100" w:afterAutospacing="1" w:line="240" w:lineRule="auto"/>
      <w:jc w:val="right"/>
      <w:textAlignment w:val="center"/>
    </w:pPr>
    <w:rPr>
      <w:rFonts w:ascii="Arial" w:eastAsia="Times New Roman" w:hAnsi="Arial" w:cs="Arial"/>
      <w:sz w:val="24"/>
      <w:szCs w:val="24"/>
      <w:lang w:eastAsia="es-CL"/>
    </w:rPr>
  </w:style>
  <w:style w:type="paragraph" w:customStyle="1" w:styleId="xl78">
    <w:name w:val="xl78"/>
    <w:basedOn w:val="Normal"/>
    <w:rsid w:val="00C07BA5"/>
    <w:pPr>
      <w:spacing w:before="100" w:beforeAutospacing="1" w:after="100" w:afterAutospacing="1" w:line="240" w:lineRule="auto"/>
      <w:jc w:val="center"/>
      <w:textAlignment w:val="center"/>
    </w:pPr>
    <w:rPr>
      <w:rFonts w:ascii="Arial" w:eastAsia="Times New Roman" w:hAnsi="Arial" w:cs="Arial"/>
      <w:b/>
      <w:bCs/>
      <w:sz w:val="24"/>
      <w:szCs w:val="24"/>
      <w:lang w:eastAsia="es-CL"/>
    </w:rPr>
  </w:style>
  <w:style w:type="paragraph" w:customStyle="1" w:styleId="xl79">
    <w:name w:val="xl79"/>
    <w:basedOn w:val="Normal"/>
    <w:rsid w:val="00C07BA5"/>
    <w:pPr>
      <w:spacing w:before="100" w:beforeAutospacing="1" w:after="100" w:afterAutospacing="1" w:line="240" w:lineRule="auto"/>
    </w:pPr>
    <w:rPr>
      <w:rFonts w:ascii="Times New Roman" w:eastAsia="Times New Roman" w:hAnsi="Times New Roman" w:cs="Times New Roman"/>
      <w:b/>
      <w:bCs/>
      <w:sz w:val="24"/>
      <w:szCs w:val="24"/>
      <w:lang w:eastAsia="es-CL"/>
    </w:rPr>
  </w:style>
  <w:style w:type="character" w:styleId="Nmerodelnea">
    <w:name w:val="line number"/>
    <w:basedOn w:val="Fuentedeprrafopredeter"/>
    <w:uiPriority w:val="99"/>
    <w:semiHidden/>
    <w:unhideWhenUsed/>
    <w:rsid w:val="007276C7"/>
  </w:style>
  <w:style w:type="table" w:styleId="Tablaconcuadrcula">
    <w:name w:val="Table Grid"/>
    <w:basedOn w:val="Tablanormal"/>
    <w:uiPriority w:val="39"/>
    <w:rsid w:val="00455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3">
    <w:name w:val="Grid Table 4 Accent 3"/>
    <w:basedOn w:val="Tablanormal"/>
    <w:uiPriority w:val="49"/>
    <w:rsid w:val="0035363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3-nfasis3">
    <w:name w:val="List Table 3 Accent 3"/>
    <w:basedOn w:val="Tablanormal"/>
    <w:uiPriority w:val="48"/>
    <w:rsid w:val="0035363C"/>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ladelista4-nfasis3">
    <w:name w:val="List Table 4 Accent 3"/>
    <w:basedOn w:val="Tablanormal"/>
    <w:uiPriority w:val="49"/>
    <w:rsid w:val="0035363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814D6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14D6F"/>
  </w:style>
  <w:style w:type="paragraph" w:styleId="Piedepgina">
    <w:name w:val="footer"/>
    <w:basedOn w:val="Normal"/>
    <w:link w:val="PiedepginaCar"/>
    <w:uiPriority w:val="99"/>
    <w:unhideWhenUsed/>
    <w:rsid w:val="00814D6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14D6F"/>
  </w:style>
  <w:style w:type="paragraph" w:customStyle="1" w:styleId="font5">
    <w:name w:val="font5"/>
    <w:basedOn w:val="Normal"/>
    <w:rsid w:val="00E648CC"/>
    <w:pPr>
      <w:spacing w:before="100" w:beforeAutospacing="1" w:after="100" w:afterAutospacing="1" w:line="240" w:lineRule="auto"/>
    </w:pPr>
    <w:rPr>
      <w:rFonts w:ascii="Times New Roman" w:eastAsia="Times New Roman" w:hAnsi="Times New Roman" w:cs="Times New Roman"/>
      <w:color w:val="000000"/>
      <w:sz w:val="20"/>
      <w:szCs w:val="20"/>
      <w:lang w:eastAsia="es-CL"/>
    </w:rPr>
  </w:style>
  <w:style w:type="paragraph" w:customStyle="1" w:styleId="font6">
    <w:name w:val="font6"/>
    <w:basedOn w:val="Normal"/>
    <w:rsid w:val="00E648CC"/>
    <w:pPr>
      <w:spacing w:before="100" w:beforeAutospacing="1" w:after="100" w:afterAutospacing="1" w:line="240" w:lineRule="auto"/>
    </w:pPr>
    <w:rPr>
      <w:rFonts w:ascii="Times New Roman" w:eastAsia="Times New Roman" w:hAnsi="Times New Roman" w:cs="Times New Roman"/>
      <w:i/>
      <w:iCs/>
      <w:color w:val="000000"/>
      <w:sz w:val="20"/>
      <w:szCs w:val="20"/>
      <w:lang w:eastAsia="es-CL"/>
    </w:rPr>
  </w:style>
  <w:style w:type="paragraph" w:customStyle="1" w:styleId="font7">
    <w:name w:val="font7"/>
    <w:basedOn w:val="Normal"/>
    <w:rsid w:val="00E648CC"/>
    <w:pPr>
      <w:spacing w:before="100" w:beforeAutospacing="1" w:after="100" w:afterAutospacing="1" w:line="240" w:lineRule="auto"/>
    </w:pPr>
    <w:rPr>
      <w:rFonts w:ascii="Times New Roman" w:eastAsia="Times New Roman" w:hAnsi="Times New Roman" w:cs="Times New Roman"/>
      <w:color w:val="000000"/>
      <w:sz w:val="20"/>
      <w:szCs w:val="20"/>
      <w:lang w:eastAsia="es-CL"/>
    </w:rPr>
  </w:style>
  <w:style w:type="paragraph" w:customStyle="1" w:styleId="font8">
    <w:name w:val="font8"/>
    <w:basedOn w:val="Normal"/>
    <w:rsid w:val="00E648CC"/>
    <w:pPr>
      <w:spacing w:before="100" w:beforeAutospacing="1" w:after="100" w:afterAutospacing="1" w:line="240" w:lineRule="auto"/>
    </w:pPr>
    <w:rPr>
      <w:rFonts w:ascii="Times New Roman" w:eastAsia="Times New Roman" w:hAnsi="Times New Roman" w:cs="Times New Roman"/>
      <w:i/>
      <w:iCs/>
      <w:color w:val="000000"/>
      <w:sz w:val="20"/>
      <w:szCs w:val="20"/>
      <w:lang w:eastAsia="es-CL"/>
    </w:rPr>
  </w:style>
  <w:style w:type="table" w:styleId="Tablanormal3">
    <w:name w:val="Plain Table 3"/>
    <w:basedOn w:val="Tablanormal"/>
    <w:uiPriority w:val="43"/>
    <w:rsid w:val="00ED5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ED50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ED50F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11950">
      <w:bodyDiv w:val="1"/>
      <w:marLeft w:val="0"/>
      <w:marRight w:val="0"/>
      <w:marTop w:val="0"/>
      <w:marBottom w:val="0"/>
      <w:divBdr>
        <w:top w:val="none" w:sz="0" w:space="0" w:color="auto"/>
        <w:left w:val="none" w:sz="0" w:space="0" w:color="auto"/>
        <w:bottom w:val="none" w:sz="0" w:space="0" w:color="auto"/>
        <w:right w:val="none" w:sz="0" w:space="0" w:color="auto"/>
      </w:divBdr>
    </w:div>
    <w:div w:id="18899880">
      <w:bodyDiv w:val="1"/>
      <w:marLeft w:val="0"/>
      <w:marRight w:val="0"/>
      <w:marTop w:val="0"/>
      <w:marBottom w:val="0"/>
      <w:divBdr>
        <w:top w:val="none" w:sz="0" w:space="0" w:color="auto"/>
        <w:left w:val="none" w:sz="0" w:space="0" w:color="auto"/>
        <w:bottom w:val="none" w:sz="0" w:space="0" w:color="auto"/>
        <w:right w:val="none" w:sz="0" w:space="0" w:color="auto"/>
      </w:divBdr>
    </w:div>
    <w:div w:id="132525168">
      <w:bodyDiv w:val="1"/>
      <w:marLeft w:val="0"/>
      <w:marRight w:val="0"/>
      <w:marTop w:val="0"/>
      <w:marBottom w:val="0"/>
      <w:divBdr>
        <w:top w:val="none" w:sz="0" w:space="0" w:color="auto"/>
        <w:left w:val="none" w:sz="0" w:space="0" w:color="auto"/>
        <w:bottom w:val="none" w:sz="0" w:space="0" w:color="auto"/>
        <w:right w:val="none" w:sz="0" w:space="0" w:color="auto"/>
      </w:divBdr>
    </w:div>
    <w:div w:id="335813689">
      <w:bodyDiv w:val="1"/>
      <w:marLeft w:val="0"/>
      <w:marRight w:val="0"/>
      <w:marTop w:val="0"/>
      <w:marBottom w:val="0"/>
      <w:divBdr>
        <w:top w:val="none" w:sz="0" w:space="0" w:color="auto"/>
        <w:left w:val="none" w:sz="0" w:space="0" w:color="auto"/>
        <w:bottom w:val="none" w:sz="0" w:space="0" w:color="auto"/>
        <w:right w:val="none" w:sz="0" w:space="0" w:color="auto"/>
      </w:divBdr>
    </w:div>
    <w:div w:id="406345903">
      <w:bodyDiv w:val="1"/>
      <w:marLeft w:val="0"/>
      <w:marRight w:val="0"/>
      <w:marTop w:val="0"/>
      <w:marBottom w:val="0"/>
      <w:divBdr>
        <w:top w:val="none" w:sz="0" w:space="0" w:color="auto"/>
        <w:left w:val="none" w:sz="0" w:space="0" w:color="auto"/>
        <w:bottom w:val="none" w:sz="0" w:space="0" w:color="auto"/>
        <w:right w:val="none" w:sz="0" w:space="0" w:color="auto"/>
      </w:divBdr>
    </w:div>
    <w:div w:id="527985770">
      <w:bodyDiv w:val="1"/>
      <w:marLeft w:val="0"/>
      <w:marRight w:val="0"/>
      <w:marTop w:val="0"/>
      <w:marBottom w:val="0"/>
      <w:divBdr>
        <w:top w:val="none" w:sz="0" w:space="0" w:color="auto"/>
        <w:left w:val="none" w:sz="0" w:space="0" w:color="auto"/>
        <w:bottom w:val="none" w:sz="0" w:space="0" w:color="auto"/>
        <w:right w:val="none" w:sz="0" w:space="0" w:color="auto"/>
      </w:divBdr>
    </w:div>
    <w:div w:id="584268864">
      <w:bodyDiv w:val="1"/>
      <w:marLeft w:val="0"/>
      <w:marRight w:val="0"/>
      <w:marTop w:val="0"/>
      <w:marBottom w:val="0"/>
      <w:divBdr>
        <w:top w:val="none" w:sz="0" w:space="0" w:color="auto"/>
        <w:left w:val="none" w:sz="0" w:space="0" w:color="auto"/>
        <w:bottom w:val="none" w:sz="0" w:space="0" w:color="auto"/>
        <w:right w:val="none" w:sz="0" w:space="0" w:color="auto"/>
      </w:divBdr>
    </w:div>
    <w:div w:id="623079034">
      <w:bodyDiv w:val="1"/>
      <w:marLeft w:val="0"/>
      <w:marRight w:val="0"/>
      <w:marTop w:val="0"/>
      <w:marBottom w:val="0"/>
      <w:divBdr>
        <w:top w:val="none" w:sz="0" w:space="0" w:color="auto"/>
        <w:left w:val="none" w:sz="0" w:space="0" w:color="auto"/>
        <w:bottom w:val="none" w:sz="0" w:space="0" w:color="auto"/>
        <w:right w:val="none" w:sz="0" w:space="0" w:color="auto"/>
      </w:divBdr>
    </w:div>
    <w:div w:id="627513040">
      <w:bodyDiv w:val="1"/>
      <w:marLeft w:val="0"/>
      <w:marRight w:val="0"/>
      <w:marTop w:val="0"/>
      <w:marBottom w:val="0"/>
      <w:divBdr>
        <w:top w:val="none" w:sz="0" w:space="0" w:color="auto"/>
        <w:left w:val="none" w:sz="0" w:space="0" w:color="auto"/>
        <w:bottom w:val="none" w:sz="0" w:space="0" w:color="auto"/>
        <w:right w:val="none" w:sz="0" w:space="0" w:color="auto"/>
      </w:divBdr>
    </w:div>
    <w:div w:id="696855805">
      <w:bodyDiv w:val="1"/>
      <w:marLeft w:val="0"/>
      <w:marRight w:val="0"/>
      <w:marTop w:val="0"/>
      <w:marBottom w:val="0"/>
      <w:divBdr>
        <w:top w:val="none" w:sz="0" w:space="0" w:color="auto"/>
        <w:left w:val="none" w:sz="0" w:space="0" w:color="auto"/>
        <w:bottom w:val="none" w:sz="0" w:space="0" w:color="auto"/>
        <w:right w:val="none" w:sz="0" w:space="0" w:color="auto"/>
      </w:divBdr>
    </w:div>
    <w:div w:id="698356353">
      <w:bodyDiv w:val="1"/>
      <w:marLeft w:val="0"/>
      <w:marRight w:val="0"/>
      <w:marTop w:val="0"/>
      <w:marBottom w:val="0"/>
      <w:divBdr>
        <w:top w:val="none" w:sz="0" w:space="0" w:color="auto"/>
        <w:left w:val="none" w:sz="0" w:space="0" w:color="auto"/>
        <w:bottom w:val="none" w:sz="0" w:space="0" w:color="auto"/>
        <w:right w:val="none" w:sz="0" w:space="0" w:color="auto"/>
      </w:divBdr>
    </w:div>
    <w:div w:id="704722071">
      <w:bodyDiv w:val="1"/>
      <w:marLeft w:val="0"/>
      <w:marRight w:val="0"/>
      <w:marTop w:val="0"/>
      <w:marBottom w:val="0"/>
      <w:divBdr>
        <w:top w:val="none" w:sz="0" w:space="0" w:color="auto"/>
        <w:left w:val="none" w:sz="0" w:space="0" w:color="auto"/>
        <w:bottom w:val="none" w:sz="0" w:space="0" w:color="auto"/>
        <w:right w:val="none" w:sz="0" w:space="0" w:color="auto"/>
      </w:divBdr>
    </w:div>
    <w:div w:id="790978945">
      <w:bodyDiv w:val="1"/>
      <w:marLeft w:val="0"/>
      <w:marRight w:val="0"/>
      <w:marTop w:val="0"/>
      <w:marBottom w:val="0"/>
      <w:divBdr>
        <w:top w:val="none" w:sz="0" w:space="0" w:color="auto"/>
        <w:left w:val="none" w:sz="0" w:space="0" w:color="auto"/>
        <w:bottom w:val="none" w:sz="0" w:space="0" w:color="auto"/>
        <w:right w:val="none" w:sz="0" w:space="0" w:color="auto"/>
      </w:divBdr>
    </w:div>
    <w:div w:id="856314243">
      <w:bodyDiv w:val="1"/>
      <w:marLeft w:val="0"/>
      <w:marRight w:val="0"/>
      <w:marTop w:val="0"/>
      <w:marBottom w:val="0"/>
      <w:divBdr>
        <w:top w:val="none" w:sz="0" w:space="0" w:color="auto"/>
        <w:left w:val="none" w:sz="0" w:space="0" w:color="auto"/>
        <w:bottom w:val="none" w:sz="0" w:space="0" w:color="auto"/>
        <w:right w:val="none" w:sz="0" w:space="0" w:color="auto"/>
      </w:divBdr>
    </w:div>
    <w:div w:id="857505147">
      <w:bodyDiv w:val="1"/>
      <w:marLeft w:val="0"/>
      <w:marRight w:val="0"/>
      <w:marTop w:val="0"/>
      <w:marBottom w:val="0"/>
      <w:divBdr>
        <w:top w:val="none" w:sz="0" w:space="0" w:color="auto"/>
        <w:left w:val="none" w:sz="0" w:space="0" w:color="auto"/>
        <w:bottom w:val="none" w:sz="0" w:space="0" w:color="auto"/>
        <w:right w:val="none" w:sz="0" w:space="0" w:color="auto"/>
      </w:divBdr>
    </w:div>
    <w:div w:id="885220216">
      <w:bodyDiv w:val="1"/>
      <w:marLeft w:val="0"/>
      <w:marRight w:val="0"/>
      <w:marTop w:val="0"/>
      <w:marBottom w:val="0"/>
      <w:divBdr>
        <w:top w:val="none" w:sz="0" w:space="0" w:color="auto"/>
        <w:left w:val="none" w:sz="0" w:space="0" w:color="auto"/>
        <w:bottom w:val="none" w:sz="0" w:space="0" w:color="auto"/>
        <w:right w:val="none" w:sz="0" w:space="0" w:color="auto"/>
      </w:divBdr>
    </w:div>
    <w:div w:id="1058474784">
      <w:bodyDiv w:val="1"/>
      <w:marLeft w:val="0"/>
      <w:marRight w:val="0"/>
      <w:marTop w:val="0"/>
      <w:marBottom w:val="0"/>
      <w:divBdr>
        <w:top w:val="none" w:sz="0" w:space="0" w:color="auto"/>
        <w:left w:val="none" w:sz="0" w:space="0" w:color="auto"/>
        <w:bottom w:val="none" w:sz="0" w:space="0" w:color="auto"/>
        <w:right w:val="none" w:sz="0" w:space="0" w:color="auto"/>
      </w:divBdr>
    </w:div>
    <w:div w:id="1058896386">
      <w:bodyDiv w:val="1"/>
      <w:marLeft w:val="0"/>
      <w:marRight w:val="0"/>
      <w:marTop w:val="0"/>
      <w:marBottom w:val="0"/>
      <w:divBdr>
        <w:top w:val="none" w:sz="0" w:space="0" w:color="auto"/>
        <w:left w:val="none" w:sz="0" w:space="0" w:color="auto"/>
        <w:bottom w:val="none" w:sz="0" w:space="0" w:color="auto"/>
        <w:right w:val="none" w:sz="0" w:space="0" w:color="auto"/>
      </w:divBdr>
    </w:div>
    <w:div w:id="1160776002">
      <w:bodyDiv w:val="1"/>
      <w:marLeft w:val="0"/>
      <w:marRight w:val="0"/>
      <w:marTop w:val="0"/>
      <w:marBottom w:val="0"/>
      <w:divBdr>
        <w:top w:val="none" w:sz="0" w:space="0" w:color="auto"/>
        <w:left w:val="none" w:sz="0" w:space="0" w:color="auto"/>
        <w:bottom w:val="none" w:sz="0" w:space="0" w:color="auto"/>
        <w:right w:val="none" w:sz="0" w:space="0" w:color="auto"/>
      </w:divBdr>
    </w:div>
    <w:div w:id="1215697151">
      <w:bodyDiv w:val="1"/>
      <w:marLeft w:val="0"/>
      <w:marRight w:val="0"/>
      <w:marTop w:val="0"/>
      <w:marBottom w:val="0"/>
      <w:divBdr>
        <w:top w:val="none" w:sz="0" w:space="0" w:color="auto"/>
        <w:left w:val="none" w:sz="0" w:space="0" w:color="auto"/>
        <w:bottom w:val="none" w:sz="0" w:space="0" w:color="auto"/>
        <w:right w:val="none" w:sz="0" w:space="0" w:color="auto"/>
      </w:divBdr>
    </w:div>
    <w:div w:id="1255241964">
      <w:bodyDiv w:val="1"/>
      <w:marLeft w:val="0"/>
      <w:marRight w:val="0"/>
      <w:marTop w:val="0"/>
      <w:marBottom w:val="0"/>
      <w:divBdr>
        <w:top w:val="none" w:sz="0" w:space="0" w:color="auto"/>
        <w:left w:val="none" w:sz="0" w:space="0" w:color="auto"/>
        <w:bottom w:val="none" w:sz="0" w:space="0" w:color="auto"/>
        <w:right w:val="none" w:sz="0" w:space="0" w:color="auto"/>
      </w:divBdr>
    </w:div>
    <w:div w:id="1261136332">
      <w:bodyDiv w:val="1"/>
      <w:marLeft w:val="0"/>
      <w:marRight w:val="0"/>
      <w:marTop w:val="0"/>
      <w:marBottom w:val="0"/>
      <w:divBdr>
        <w:top w:val="none" w:sz="0" w:space="0" w:color="auto"/>
        <w:left w:val="none" w:sz="0" w:space="0" w:color="auto"/>
        <w:bottom w:val="none" w:sz="0" w:space="0" w:color="auto"/>
        <w:right w:val="none" w:sz="0" w:space="0" w:color="auto"/>
      </w:divBdr>
    </w:div>
    <w:div w:id="1284313310">
      <w:bodyDiv w:val="1"/>
      <w:marLeft w:val="0"/>
      <w:marRight w:val="0"/>
      <w:marTop w:val="0"/>
      <w:marBottom w:val="0"/>
      <w:divBdr>
        <w:top w:val="none" w:sz="0" w:space="0" w:color="auto"/>
        <w:left w:val="none" w:sz="0" w:space="0" w:color="auto"/>
        <w:bottom w:val="none" w:sz="0" w:space="0" w:color="auto"/>
        <w:right w:val="none" w:sz="0" w:space="0" w:color="auto"/>
      </w:divBdr>
    </w:div>
    <w:div w:id="1410007330">
      <w:bodyDiv w:val="1"/>
      <w:marLeft w:val="0"/>
      <w:marRight w:val="0"/>
      <w:marTop w:val="0"/>
      <w:marBottom w:val="0"/>
      <w:divBdr>
        <w:top w:val="none" w:sz="0" w:space="0" w:color="auto"/>
        <w:left w:val="none" w:sz="0" w:space="0" w:color="auto"/>
        <w:bottom w:val="none" w:sz="0" w:space="0" w:color="auto"/>
        <w:right w:val="none" w:sz="0" w:space="0" w:color="auto"/>
      </w:divBdr>
    </w:div>
    <w:div w:id="1470629994">
      <w:bodyDiv w:val="1"/>
      <w:marLeft w:val="0"/>
      <w:marRight w:val="0"/>
      <w:marTop w:val="0"/>
      <w:marBottom w:val="0"/>
      <w:divBdr>
        <w:top w:val="none" w:sz="0" w:space="0" w:color="auto"/>
        <w:left w:val="none" w:sz="0" w:space="0" w:color="auto"/>
        <w:bottom w:val="none" w:sz="0" w:space="0" w:color="auto"/>
        <w:right w:val="none" w:sz="0" w:space="0" w:color="auto"/>
      </w:divBdr>
    </w:div>
    <w:div w:id="1482648109">
      <w:bodyDiv w:val="1"/>
      <w:marLeft w:val="0"/>
      <w:marRight w:val="0"/>
      <w:marTop w:val="0"/>
      <w:marBottom w:val="0"/>
      <w:divBdr>
        <w:top w:val="none" w:sz="0" w:space="0" w:color="auto"/>
        <w:left w:val="none" w:sz="0" w:space="0" w:color="auto"/>
        <w:bottom w:val="none" w:sz="0" w:space="0" w:color="auto"/>
        <w:right w:val="none" w:sz="0" w:space="0" w:color="auto"/>
      </w:divBdr>
    </w:div>
    <w:div w:id="1604721883">
      <w:bodyDiv w:val="1"/>
      <w:marLeft w:val="0"/>
      <w:marRight w:val="0"/>
      <w:marTop w:val="0"/>
      <w:marBottom w:val="0"/>
      <w:divBdr>
        <w:top w:val="none" w:sz="0" w:space="0" w:color="auto"/>
        <w:left w:val="none" w:sz="0" w:space="0" w:color="auto"/>
        <w:bottom w:val="none" w:sz="0" w:space="0" w:color="auto"/>
        <w:right w:val="none" w:sz="0" w:space="0" w:color="auto"/>
      </w:divBdr>
    </w:div>
    <w:div w:id="1625042269">
      <w:bodyDiv w:val="1"/>
      <w:marLeft w:val="0"/>
      <w:marRight w:val="0"/>
      <w:marTop w:val="0"/>
      <w:marBottom w:val="0"/>
      <w:divBdr>
        <w:top w:val="none" w:sz="0" w:space="0" w:color="auto"/>
        <w:left w:val="none" w:sz="0" w:space="0" w:color="auto"/>
        <w:bottom w:val="none" w:sz="0" w:space="0" w:color="auto"/>
        <w:right w:val="none" w:sz="0" w:space="0" w:color="auto"/>
      </w:divBdr>
    </w:div>
    <w:div w:id="1635793244">
      <w:bodyDiv w:val="1"/>
      <w:marLeft w:val="0"/>
      <w:marRight w:val="0"/>
      <w:marTop w:val="0"/>
      <w:marBottom w:val="0"/>
      <w:divBdr>
        <w:top w:val="none" w:sz="0" w:space="0" w:color="auto"/>
        <w:left w:val="none" w:sz="0" w:space="0" w:color="auto"/>
        <w:bottom w:val="none" w:sz="0" w:space="0" w:color="auto"/>
        <w:right w:val="none" w:sz="0" w:space="0" w:color="auto"/>
      </w:divBdr>
    </w:div>
    <w:div w:id="1687056267">
      <w:bodyDiv w:val="1"/>
      <w:marLeft w:val="0"/>
      <w:marRight w:val="0"/>
      <w:marTop w:val="0"/>
      <w:marBottom w:val="0"/>
      <w:divBdr>
        <w:top w:val="none" w:sz="0" w:space="0" w:color="auto"/>
        <w:left w:val="none" w:sz="0" w:space="0" w:color="auto"/>
        <w:bottom w:val="none" w:sz="0" w:space="0" w:color="auto"/>
        <w:right w:val="none" w:sz="0" w:space="0" w:color="auto"/>
      </w:divBdr>
    </w:div>
    <w:div w:id="1726950548">
      <w:bodyDiv w:val="1"/>
      <w:marLeft w:val="0"/>
      <w:marRight w:val="0"/>
      <w:marTop w:val="0"/>
      <w:marBottom w:val="0"/>
      <w:divBdr>
        <w:top w:val="none" w:sz="0" w:space="0" w:color="auto"/>
        <w:left w:val="none" w:sz="0" w:space="0" w:color="auto"/>
        <w:bottom w:val="none" w:sz="0" w:space="0" w:color="auto"/>
        <w:right w:val="none" w:sz="0" w:space="0" w:color="auto"/>
      </w:divBdr>
    </w:div>
    <w:div w:id="1847623434">
      <w:bodyDiv w:val="1"/>
      <w:marLeft w:val="0"/>
      <w:marRight w:val="0"/>
      <w:marTop w:val="0"/>
      <w:marBottom w:val="0"/>
      <w:divBdr>
        <w:top w:val="none" w:sz="0" w:space="0" w:color="auto"/>
        <w:left w:val="none" w:sz="0" w:space="0" w:color="auto"/>
        <w:bottom w:val="none" w:sz="0" w:space="0" w:color="auto"/>
        <w:right w:val="none" w:sz="0" w:space="0" w:color="auto"/>
      </w:divBdr>
    </w:div>
    <w:div w:id="1881361371">
      <w:bodyDiv w:val="1"/>
      <w:marLeft w:val="0"/>
      <w:marRight w:val="0"/>
      <w:marTop w:val="0"/>
      <w:marBottom w:val="0"/>
      <w:divBdr>
        <w:top w:val="none" w:sz="0" w:space="0" w:color="auto"/>
        <w:left w:val="none" w:sz="0" w:space="0" w:color="auto"/>
        <w:bottom w:val="none" w:sz="0" w:space="0" w:color="auto"/>
        <w:right w:val="none" w:sz="0" w:space="0" w:color="auto"/>
      </w:divBdr>
    </w:div>
    <w:div w:id="1937403262">
      <w:bodyDiv w:val="1"/>
      <w:marLeft w:val="0"/>
      <w:marRight w:val="0"/>
      <w:marTop w:val="0"/>
      <w:marBottom w:val="0"/>
      <w:divBdr>
        <w:top w:val="none" w:sz="0" w:space="0" w:color="auto"/>
        <w:left w:val="none" w:sz="0" w:space="0" w:color="auto"/>
        <w:bottom w:val="none" w:sz="0" w:space="0" w:color="auto"/>
        <w:right w:val="none" w:sz="0" w:space="0" w:color="auto"/>
      </w:divBdr>
    </w:div>
    <w:div w:id="1948808563">
      <w:bodyDiv w:val="1"/>
      <w:marLeft w:val="0"/>
      <w:marRight w:val="0"/>
      <w:marTop w:val="0"/>
      <w:marBottom w:val="0"/>
      <w:divBdr>
        <w:top w:val="none" w:sz="0" w:space="0" w:color="auto"/>
        <w:left w:val="none" w:sz="0" w:space="0" w:color="auto"/>
        <w:bottom w:val="none" w:sz="0" w:space="0" w:color="auto"/>
        <w:right w:val="none" w:sz="0" w:space="0" w:color="auto"/>
      </w:divBdr>
    </w:div>
    <w:div w:id="2053454161">
      <w:bodyDiv w:val="1"/>
      <w:marLeft w:val="0"/>
      <w:marRight w:val="0"/>
      <w:marTop w:val="0"/>
      <w:marBottom w:val="0"/>
      <w:divBdr>
        <w:top w:val="none" w:sz="0" w:space="0" w:color="auto"/>
        <w:left w:val="none" w:sz="0" w:space="0" w:color="auto"/>
        <w:bottom w:val="none" w:sz="0" w:space="0" w:color="auto"/>
        <w:right w:val="none" w:sz="0" w:space="0" w:color="auto"/>
      </w:divBdr>
    </w:div>
    <w:div w:id="2054577014">
      <w:bodyDiv w:val="1"/>
      <w:marLeft w:val="0"/>
      <w:marRight w:val="0"/>
      <w:marTop w:val="0"/>
      <w:marBottom w:val="0"/>
      <w:divBdr>
        <w:top w:val="none" w:sz="0" w:space="0" w:color="auto"/>
        <w:left w:val="none" w:sz="0" w:space="0" w:color="auto"/>
        <w:bottom w:val="none" w:sz="0" w:space="0" w:color="auto"/>
        <w:right w:val="none" w:sz="0" w:space="0" w:color="auto"/>
      </w:divBdr>
    </w:div>
    <w:div w:id="2088112857">
      <w:bodyDiv w:val="1"/>
      <w:marLeft w:val="0"/>
      <w:marRight w:val="0"/>
      <w:marTop w:val="0"/>
      <w:marBottom w:val="0"/>
      <w:divBdr>
        <w:top w:val="none" w:sz="0" w:space="0" w:color="auto"/>
        <w:left w:val="none" w:sz="0" w:space="0" w:color="auto"/>
        <w:bottom w:val="none" w:sz="0" w:space="0" w:color="auto"/>
        <w:right w:val="none" w:sz="0" w:space="0" w:color="auto"/>
      </w:divBdr>
    </w:div>
    <w:div w:id="2115323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solorzanoandres@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0DDF0-B15D-45E7-89D8-2BFF1ED99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0</TotalTime>
  <Pages>22</Pages>
  <Words>80138</Words>
  <Characters>440761</Characters>
  <Application>Microsoft Office Word</Application>
  <DocSecurity>0</DocSecurity>
  <Lines>3673</Lines>
  <Paragraphs>1039</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51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ANDRES</dc:creator>
  <cp:keywords/>
  <dc:description/>
  <cp:lastModifiedBy>Andrés</cp:lastModifiedBy>
  <cp:revision>125</cp:revision>
  <dcterms:created xsi:type="dcterms:W3CDTF">2018-07-17T15:42:00Z</dcterms:created>
  <dcterms:modified xsi:type="dcterms:W3CDTF">2019-08-26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logy</vt:lpwstr>
  </property>
  <property fmtid="{D5CDD505-2E9C-101B-9397-08002B2CF9AE}" pid="11" name="Mendeley Recent Style Name 4_1">
    <vt:lpwstr>Ge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south-american-earth-sciences</vt:lpwstr>
  </property>
  <property fmtid="{D5CDD505-2E9C-101B-9397-08002B2CF9AE}" pid="15" name="Mendeley Recent Style Name 6_1">
    <vt:lpwstr>Journal of South American Earth Sciences</vt:lpwstr>
  </property>
  <property fmtid="{D5CDD505-2E9C-101B-9397-08002B2CF9AE}" pid="16" name="Mendeley Recent Style Id 7_1">
    <vt:lpwstr>http://www.zotero.org/styles/marine-biodiversity</vt:lpwstr>
  </property>
  <property fmtid="{D5CDD505-2E9C-101B-9397-08002B2CF9AE}" pid="17" name="Mendeley Recent Style Name 7_1">
    <vt:lpwstr>Marine Biodiversity</vt:lpwstr>
  </property>
  <property fmtid="{D5CDD505-2E9C-101B-9397-08002B2CF9AE}" pid="18" name="Mendeley Recent Style Id 8_1">
    <vt:lpwstr>http://www.zotero.org/styles/palaeontology</vt:lpwstr>
  </property>
  <property fmtid="{D5CDD505-2E9C-101B-9397-08002B2CF9AE}" pid="19" name="Mendeley Recent Style Name 8_1">
    <vt:lpwstr>Palaeont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91d33c-9555-30e8-a0c4-cb5c37914c19</vt:lpwstr>
  </property>
  <property fmtid="{D5CDD505-2E9C-101B-9397-08002B2CF9AE}" pid="24" name="Mendeley Citation Style_1">
    <vt:lpwstr>http://www.zotero.org/styles/palaeontology</vt:lpwstr>
  </property>
</Properties>
</file>